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1D3F2F" w14:textId="0FF4464F" w:rsidR="00F33CC2" w:rsidRPr="00DB44B8" w:rsidRDefault="00F33CC2" w:rsidP="00F33CC2">
      <w:pPr>
        <w:spacing w:line="480" w:lineRule="auto"/>
        <w:jc w:val="center"/>
        <w:rPr>
          <w:rFonts w:ascii="Times New Roman" w:hAnsi="Times New Roman" w:cs="Times New Roman"/>
          <w:b/>
        </w:rPr>
      </w:pPr>
      <w:r w:rsidRPr="00DB44B8">
        <w:rPr>
          <w:rFonts w:ascii="Times New Roman" w:hAnsi="Times New Roman" w:cs="Times New Roman"/>
          <w:b/>
        </w:rPr>
        <w:t xml:space="preserve">Sex-specific Longitudinal </w:t>
      </w:r>
      <w:r w:rsidR="007A270A" w:rsidRPr="00DB44B8">
        <w:rPr>
          <w:rFonts w:ascii="Times New Roman" w:hAnsi="Times New Roman" w:cs="Times New Roman"/>
          <w:b/>
          <w:bCs/>
          <w:lang w:val="en-US"/>
        </w:rPr>
        <w:t xml:space="preserve">Associations between Repeatedly Measured Movement Behaviours and Adiposity measures </w:t>
      </w:r>
      <w:r w:rsidRPr="00DB44B8">
        <w:rPr>
          <w:rFonts w:ascii="Times New Roman" w:hAnsi="Times New Roman" w:cs="Times New Roman"/>
          <w:b/>
        </w:rPr>
        <w:t xml:space="preserve">in School-aged Children: </w:t>
      </w:r>
      <w:r w:rsidR="00FF5239" w:rsidRPr="00DB44B8">
        <w:rPr>
          <w:rFonts w:ascii="Times New Roman" w:hAnsi="Times New Roman" w:cs="Times New Roman"/>
          <w:b/>
        </w:rPr>
        <w:t>A Compositional Data Analysis Approach</w:t>
      </w:r>
    </w:p>
    <w:p w14:paraId="140D90B2" w14:textId="0CAFDBD6" w:rsidR="00F33CC2" w:rsidRPr="00DB44B8" w:rsidRDefault="00F33CC2" w:rsidP="006F032B">
      <w:pPr>
        <w:jc w:val="both"/>
        <w:rPr>
          <w:rFonts w:ascii="Times New Roman" w:eastAsia="DengXian" w:hAnsi="Times New Roman" w:cs="Times New Roman"/>
          <w:sz w:val="24"/>
          <w:szCs w:val="24"/>
          <w:vertAlign w:val="superscript"/>
          <w:lang w:eastAsia="zh-CN"/>
        </w:rPr>
      </w:pPr>
      <w:r w:rsidRPr="00DB44B8">
        <w:rPr>
          <w:rFonts w:ascii="Times New Roman" w:eastAsia="Calibri" w:hAnsi="Times New Roman" w:cs="Times New Roman"/>
          <w:lang w:bidi="ta-IN"/>
        </w:rPr>
        <w:t>Natarajan Padmapriya</w:t>
      </w:r>
      <w:r w:rsidRPr="00DB44B8">
        <w:rPr>
          <w:rFonts w:ascii="Times New Roman" w:eastAsia="Calibri" w:hAnsi="Times New Roman" w:cs="Times New Roman"/>
          <w:vertAlign w:val="superscript"/>
          <w:lang w:bidi="ta-IN"/>
        </w:rPr>
        <w:t>1</w:t>
      </w:r>
      <w:r w:rsidR="005F2342" w:rsidRPr="00DB44B8">
        <w:rPr>
          <w:rFonts w:ascii="Times New Roman" w:eastAsia="Calibri" w:hAnsi="Times New Roman" w:cs="Times New Roman"/>
          <w:vertAlign w:val="superscript"/>
          <w:lang w:bidi="ta-IN"/>
        </w:rPr>
        <w:t>,2,3</w:t>
      </w:r>
      <w:r w:rsidRPr="00DB44B8">
        <w:rPr>
          <w:rFonts w:ascii="Times New Roman" w:eastAsia="Calibri" w:hAnsi="Times New Roman" w:cs="Times New Roman"/>
          <w:lang w:bidi="ta-IN"/>
        </w:rPr>
        <w:t>, Suresh Anand Sadananthan</w:t>
      </w:r>
      <w:r w:rsidR="0030169A" w:rsidRPr="00DB44B8">
        <w:rPr>
          <w:rFonts w:ascii="Times New Roman" w:eastAsia="Calibri" w:hAnsi="Times New Roman" w:cs="Times New Roman"/>
          <w:vertAlign w:val="superscript"/>
          <w:lang w:bidi="ta-IN"/>
        </w:rPr>
        <w:t>4</w:t>
      </w:r>
      <w:r w:rsidRPr="00DB44B8">
        <w:rPr>
          <w:rFonts w:ascii="Times New Roman" w:eastAsia="Calibri" w:hAnsi="Times New Roman" w:cs="Times New Roman"/>
          <w:lang w:bidi="ta-IN"/>
        </w:rPr>
        <w:t>, Navin Michael</w:t>
      </w:r>
      <w:r w:rsidR="0030169A" w:rsidRPr="00DB44B8">
        <w:rPr>
          <w:rFonts w:ascii="Times New Roman" w:eastAsia="Calibri" w:hAnsi="Times New Roman" w:cs="Times New Roman"/>
          <w:vertAlign w:val="superscript"/>
          <w:lang w:bidi="ta-IN"/>
        </w:rPr>
        <w:t>4</w:t>
      </w:r>
      <w:r w:rsidRPr="00DB44B8">
        <w:rPr>
          <w:rFonts w:ascii="Times New Roman" w:eastAsia="Calibri" w:hAnsi="Times New Roman" w:cs="Times New Roman"/>
          <w:lang w:bidi="ta-IN"/>
        </w:rPr>
        <w:t>, Mya-Thway Tint</w:t>
      </w:r>
      <w:r w:rsidRPr="00DB44B8">
        <w:rPr>
          <w:rFonts w:ascii="Times New Roman" w:eastAsia="Calibri" w:hAnsi="Times New Roman" w:cs="Times New Roman"/>
          <w:vertAlign w:val="superscript"/>
          <w:lang w:bidi="ta-IN"/>
        </w:rPr>
        <w:t>,</w:t>
      </w:r>
      <w:r w:rsidR="0030169A" w:rsidRPr="00DB44B8">
        <w:rPr>
          <w:rFonts w:ascii="Times New Roman" w:eastAsia="Calibri" w:hAnsi="Times New Roman" w:cs="Times New Roman"/>
          <w:vertAlign w:val="superscript"/>
          <w:lang w:bidi="ta-IN"/>
        </w:rPr>
        <w:t>3,4</w:t>
      </w:r>
      <w:r w:rsidRPr="00DB44B8">
        <w:rPr>
          <w:rFonts w:ascii="Times New Roman" w:eastAsia="Calibri" w:hAnsi="Times New Roman" w:cs="Times New Roman"/>
          <w:lang w:bidi="ta-IN"/>
        </w:rPr>
        <w:t>, Sarah Yi Xuan Tan</w:t>
      </w:r>
      <w:r w:rsidR="0030169A" w:rsidRPr="00DB44B8">
        <w:rPr>
          <w:rFonts w:ascii="Times New Roman" w:eastAsia="Calibri" w:hAnsi="Times New Roman" w:cs="Times New Roman"/>
          <w:vertAlign w:val="superscript"/>
          <w:lang w:bidi="ta-IN"/>
        </w:rPr>
        <w:t>2</w:t>
      </w:r>
      <w:r w:rsidRPr="00DB44B8">
        <w:rPr>
          <w:rFonts w:ascii="Times New Roman" w:eastAsia="Calibri" w:hAnsi="Times New Roman" w:cs="Times New Roman"/>
          <w:lang w:bidi="ta-IN"/>
        </w:rPr>
        <w:t xml:space="preserve">, </w:t>
      </w:r>
      <w:r w:rsidR="006F032B" w:rsidRPr="00DB44B8">
        <w:rPr>
          <w:rFonts w:ascii="Times New Roman" w:eastAsia="DengXian" w:hAnsi="Times New Roman" w:cs="Times New Roman"/>
          <w:sz w:val="24"/>
          <w:szCs w:val="24"/>
          <w:lang w:eastAsia="zh-CN"/>
        </w:rPr>
        <w:t>Airu Chia</w:t>
      </w:r>
      <w:r w:rsidR="0030169A" w:rsidRPr="00DB44B8">
        <w:rPr>
          <w:rFonts w:ascii="Times New Roman" w:eastAsia="DengXian" w:hAnsi="Times New Roman" w:cs="Times New Roman"/>
          <w:sz w:val="24"/>
          <w:szCs w:val="24"/>
          <w:vertAlign w:val="superscript"/>
          <w:lang w:eastAsia="zh-CN"/>
        </w:rPr>
        <w:t>2</w:t>
      </w:r>
      <w:r w:rsidR="006F032B" w:rsidRPr="00DB44B8">
        <w:rPr>
          <w:rFonts w:ascii="Times New Roman" w:eastAsia="DengXian" w:hAnsi="Times New Roman" w:cs="Times New Roman"/>
          <w:sz w:val="24"/>
          <w:szCs w:val="24"/>
          <w:lang w:eastAsia="zh-CN"/>
        </w:rPr>
        <w:t xml:space="preserve">, </w:t>
      </w:r>
      <w:r w:rsidR="0030213A" w:rsidRPr="00DB44B8">
        <w:rPr>
          <w:rFonts w:ascii="Times New Roman" w:eastAsia="DengXian" w:hAnsi="Times New Roman" w:cs="Times New Roman"/>
          <w:sz w:val="24"/>
          <w:szCs w:val="24"/>
          <w:lang w:eastAsia="zh-CN"/>
        </w:rPr>
        <w:t>Yeshe</w:t>
      </w:r>
      <w:r w:rsidR="00A462CF" w:rsidRPr="00DB44B8">
        <w:rPr>
          <w:rFonts w:ascii="Times New Roman" w:eastAsia="DengXian" w:hAnsi="Times New Roman" w:cs="Times New Roman"/>
          <w:sz w:val="24"/>
          <w:szCs w:val="24"/>
          <w:lang w:eastAsia="zh-CN"/>
        </w:rPr>
        <w:t xml:space="preserve"> </w:t>
      </w:r>
      <w:r w:rsidR="00A462CF" w:rsidRPr="00DB44B8">
        <w:rPr>
          <w:rFonts w:ascii="Times New Roman" w:eastAsia="DengXian" w:hAnsi="Times New Roman" w:cs="Times New Roman"/>
          <w:lang w:eastAsia="zh-CN"/>
        </w:rPr>
        <w:t>Manuel</w:t>
      </w:r>
      <w:r w:rsidR="0030213A" w:rsidRPr="00DB44B8">
        <w:rPr>
          <w:rFonts w:ascii="Times New Roman" w:eastAsia="DengXian" w:hAnsi="Times New Roman" w:cs="Times New Roman"/>
          <w:sz w:val="24"/>
          <w:szCs w:val="24"/>
          <w:lang w:eastAsia="zh-CN"/>
        </w:rPr>
        <w:t xml:space="preserve"> Kway</w:t>
      </w:r>
      <w:r w:rsidR="0030213A" w:rsidRPr="00DB44B8">
        <w:rPr>
          <w:rFonts w:ascii="Times New Roman" w:eastAsia="DengXian" w:hAnsi="Times New Roman" w:cs="Times New Roman"/>
          <w:sz w:val="24"/>
          <w:szCs w:val="24"/>
          <w:vertAlign w:val="superscript"/>
          <w:lang w:eastAsia="zh-CN"/>
        </w:rPr>
        <w:t>4</w:t>
      </w:r>
      <w:r w:rsidR="00A462CF" w:rsidRPr="00DB44B8">
        <w:rPr>
          <w:rFonts w:ascii="Times New Roman" w:eastAsia="DengXian" w:hAnsi="Times New Roman" w:cs="Times New Roman"/>
          <w:sz w:val="24"/>
          <w:szCs w:val="24"/>
          <w:vertAlign w:val="superscript"/>
          <w:lang w:eastAsia="zh-CN"/>
        </w:rPr>
        <w:t>,14</w:t>
      </w:r>
      <w:r w:rsidR="0030213A" w:rsidRPr="00DB44B8">
        <w:rPr>
          <w:rFonts w:ascii="Times New Roman" w:eastAsia="DengXian" w:hAnsi="Times New Roman" w:cs="Times New Roman"/>
          <w:sz w:val="24"/>
          <w:szCs w:val="24"/>
          <w:lang w:eastAsia="zh-CN"/>
        </w:rPr>
        <w:t>,</w:t>
      </w:r>
      <w:r w:rsidR="00C631EF" w:rsidRPr="00DB44B8">
        <w:rPr>
          <w:rFonts w:ascii="Times New Roman" w:eastAsia="DengXian" w:hAnsi="Times New Roman" w:cs="Times New Roman"/>
          <w:sz w:val="24"/>
          <w:szCs w:val="24"/>
          <w:lang w:eastAsia="zh-CN"/>
        </w:rPr>
        <w:t xml:space="preserve"> </w:t>
      </w:r>
      <w:r w:rsidRPr="00DB44B8">
        <w:rPr>
          <w:rFonts w:ascii="Times New Roman" w:eastAsia="Calibri" w:hAnsi="Times New Roman" w:cs="Times New Roman"/>
          <w:lang w:bidi="ta-IN"/>
        </w:rPr>
        <w:t>Shirong Cai</w:t>
      </w:r>
      <w:r w:rsidR="0030169A" w:rsidRPr="00DB44B8">
        <w:rPr>
          <w:rFonts w:ascii="Times New Roman" w:eastAsia="Calibri" w:hAnsi="Times New Roman" w:cs="Times New Roman"/>
          <w:vertAlign w:val="superscript"/>
          <w:lang w:bidi="ta-IN"/>
        </w:rPr>
        <w:t>3,4</w:t>
      </w:r>
      <w:r w:rsidRPr="00DB44B8">
        <w:rPr>
          <w:rFonts w:ascii="Times New Roman" w:eastAsia="Calibri" w:hAnsi="Times New Roman" w:cs="Times New Roman"/>
          <w:lang w:bidi="ta-IN"/>
        </w:rPr>
        <w:t>,</w:t>
      </w:r>
      <w:r w:rsidR="006F032B" w:rsidRPr="00DB44B8">
        <w:rPr>
          <w:rFonts w:ascii="Times New Roman" w:eastAsia="DengXian" w:hAnsi="Times New Roman" w:cs="Times New Roman"/>
          <w:sz w:val="24"/>
          <w:szCs w:val="24"/>
          <w:lang w:eastAsia="zh-CN"/>
        </w:rPr>
        <w:t xml:space="preserve"> Jia Ying Toh</w:t>
      </w:r>
      <w:r w:rsidR="0030169A" w:rsidRPr="00DB44B8">
        <w:rPr>
          <w:rFonts w:ascii="Times New Roman" w:eastAsia="DengXian" w:hAnsi="Times New Roman" w:cs="Times New Roman"/>
          <w:sz w:val="24"/>
          <w:szCs w:val="24"/>
          <w:vertAlign w:val="superscript"/>
          <w:lang w:eastAsia="zh-CN"/>
        </w:rPr>
        <w:t>4</w:t>
      </w:r>
      <w:r w:rsidR="006F032B" w:rsidRPr="00DB44B8">
        <w:rPr>
          <w:rFonts w:ascii="Times New Roman" w:eastAsia="DengXian" w:hAnsi="Times New Roman" w:cs="Times New Roman"/>
          <w:sz w:val="24"/>
          <w:szCs w:val="24"/>
          <w:lang w:eastAsia="zh-CN"/>
        </w:rPr>
        <w:t>,</w:t>
      </w:r>
      <w:r w:rsidRPr="00DB44B8">
        <w:rPr>
          <w:rFonts w:ascii="Times New Roman" w:eastAsia="Calibri" w:hAnsi="Times New Roman" w:cs="Times New Roman"/>
          <w:lang w:bidi="ta-IN"/>
        </w:rPr>
        <w:t xml:space="preserve"> Kok Hian Tan</w:t>
      </w:r>
      <w:r w:rsidRPr="00DB44B8">
        <w:rPr>
          <w:rFonts w:ascii="Times New Roman" w:eastAsia="Calibri" w:hAnsi="Times New Roman" w:cs="Times New Roman"/>
          <w:vertAlign w:val="superscript"/>
          <w:lang w:bidi="ta-IN"/>
        </w:rPr>
        <w:t>5,6</w:t>
      </w:r>
      <w:r w:rsidRPr="00DB44B8">
        <w:rPr>
          <w:rFonts w:ascii="Times New Roman" w:eastAsia="Calibri" w:hAnsi="Times New Roman" w:cs="Times New Roman"/>
          <w:lang w:bidi="ta-IN"/>
        </w:rPr>
        <w:t>, Yap Seng Chong</w:t>
      </w:r>
      <w:r w:rsidRPr="00DB44B8">
        <w:rPr>
          <w:rFonts w:ascii="Times New Roman" w:eastAsia="Calibri" w:hAnsi="Times New Roman" w:cs="Times New Roman"/>
          <w:vertAlign w:val="superscript"/>
          <w:lang w:bidi="ta-IN"/>
        </w:rPr>
        <w:t>1,</w:t>
      </w:r>
      <w:r w:rsidR="0030169A" w:rsidRPr="00DB44B8">
        <w:rPr>
          <w:rFonts w:ascii="Times New Roman" w:eastAsia="Calibri" w:hAnsi="Times New Roman" w:cs="Times New Roman"/>
          <w:vertAlign w:val="superscript"/>
          <w:lang w:bidi="ta-IN"/>
        </w:rPr>
        <w:t>4</w:t>
      </w:r>
      <w:r w:rsidRPr="00DB44B8">
        <w:rPr>
          <w:rFonts w:ascii="Times New Roman" w:eastAsia="Calibri" w:hAnsi="Times New Roman" w:cs="Times New Roman"/>
          <w:lang w:bidi="ta-IN"/>
        </w:rPr>
        <w:t>, Yung Seng Lee</w:t>
      </w:r>
      <w:r w:rsidRPr="00DB44B8">
        <w:rPr>
          <w:rFonts w:ascii="Times New Roman" w:eastAsia="Calibri" w:hAnsi="Times New Roman" w:cs="Times New Roman"/>
          <w:vertAlign w:val="superscript"/>
          <w:lang w:bidi="ta-IN"/>
        </w:rPr>
        <w:t>7,8</w:t>
      </w:r>
      <w:r w:rsidRPr="00DB44B8">
        <w:rPr>
          <w:rFonts w:ascii="Times New Roman" w:eastAsia="Calibri" w:hAnsi="Times New Roman" w:cs="Times New Roman"/>
          <w:lang w:bidi="ta-IN"/>
        </w:rPr>
        <w:t>, Fabian Yap</w:t>
      </w:r>
      <w:r w:rsidRPr="00DB44B8">
        <w:rPr>
          <w:rFonts w:ascii="Times New Roman" w:eastAsia="Calibri" w:hAnsi="Times New Roman" w:cs="Times New Roman"/>
          <w:vertAlign w:val="superscript"/>
          <w:lang w:bidi="ta-IN"/>
        </w:rPr>
        <w:t>5,6,11</w:t>
      </w:r>
      <w:r w:rsidRPr="00DB44B8">
        <w:rPr>
          <w:rFonts w:ascii="Times New Roman" w:eastAsia="Calibri" w:hAnsi="Times New Roman" w:cs="Times New Roman"/>
          <w:lang w:bidi="ta-IN"/>
        </w:rPr>
        <w:t xml:space="preserve">, </w:t>
      </w:r>
      <w:r w:rsidR="006F032B" w:rsidRPr="00DB44B8">
        <w:rPr>
          <w:rFonts w:ascii="Times New Roman" w:eastAsia="DengXian" w:hAnsi="Times New Roman" w:cs="Times New Roman"/>
          <w:sz w:val="24"/>
          <w:szCs w:val="24"/>
          <w:lang w:eastAsia="zh-CN"/>
        </w:rPr>
        <w:t>Mary F-F Chong</w:t>
      </w:r>
      <w:r w:rsidR="0030169A" w:rsidRPr="00DB44B8">
        <w:rPr>
          <w:rFonts w:ascii="Times New Roman" w:eastAsia="DengXian" w:hAnsi="Times New Roman" w:cs="Times New Roman"/>
          <w:sz w:val="24"/>
          <w:szCs w:val="24"/>
          <w:vertAlign w:val="superscript"/>
          <w:lang w:eastAsia="zh-CN"/>
        </w:rPr>
        <w:t>2</w:t>
      </w:r>
      <w:r w:rsidR="006F032B" w:rsidRPr="00DB44B8">
        <w:rPr>
          <w:rFonts w:ascii="Times New Roman" w:eastAsia="Calibri" w:hAnsi="Times New Roman" w:cs="Times New Roman"/>
          <w:lang w:bidi="ta-IN"/>
        </w:rPr>
        <w:t xml:space="preserve">, </w:t>
      </w:r>
      <w:r w:rsidRPr="00DB44B8">
        <w:rPr>
          <w:rFonts w:ascii="Times New Roman" w:eastAsia="Calibri" w:hAnsi="Times New Roman" w:cs="Times New Roman"/>
          <w:lang w:bidi="ta-IN"/>
        </w:rPr>
        <w:t>Keith M. Godfrey</w:t>
      </w:r>
      <w:r w:rsidRPr="00DB44B8">
        <w:rPr>
          <w:rFonts w:ascii="Times New Roman" w:eastAsia="Calibri" w:hAnsi="Times New Roman" w:cs="Times New Roman"/>
          <w:vertAlign w:val="superscript"/>
          <w:lang w:bidi="ta-IN"/>
        </w:rPr>
        <w:t>9, 10</w:t>
      </w:r>
      <w:r w:rsidRPr="00DB44B8">
        <w:rPr>
          <w:rFonts w:ascii="Times New Roman" w:eastAsia="Calibri" w:hAnsi="Times New Roman" w:cs="Times New Roman"/>
          <w:lang w:bidi="ta-IN"/>
        </w:rPr>
        <w:t>, Johan G. Eriksson</w:t>
      </w:r>
      <w:r w:rsidRPr="00DB44B8">
        <w:rPr>
          <w:rFonts w:ascii="Times New Roman" w:eastAsia="Calibri" w:hAnsi="Times New Roman" w:cs="Times New Roman"/>
          <w:vertAlign w:val="superscript"/>
          <w:lang w:bidi="ta-IN"/>
        </w:rPr>
        <w:t>1,</w:t>
      </w:r>
      <w:r w:rsidR="0030169A" w:rsidRPr="00DB44B8">
        <w:rPr>
          <w:rFonts w:ascii="Times New Roman" w:eastAsia="Calibri" w:hAnsi="Times New Roman" w:cs="Times New Roman"/>
          <w:vertAlign w:val="superscript"/>
          <w:lang w:bidi="ta-IN"/>
        </w:rPr>
        <w:t>3,4</w:t>
      </w:r>
      <w:r w:rsidRPr="00DB44B8">
        <w:rPr>
          <w:rFonts w:ascii="Times New Roman" w:eastAsia="Calibri" w:hAnsi="Times New Roman" w:cs="Times New Roman"/>
          <w:vertAlign w:val="superscript"/>
          <w:lang w:bidi="ta-IN"/>
        </w:rPr>
        <w:t>,12</w:t>
      </w:r>
      <w:r w:rsidRPr="00DB44B8">
        <w:rPr>
          <w:rFonts w:ascii="Times New Roman" w:eastAsia="Calibri" w:hAnsi="Times New Roman" w:cs="Times New Roman"/>
          <w:lang w:bidi="ta-IN"/>
        </w:rPr>
        <w:t>, Jonathan Y. Bernard</w:t>
      </w:r>
      <w:r w:rsidRPr="00DB44B8">
        <w:rPr>
          <w:rFonts w:ascii="Times New Roman" w:eastAsia="Calibri" w:hAnsi="Times New Roman" w:cs="Times New Roman"/>
          <w:vertAlign w:val="superscript"/>
          <w:lang w:bidi="ta-IN"/>
        </w:rPr>
        <w:t>13</w:t>
      </w:r>
      <w:r w:rsidRPr="00DB44B8">
        <w:rPr>
          <w:rFonts w:ascii="Times New Roman" w:eastAsia="Calibri" w:hAnsi="Times New Roman" w:cs="Times New Roman"/>
          <w:lang w:bidi="ta-IN"/>
        </w:rPr>
        <w:t>, S. Sendhil Velan</w:t>
      </w:r>
      <w:r w:rsidR="00F7465E" w:rsidRPr="00DB44B8">
        <w:rPr>
          <w:rFonts w:ascii="Times New Roman" w:eastAsia="Calibri" w:hAnsi="Times New Roman" w:cs="Times New Roman"/>
          <w:vertAlign w:val="superscript"/>
          <w:lang w:bidi="ta-IN"/>
        </w:rPr>
        <w:t xml:space="preserve">4,15 </w:t>
      </w:r>
      <w:r w:rsidRPr="00DB44B8">
        <w:rPr>
          <w:rFonts w:ascii="Times New Roman" w:eastAsia="Calibri" w:hAnsi="Times New Roman" w:cs="Times New Roman"/>
          <w:lang w:bidi="ta-IN"/>
        </w:rPr>
        <w:t xml:space="preserve"> and </w:t>
      </w:r>
      <w:bookmarkStart w:id="0" w:name="_Hlk175734939"/>
      <w:r w:rsidRPr="00DB44B8">
        <w:rPr>
          <w:rFonts w:ascii="Times New Roman" w:eastAsia="Calibri" w:hAnsi="Times New Roman" w:cs="Times New Roman"/>
          <w:lang w:bidi="ta-IN"/>
        </w:rPr>
        <w:t>Falk Müller-Riemenschneider</w:t>
      </w:r>
      <w:bookmarkEnd w:id="0"/>
      <w:r w:rsidR="0030169A" w:rsidRPr="00DB44B8">
        <w:rPr>
          <w:rFonts w:ascii="Times New Roman" w:eastAsia="Calibri" w:hAnsi="Times New Roman" w:cs="Times New Roman"/>
          <w:vertAlign w:val="superscript"/>
          <w:lang w:bidi="ta-IN"/>
        </w:rPr>
        <w:t>2</w:t>
      </w:r>
      <w:r w:rsidRPr="00DB44B8">
        <w:rPr>
          <w:rFonts w:ascii="Times New Roman" w:eastAsia="Calibri" w:hAnsi="Times New Roman" w:cs="Times New Roman"/>
          <w:vertAlign w:val="superscript"/>
          <w:lang w:bidi="ta-IN"/>
        </w:rPr>
        <w:t>, 1</w:t>
      </w:r>
      <w:r w:rsidR="00F7465E" w:rsidRPr="00DB44B8">
        <w:rPr>
          <w:rFonts w:ascii="Times New Roman" w:eastAsia="Calibri" w:hAnsi="Times New Roman" w:cs="Times New Roman"/>
          <w:vertAlign w:val="superscript"/>
          <w:lang w:bidi="ta-IN"/>
        </w:rPr>
        <w:t>6</w:t>
      </w:r>
    </w:p>
    <w:p w14:paraId="6774ACFE" w14:textId="71AF9FEB"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 xml:space="preserve">1 </w:t>
      </w:r>
      <w:r w:rsidRPr="00DB44B8">
        <w:rPr>
          <w:rFonts w:ascii="Times New Roman" w:eastAsia="Calibri" w:hAnsi="Times New Roman" w:cs="Times New Roman"/>
          <w:lang w:bidi="ta-IN"/>
        </w:rPr>
        <w:t>Department of Obstetrics &amp; Gynaecology</w:t>
      </w:r>
      <w:r w:rsidRPr="00DB44B8">
        <w:rPr>
          <w:rFonts w:ascii="Calibri" w:eastAsia="Calibri" w:hAnsi="Calibri" w:cs="Times New Roman"/>
        </w:rPr>
        <w:t xml:space="preserve"> </w:t>
      </w:r>
      <w:r w:rsidRPr="00DB44B8">
        <w:rPr>
          <w:rFonts w:ascii="Times New Roman" w:eastAsia="Calibri" w:hAnsi="Times New Roman" w:cs="Times New Roman"/>
          <w:lang w:bidi="ta-IN"/>
        </w:rPr>
        <w:t>and Human Potential Translational Research Programme, Yong Loo Lin School of Medicine, National University of Singapore, Singapore;</w:t>
      </w:r>
    </w:p>
    <w:p w14:paraId="5738B729" w14:textId="6BD553EE" w:rsidR="005F2342" w:rsidRPr="00DB44B8" w:rsidRDefault="005F234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 xml:space="preserve">2 </w:t>
      </w:r>
      <w:r w:rsidRPr="00DB44B8">
        <w:rPr>
          <w:rFonts w:ascii="Times New Roman" w:eastAsia="Calibri" w:hAnsi="Times New Roman" w:cs="Times New Roman"/>
          <w:lang w:bidi="ta-IN"/>
        </w:rPr>
        <w:t>Saw Swee Hock School of Public Health, National University of Singapore, Singapore;</w:t>
      </w:r>
    </w:p>
    <w:p w14:paraId="7201BE41" w14:textId="22F865CF" w:rsidR="005F2342" w:rsidRPr="00DB44B8" w:rsidRDefault="005F234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3</w:t>
      </w:r>
      <w:r w:rsidRPr="00DB44B8">
        <w:rPr>
          <w:rFonts w:ascii="Times New Roman" w:eastAsia="Calibri" w:hAnsi="Times New Roman" w:cs="Times New Roman"/>
          <w:lang w:bidi="ta-IN"/>
        </w:rPr>
        <w:t>Human Potential Research Programme, Yong Loo Lin School of Medicine, National University of Singapore, Singapore;</w:t>
      </w:r>
    </w:p>
    <w:p w14:paraId="021D8330" w14:textId="7509AC25" w:rsidR="00F33CC2" w:rsidRPr="00DB44B8" w:rsidRDefault="005F234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4</w:t>
      </w:r>
      <w:r w:rsidR="00F33CC2" w:rsidRPr="00DB44B8">
        <w:rPr>
          <w:rFonts w:ascii="Times New Roman" w:eastAsia="Calibri" w:hAnsi="Times New Roman" w:cs="Times New Roman"/>
          <w:vertAlign w:val="superscript"/>
          <w:lang w:bidi="ta-IN"/>
        </w:rPr>
        <w:t xml:space="preserve"> </w:t>
      </w:r>
      <w:r w:rsidRPr="00DB44B8">
        <w:rPr>
          <w:rFonts w:ascii="Times New Roman" w:eastAsia="Calibri" w:hAnsi="Times New Roman" w:cs="Times New Roman"/>
          <w:lang w:bidi="ta-IN"/>
        </w:rPr>
        <w:t>Institute for Human Development and Potential</w:t>
      </w:r>
      <w:r w:rsidR="00F33CC2" w:rsidRPr="00DB44B8">
        <w:rPr>
          <w:rFonts w:ascii="Times New Roman" w:eastAsia="Calibri" w:hAnsi="Times New Roman" w:cs="Times New Roman"/>
          <w:lang w:bidi="ta-IN"/>
        </w:rPr>
        <w:t>, Agency for Science, Technology and Research (A*STAR), Singapore;</w:t>
      </w:r>
    </w:p>
    <w:p w14:paraId="5E1787D7" w14:textId="77777777"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 xml:space="preserve">5 </w:t>
      </w:r>
      <w:r w:rsidRPr="00DB44B8">
        <w:rPr>
          <w:rFonts w:ascii="Times New Roman" w:eastAsia="Calibri" w:hAnsi="Times New Roman" w:cs="Times New Roman"/>
          <w:lang w:bidi="ta-IN"/>
        </w:rPr>
        <w:t>KK Women’s and Children’s Hospital, Singapore;</w:t>
      </w:r>
    </w:p>
    <w:p w14:paraId="47C33AD7" w14:textId="1F107089"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 xml:space="preserve">6 </w:t>
      </w:r>
      <w:r w:rsidRPr="00DB44B8">
        <w:rPr>
          <w:rFonts w:ascii="Times New Roman" w:eastAsia="Calibri" w:hAnsi="Times New Roman" w:cs="Times New Roman"/>
          <w:lang w:bidi="ta-IN"/>
        </w:rPr>
        <w:t>Duke-N</w:t>
      </w:r>
      <w:r w:rsidR="001462B5" w:rsidRPr="00DB44B8">
        <w:rPr>
          <w:rFonts w:ascii="Times New Roman" w:eastAsia="Calibri" w:hAnsi="Times New Roman" w:cs="Times New Roman"/>
          <w:lang w:bidi="ta-IN"/>
        </w:rPr>
        <w:t>US Medical School</w:t>
      </w:r>
      <w:r w:rsidRPr="00DB44B8">
        <w:rPr>
          <w:rFonts w:ascii="Times New Roman" w:eastAsia="Calibri" w:hAnsi="Times New Roman" w:cs="Times New Roman"/>
          <w:lang w:bidi="ta-IN"/>
        </w:rPr>
        <w:t>, Singapore;</w:t>
      </w:r>
    </w:p>
    <w:p w14:paraId="27B52DFD" w14:textId="77777777"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 xml:space="preserve">7 </w:t>
      </w:r>
      <w:r w:rsidRPr="00DB44B8">
        <w:rPr>
          <w:rFonts w:ascii="Times New Roman" w:eastAsia="Calibri" w:hAnsi="Times New Roman" w:cs="Times New Roman"/>
          <w:lang w:bidi="ta-IN"/>
        </w:rPr>
        <w:t>Department of Paediatrics, Yong Loo Lin School of Medicine, National University of Singapore, Singapore;</w:t>
      </w:r>
    </w:p>
    <w:p w14:paraId="6CB1FB41" w14:textId="77777777"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 xml:space="preserve">8 </w:t>
      </w:r>
      <w:r w:rsidRPr="00DB44B8">
        <w:rPr>
          <w:rFonts w:ascii="Times New Roman" w:eastAsia="Calibri" w:hAnsi="Times New Roman" w:cs="Times New Roman"/>
          <w:lang w:bidi="ta-IN"/>
        </w:rPr>
        <w:t>Khoo Teck Puat-National University Children’s Medical Institute, National University Health System, Singapore, Singapore</w:t>
      </w:r>
    </w:p>
    <w:p w14:paraId="0300DD3C" w14:textId="77777777"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 xml:space="preserve">9 </w:t>
      </w:r>
      <w:r w:rsidRPr="00DB44B8">
        <w:rPr>
          <w:rFonts w:ascii="Times New Roman" w:eastAsia="Calibri" w:hAnsi="Times New Roman" w:cs="Times New Roman"/>
          <w:lang w:bidi="ta-IN"/>
        </w:rPr>
        <w:t>Medical Research Council Lifecourse Epidemiology Centre, University of Southampton, Southampton, UK;</w:t>
      </w:r>
    </w:p>
    <w:p w14:paraId="5333FA92" w14:textId="77777777"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 xml:space="preserve">10 </w:t>
      </w:r>
      <w:r w:rsidRPr="00DB44B8">
        <w:rPr>
          <w:rFonts w:ascii="Times New Roman" w:eastAsia="Calibri" w:hAnsi="Times New Roman" w:cs="Times New Roman"/>
          <w:lang w:bidi="ta-IN"/>
        </w:rPr>
        <w:t xml:space="preserve">NIHR Southampton Biomedical Research Centre, </w:t>
      </w:r>
      <w:r w:rsidRPr="00DB44B8">
        <w:rPr>
          <w:rFonts w:ascii="Times New Roman" w:eastAsia="Calibri" w:hAnsi="Times New Roman" w:cs="Times New Roman"/>
          <w:noProof/>
          <w:lang w:bidi="ta-IN"/>
        </w:rPr>
        <w:t>University</w:t>
      </w:r>
      <w:r w:rsidRPr="00DB44B8">
        <w:rPr>
          <w:rFonts w:ascii="Times New Roman" w:eastAsia="Calibri" w:hAnsi="Times New Roman" w:cs="Times New Roman"/>
          <w:lang w:bidi="ta-IN"/>
        </w:rPr>
        <w:t xml:space="preserve"> of Southampton and University Hospital Southampton NHS Foundation Trust, Southampton, UK;</w:t>
      </w:r>
    </w:p>
    <w:p w14:paraId="0C20A097" w14:textId="77777777"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 xml:space="preserve">11 </w:t>
      </w:r>
      <w:r w:rsidRPr="00DB44B8">
        <w:rPr>
          <w:rFonts w:ascii="Times New Roman" w:eastAsia="Calibri" w:hAnsi="Times New Roman" w:cs="Times New Roman"/>
          <w:lang w:bidi="ta-IN"/>
        </w:rPr>
        <w:t>Lee Kong Chian School of Medicine, Nanyang Technological University, Singapore, Singapore;</w:t>
      </w:r>
    </w:p>
    <w:p w14:paraId="5ABD7A66" w14:textId="77777777"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12</w:t>
      </w:r>
      <w:r w:rsidRPr="00DB44B8">
        <w:rPr>
          <w:rFonts w:ascii="Times New Roman" w:eastAsia="Calibri" w:hAnsi="Times New Roman" w:cs="Times New Roman"/>
          <w:lang w:bidi="ta-IN"/>
        </w:rPr>
        <w:t>Department of General Practice and Primary Health Care, University of Helsinki, Finland and Folkhälsan Research Center, Helsinki, Finland;</w:t>
      </w:r>
    </w:p>
    <w:p w14:paraId="320D8814" w14:textId="7EFDB977"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 xml:space="preserve">13 </w:t>
      </w:r>
      <w:r w:rsidRPr="00DB44B8">
        <w:rPr>
          <w:rFonts w:ascii="Times New Roman" w:eastAsia="Calibri" w:hAnsi="Times New Roman" w:cs="Times New Roman"/>
          <w:lang w:bidi="ta-IN"/>
        </w:rPr>
        <w:t>Université Paris</w:t>
      </w:r>
      <w:r w:rsidR="005109FC" w:rsidRPr="00DB44B8">
        <w:rPr>
          <w:rFonts w:ascii="Times New Roman" w:eastAsia="Calibri" w:hAnsi="Times New Roman" w:cs="Times New Roman"/>
          <w:lang w:bidi="ta-IN"/>
        </w:rPr>
        <w:t xml:space="preserve"> Cité and Université Sorbonne Paris Nord, Inserm, INRAE</w:t>
      </w:r>
      <w:r w:rsidRPr="00DB44B8">
        <w:rPr>
          <w:rFonts w:ascii="Times New Roman" w:eastAsia="Calibri" w:hAnsi="Times New Roman" w:cs="Times New Roman"/>
          <w:lang w:bidi="ta-IN"/>
        </w:rPr>
        <w:t>,</w:t>
      </w:r>
      <w:r w:rsidRPr="00DB44B8">
        <w:rPr>
          <w:rFonts w:ascii="Times New Roman" w:eastAsia="Calibri" w:hAnsi="Times New Roman" w:cs="Times New Roman"/>
          <w:vertAlign w:val="superscript"/>
          <w:lang w:bidi="ta-IN"/>
        </w:rPr>
        <w:t xml:space="preserve"> </w:t>
      </w:r>
      <w:r w:rsidRPr="00DB44B8">
        <w:rPr>
          <w:rFonts w:ascii="Times New Roman" w:eastAsia="Calibri" w:hAnsi="Times New Roman" w:cs="Times New Roman"/>
          <w:lang w:bidi="ta-IN"/>
        </w:rPr>
        <w:t>Centre for Research in Epidemiology and Statistics (CRESS), F-75004 Paris, France;</w:t>
      </w:r>
    </w:p>
    <w:p w14:paraId="4C2A25C1" w14:textId="68AC7ABF"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lastRenderedPageBreak/>
        <w:t xml:space="preserve">14 </w:t>
      </w:r>
      <w:r w:rsidRPr="00DB44B8">
        <w:rPr>
          <w:rFonts w:ascii="Times New Roman" w:eastAsia="Calibri" w:hAnsi="Times New Roman" w:cs="Times New Roman"/>
          <w:lang w:bidi="ta-IN"/>
        </w:rPr>
        <w:t>Department of Medicine, Yong Loo Lin School of Medicine, National University of Singapore, Singapore;</w:t>
      </w:r>
    </w:p>
    <w:p w14:paraId="3BEDF303" w14:textId="69CDD992" w:rsidR="00F7465E" w:rsidRPr="00DB44B8" w:rsidRDefault="00F7465E"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15</w:t>
      </w:r>
      <w:r w:rsidRPr="00DB44B8">
        <w:rPr>
          <w:rFonts w:ascii="Times New Roman" w:eastAsia="Calibri" w:hAnsi="Times New Roman" w:cs="Times New Roman"/>
          <w:lang w:bidi="ta-IN"/>
        </w:rPr>
        <w:t>Human Magnetic Resonance Centre, Institute for Applied Life Sciences,  University of Massachusetts Amherst, USA.</w:t>
      </w:r>
    </w:p>
    <w:p w14:paraId="07F749B0" w14:textId="02B11438" w:rsidR="00F33CC2" w:rsidRPr="00DB44B8" w:rsidRDefault="00F33CC2" w:rsidP="00F33CC2">
      <w:pPr>
        <w:spacing w:after="0" w:line="480" w:lineRule="auto"/>
        <w:jc w:val="both"/>
        <w:rPr>
          <w:rFonts w:ascii="Times New Roman" w:eastAsia="Calibri" w:hAnsi="Times New Roman" w:cs="Times New Roman"/>
          <w:lang w:bidi="ta-IN"/>
        </w:rPr>
      </w:pPr>
      <w:r w:rsidRPr="00DB44B8">
        <w:rPr>
          <w:rFonts w:ascii="Times New Roman" w:eastAsia="Calibri" w:hAnsi="Times New Roman" w:cs="Times New Roman"/>
          <w:vertAlign w:val="superscript"/>
          <w:lang w:bidi="ta-IN"/>
        </w:rPr>
        <w:t>1</w:t>
      </w:r>
      <w:r w:rsidR="00F7465E" w:rsidRPr="00DB44B8">
        <w:rPr>
          <w:rFonts w:ascii="Times New Roman" w:eastAsia="Calibri" w:hAnsi="Times New Roman" w:cs="Times New Roman"/>
          <w:vertAlign w:val="superscript"/>
          <w:lang w:bidi="ta-IN"/>
        </w:rPr>
        <w:t>6</w:t>
      </w:r>
      <w:r w:rsidRPr="00DB44B8">
        <w:rPr>
          <w:rFonts w:ascii="Times New Roman" w:eastAsia="Calibri" w:hAnsi="Times New Roman" w:cs="Times New Roman"/>
          <w:lang w:bidi="ta-IN"/>
        </w:rPr>
        <w:t>Berlin Institute of Health, Charite University Medical Centre, Berlin, Germany</w:t>
      </w:r>
    </w:p>
    <w:p w14:paraId="5E614B09" w14:textId="558875EE" w:rsidR="00104D7C" w:rsidRPr="00DB44B8" w:rsidRDefault="00104D7C" w:rsidP="00F33CC2">
      <w:pPr>
        <w:spacing w:after="0" w:line="480" w:lineRule="auto"/>
        <w:jc w:val="both"/>
        <w:rPr>
          <w:rFonts w:ascii="Times New Roman" w:eastAsia="Calibri" w:hAnsi="Times New Roman" w:cs="Times New Roman"/>
          <w:lang w:bidi="ta-IN"/>
        </w:rPr>
      </w:pPr>
    </w:p>
    <w:p w14:paraId="6F211E40" w14:textId="0B09969C" w:rsidR="00104D7C" w:rsidRPr="00DB44B8" w:rsidRDefault="00104D7C" w:rsidP="00F33CC2">
      <w:pPr>
        <w:spacing w:after="0" w:line="480" w:lineRule="auto"/>
        <w:jc w:val="both"/>
        <w:rPr>
          <w:rFonts w:ascii="Times New Roman" w:eastAsia="Calibri" w:hAnsi="Times New Roman" w:cs="Times New Roman"/>
          <w:lang w:bidi="ta-IN"/>
        </w:rPr>
      </w:pPr>
      <w:r w:rsidRPr="00DB44B8">
        <w:rPr>
          <w:rFonts w:ascii="Times New Roman" w:hAnsi="Times New Roman" w:cs="Times New Roman"/>
          <w:i/>
          <w:iCs/>
        </w:rPr>
        <w:t xml:space="preserve">Corresponding author: </w:t>
      </w:r>
      <w:r w:rsidRPr="00DB44B8">
        <w:rPr>
          <w:rFonts w:ascii="Times New Roman" w:hAnsi="Times New Roman" w:cs="Times New Roman"/>
        </w:rPr>
        <w:t xml:space="preserve">Natarajan Padmapriya, Department of Obstetrics &amp; Gynaecology, Yong Loo Lin School of Medicine, National University of Singapore, 12 Science Drive 2, MD1 Tahir Foundation Building, Level 12, Singapore 117549. H/P: +65 93879361, Email: </w:t>
      </w:r>
      <w:hyperlink r:id="rId11" w:history="1">
        <w:r w:rsidRPr="00DB44B8">
          <w:rPr>
            <w:rStyle w:val="Hyperlink"/>
            <w:rFonts w:ascii="Times New Roman" w:hAnsi="Times New Roman" w:cs="Times New Roman"/>
          </w:rPr>
          <w:t>obgnp@nus.edu.sg</w:t>
        </w:r>
      </w:hyperlink>
      <w:r w:rsidRPr="00DB44B8">
        <w:rPr>
          <w:rFonts w:ascii="Times New Roman" w:hAnsi="Times New Roman" w:cs="Times New Roman"/>
        </w:rPr>
        <w:t xml:space="preserve">. </w:t>
      </w:r>
      <w:r w:rsidRPr="00DB44B8">
        <w:rPr>
          <w:rFonts w:ascii="Times New Roman" w:hAnsi="Times New Roman" w:cs="Times New Roman"/>
          <w:i/>
          <w:iCs/>
        </w:rPr>
        <w:t xml:space="preserve">  </w:t>
      </w:r>
      <w:r w:rsidR="00E85614">
        <w:rPr>
          <w:rFonts w:ascii="Times New Roman" w:hAnsi="Times New Roman" w:cs="Times New Roman"/>
          <w:i/>
          <w:iCs/>
        </w:rPr>
        <w:t xml:space="preserve"> </w:t>
      </w:r>
      <w:r w:rsidR="006421F4">
        <w:rPr>
          <w:rFonts w:ascii="Times New Roman" w:hAnsi="Times New Roman" w:cs="Times New Roman"/>
          <w:i/>
          <w:iCs/>
        </w:rPr>
        <w:t xml:space="preserve"> </w:t>
      </w:r>
    </w:p>
    <w:p w14:paraId="34D29FFB" w14:textId="2E7EBCED" w:rsidR="00F33CC2" w:rsidRPr="00DB44B8" w:rsidRDefault="00F33CC2" w:rsidP="00F33CC2">
      <w:pPr>
        <w:spacing w:line="480" w:lineRule="auto"/>
        <w:jc w:val="both"/>
        <w:rPr>
          <w:rFonts w:ascii="Times New Roman" w:hAnsi="Times New Roman" w:cs="Times New Roman"/>
          <w:b/>
        </w:rPr>
      </w:pPr>
      <w:r w:rsidRPr="00DB44B8">
        <w:rPr>
          <w:rFonts w:ascii="Times New Roman" w:hAnsi="Times New Roman" w:cs="Times New Roman"/>
          <w:b/>
        </w:rPr>
        <w:br w:type="page"/>
      </w:r>
    </w:p>
    <w:p w14:paraId="0F503F1F" w14:textId="77777777" w:rsidR="00F33CC2" w:rsidRPr="00DB44B8" w:rsidRDefault="00F33CC2" w:rsidP="00F33CC2">
      <w:pPr>
        <w:spacing w:line="480" w:lineRule="auto"/>
        <w:jc w:val="both"/>
        <w:rPr>
          <w:rFonts w:ascii="Times New Roman" w:hAnsi="Times New Roman" w:cs="Times New Roman"/>
          <w:b/>
        </w:rPr>
      </w:pPr>
      <w:r w:rsidRPr="00DB44B8">
        <w:rPr>
          <w:rFonts w:ascii="Times New Roman" w:hAnsi="Times New Roman" w:cs="Times New Roman"/>
          <w:b/>
        </w:rPr>
        <w:lastRenderedPageBreak/>
        <w:t>Abstract</w:t>
      </w:r>
    </w:p>
    <w:p w14:paraId="1492410F" w14:textId="7520B9C4" w:rsidR="00F33CC2" w:rsidRPr="00DB44B8" w:rsidRDefault="00F33CC2" w:rsidP="00F33CC2">
      <w:pPr>
        <w:spacing w:line="480" w:lineRule="auto"/>
        <w:jc w:val="both"/>
        <w:rPr>
          <w:rFonts w:ascii="Times New Roman" w:hAnsi="Times New Roman" w:cs="Times New Roman"/>
        </w:rPr>
      </w:pPr>
      <w:r w:rsidRPr="00DB44B8">
        <w:rPr>
          <w:rFonts w:ascii="Times New Roman" w:hAnsi="Times New Roman" w:cs="Times New Roman"/>
          <w:b/>
        </w:rPr>
        <w:t>Background:</w:t>
      </w:r>
      <w:r w:rsidRPr="00DB44B8">
        <w:rPr>
          <w:rFonts w:ascii="Times New Roman" w:hAnsi="Times New Roman" w:cs="Times New Roman"/>
        </w:rPr>
        <w:t xml:space="preserve"> </w:t>
      </w:r>
      <w:r w:rsidR="00D90151" w:rsidRPr="00DB44B8">
        <w:rPr>
          <w:rFonts w:ascii="Times New Roman" w:hAnsi="Times New Roman" w:cs="Times New Roman"/>
        </w:rPr>
        <w:t xml:space="preserve">Movement behaviours, including </w:t>
      </w:r>
      <w:r w:rsidR="005235B6" w:rsidRPr="00DB44B8">
        <w:rPr>
          <w:rFonts w:ascii="Times New Roman" w:hAnsi="Times New Roman" w:cs="Times New Roman"/>
        </w:rPr>
        <w:t xml:space="preserve">moderate-to-vigorous-intensity physical activity (MVPA), light-intensity physical activity (LPA), </w:t>
      </w:r>
      <w:r w:rsidR="00D90151" w:rsidRPr="00DB44B8">
        <w:rPr>
          <w:rFonts w:ascii="Times New Roman" w:hAnsi="Times New Roman" w:cs="Times New Roman"/>
        </w:rPr>
        <w:t xml:space="preserve">sedentary behaviour (SB), and sleep, influence </w:t>
      </w:r>
      <w:r w:rsidR="005235B6" w:rsidRPr="00DB44B8">
        <w:rPr>
          <w:rFonts w:ascii="Times New Roman" w:hAnsi="Times New Roman" w:cs="Times New Roman"/>
        </w:rPr>
        <w:t xml:space="preserve">childhood </w:t>
      </w:r>
      <w:r w:rsidR="00D90151" w:rsidRPr="00DB44B8">
        <w:rPr>
          <w:rFonts w:ascii="Times New Roman" w:hAnsi="Times New Roman" w:cs="Times New Roman"/>
        </w:rPr>
        <w:t>adiposity</w:t>
      </w:r>
      <w:r w:rsidR="005235B6" w:rsidRPr="00DB44B8">
        <w:rPr>
          <w:rFonts w:ascii="Times New Roman" w:hAnsi="Times New Roman" w:cs="Times New Roman"/>
        </w:rPr>
        <w:t>. However, their collective impact on adiposity from a sex-specific perspective remains underexplored</w:t>
      </w:r>
      <w:r w:rsidR="00D90151" w:rsidRPr="00DB44B8">
        <w:rPr>
          <w:rFonts w:ascii="Times New Roman" w:hAnsi="Times New Roman" w:cs="Times New Roman"/>
        </w:rPr>
        <w:t xml:space="preserve">. </w:t>
      </w:r>
      <w:r w:rsidR="00260D85" w:rsidRPr="00DB44B8">
        <w:rPr>
          <w:rFonts w:ascii="Times New Roman" w:hAnsi="Times New Roman" w:cs="Times New Roman"/>
        </w:rPr>
        <w:t xml:space="preserve">Our research examined </w:t>
      </w:r>
      <w:r w:rsidRPr="00DB44B8">
        <w:rPr>
          <w:rFonts w:ascii="Times New Roman" w:hAnsi="Times New Roman" w:cs="Times New Roman"/>
        </w:rPr>
        <w:t xml:space="preserve">the sex-specific longitudinal associations of </w:t>
      </w:r>
      <w:r w:rsidR="00260D85" w:rsidRPr="00DB44B8">
        <w:rPr>
          <w:rFonts w:ascii="Times New Roman" w:hAnsi="Times New Roman" w:cs="Times New Roman"/>
        </w:rPr>
        <w:t xml:space="preserve">24-hour </w:t>
      </w:r>
      <w:r w:rsidRPr="00DB44B8">
        <w:rPr>
          <w:rFonts w:ascii="Times New Roman" w:hAnsi="Times New Roman" w:cs="Times New Roman"/>
        </w:rPr>
        <w:t xml:space="preserve">movement behaviours with </w:t>
      </w:r>
      <w:r w:rsidR="004D5BCD" w:rsidRPr="00DB44B8">
        <w:rPr>
          <w:rFonts w:ascii="Times New Roman" w:hAnsi="Times New Roman" w:cs="Times New Roman"/>
        </w:rPr>
        <w:t>b</w:t>
      </w:r>
      <w:r w:rsidR="00BC49C2" w:rsidRPr="00DB44B8">
        <w:rPr>
          <w:rFonts w:ascii="Times New Roman" w:hAnsi="Times New Roman" w:cs="Times New Roman"/>
        </w:rPr>
        <w:t xml:space="preserve">ody mass index (BMI) </w:t>
      </w:r>
      <w:r w:rsidRPr="00DB44B8">
        <w:rPr>
          <w:rFonts w:ascii="Times New Roman" w:hAnsi="Times New Roman" w:cs="Times New Roman"/>
        </w:rPr>
        <w:t>and abdominal adiposity among children.</w:t>
      </w:r>
    </w:p>
    <w:p w14:paraId="49D6AA26" w14:textId="2E9153B7" w:rsidR="00F33CC2" w:rsidRPr="00DB44B8" w:rsidRDefault="00F33CC2" w:rsidP="007E0D6F">
      <w:pPr>
        <w:spacing w:line="480" w:lineRule="auto"/>
        <w:jc w:val="both"/>
        <w:rPr>
          <w:rFonts w:ascii="Times New Roman" w:hAnsi="Times New Roman" w:cs="Times New Roman"/>
        </w:rPr>
      </w:pPr>
      <w:r w:rsidRPr="00DB44B8">
        <w:rPr>
          <w:rFonts w:ascii="Times New Roman" w:hAnsi="Times New Roman" w:cs="Times New Roman"/>
          <w:b/>
        </w:rPr>
        <w:t>Methods:</w:t>
      </w:r>
      <w:r w:rsidRPr="00DB44B8">
        <w:rPr>
          <w:rFonts w:ascii="Times New Roman" w:hAnsi="Times New Roman" w:cs="Times New Roman"/>
        </w:rPr>
        <w:t xml:space="preserve"> </w:t>
      </w:r>
      <w:r w:rsidR="00D37671" w:rsidRPr="00DB44B8">
        <w:rPr>
          <w:rFonts w:ascii="Times New Roman" w:hAnsi="Times New Roman" w:cs="Times New Roman"/>
        </w:rPr>
        <w:t>In the Growing Up in Singapore Towards healthy Outcomes (GUSTO) cohort study, we repeatedly measured 24-hour movement behaviours using wrist-worn accelerometers (ActiGraph GT3</w:t>
      </w:r>
      <w:r w:rsidR="00144105" w:rsidRPr="00DB44B8">
        <w:rPr>
          <w:rFonts w:ascii="Times New Roman" w:hAnsi="Times New Roman" w:cs="Times New Roman"/>
        </w:rPr>
        <w:t>x</w:t>
      </w:r>
      <w:r w:rsidR="00D37671" w:rsidRPr="00DB44B8">
        <w:rPr>
          <w:rFonts w:ascii="Times New Roman" w:hAnsi="Times New Roman" w:cs="Times New Roman"/>
        </w:rPr>
        <w:t xml:space="preserve">) and assessed adiposity (BMI, abdominal circumference, and MRI-based abdominal fat volumes) at three time points (ages 5.5–6, 7.5–8, and 10–10.5 years) within the same children in a longitudinal design. </w:t>
      </w:r>
      <w:r w:rsidR="007A1A21" w:rsidRPr="00DB44B8">
        <w:rPr>
          <w:rFonts w:ascii="Times New Roman" w:hAnsi="Times New Roman" w:cs="Times New Roman"/>
        </w:rPr>
        <w:t xml:space="preserve"> </w:t>
      </w:r>
      <w:r w:rsidRPr="00DB44B8">
        <w:rPr>
          <w:rFonts w:ascii="Times New Roman" w:hAnsi="Times New Roman" w:cs="Times New Roman"/>
        </w:rPr>
        <w:t>Compositional multivariable linear mixed</w:t>
      </w:r>
      <w:r w:rsidR="000D3105" w:rsidRPr="00DB44B8">
        <w:rPr>
          <w:rFonts w:ascii="Times New Roman" w:hAnsi="Times New Roman" w:cs="Times New Roman"/>
        </w:rPr>
        <w:t>-</w:t>
      </w:r>
      <w:r w:rsidRPr="00DB44B8">
        <w:rPr>
          <w:rFonts w:ascii="Times New Roman" w:hAnsi="Times New Roman" w:cs="Times New Roman"/>
        </w:rPr>
        <w:t xml:space="preserve">effect modelling </w:t>
      </w:r>
      <w:r w:rsidR="001A164E" w:rsidRPr="00DB44B8">
        <w:rPr>
          <w:rFonts w:ascii="Times New Roman" w:hAnsi="Times New Roman" w:cs="Times New Roman"/>
        </w:rPr>
        <w:t>and isotemporal substitution were</w:t>
      </w:r>
      <w:r w:rsidRPr="00DB44B8">
        <w:rPr>
          <w:rFonts w:ascii="Times New Roman" w:hAnsi="Times New Roman" w:cs="Times New Roman"/>
        </w:rPr>
        <w:t xml:space="preserve"> used to estimate the associations</w:t>
      </w:r>
      <w:r w:rsidR="001A164E" w:rsidRPr="00DB44B8">
        <w:rPr>
          <w:rFonts w:ascii="Times New Roman" w:hAnsi="Times New Roman" w:cs="Times New Roman"/>
        </w:rPr>
        <w:t xml:space="preserve">. </w:t>
      </w:r>
      <w:r w:rsidRPr="00DB44B8">
        <w:rPr>
          <w:rFonts w:ascii="Times New Roman" w:hAnsi="Times New Roman" w:cs="Times New Roman"/>
        </w:rPr>
        <w:t xml:space="preserve"> </w:t>
      </w:r>
    </w:p>
    <w:p w14:paraId="47941F3E" w14:textId="3632C5FE" w:rsidR="002B7EFC" w:rsidRPr="00DB44B8" w:rsidRDefault="00F33CC2" w:rsidP="00F33CC2">
      <w:pPr>
        <w:spacing w:line="480" w:lineRule="auto"/>
        <w:jc w:val="both"/>
        <w:rPr>
          <w:rFonts w:ascii="Times New Roman" w:hAnsi="Times New Roman" w:cs="Times New Roman"/>
        </w:rPr>
      </w:pPr>
      <w:r w:rsidRPr="00DB44B8">
        <w:rPr>
          <w:rFonts w:ascii="Times New Roman" w:hAnsi="Times New Roman" w:cs="Times New Roman"/>
          <w:b/>
        </w:rPr>
        <w:t>Results:</w:t>
      </w:r>
      <w:r w:rsidRPr="00DB44B8">
        <w:rPr>
          <w:rFonts w:ascii="Times New Roman" w:hAnsi="Times New Roman" w:cs="Times New Roman"/>
        </w:rPr>
        <w:t xml:space="preserve"> </w:t>
      </w:r>
      <w:r w:rsidR="00061F34" w:rsidRPr="00DB44B8">
        <w:rPr>
          <w:rFonts w:ascii="Times New Roman" w:hAnsi="Times New Roman" w:cs="Times New Roman"/>
        </w:rPr>
        <w:t xml:space="preserve">531 children (49.5% girls) were included in the analysis. Significant interactions </w:t>
      </w:r>
      <w:r w:rsidR="007A1A21" w:rsidRPr="00DB44B8">
        <w:rPr>
          <w:rFonts w:ascii="Times New Roman" w:hAnsi="Times New Roman" w:cs="Times New Roman"/>
        </w:rPr>
        <w:t xml:space="preserve">between movement behaviours and sex </w:t>
      </w:r>
      <w:r w:rsidR="00061F34" w:rsidRPr="00DB44B8">
        <w:rPr>
          <w:rFonts w:ascii="Times New Roman" w:hAnsi="Times New Roman" w:cs="Times New Roman"/>
        </w:rPr>
        <w:t xml:space="preserve">were observed across all outcomes. In girls, higher MVPA relative to other behaviours was linked to lower BMI </w:t>
      </w:r>
      <w:r w:rsidR="00185072" w:rsidRPr="00DB44B8">
        <w:rPr>
          <w:rFonts w:ascii="Times New Roman" w:hAnsi="Times New Roman" w:cs="Times New Roman"/>
        </w:rPr>
        <w:t xml:space="preserve">[-0.8 (-1.5, </w:t>
      </w:r>
      <w:r w:rsidR="00185072" w:rsidRPr="00DB44B8">
        <w:rPr>
          <w:rFonts w:ascii="Times New Roman" w:hAnsi="Times New Roman" w:cs="Times New Roman"/>
        </w:rPr>
        <w:noBreakHyphen/>
        <w:t xml:space="preserve">0.1) kg/m²] </w:t>
      </w:r>
      <w:r w:rsidR="00061F34" w:rsidRPr="00DB44B8">
        <w:rPr>
          <w:rFonts w:ascii="Times New Roman" w:hAnsi="Times New Roman" w:cs="Times New Roman"/>
        </w:rPr>
        <w:t xml:space="preserve">and </w:t>
      </w:r>
      <w:r w:rsidR="00185072" w:rsidRPr="00DB44B8">
        <w:rPr>
          <w:rFonts w:ascii="Times New Roman" w:hAnsi="Times New Roman" w:cs="Times New Roman"/>
        </w:rPr>
        <w:t xml:space="preserve">total </w:t>
      </w:r>
      <w:r w:rsidR="00061F34" w:rsidRPr="00DB44B8">
        <w:rPr>
          <w:rFonts w:ascii="Times New Roman" w:hAnsi="Times New Roman" w:cs="Times New Roman"/>
        </w:rPr>
        <w:t>abdominal adiposity</w:t>
      </w:r>
      <w:r w:rsidR="00185072" w:rsidRPr="00DB44B8">
        <w:rPr>
          <w:rFonts w:ascii="Times New Roman" w:hAnsi="Times New Roman" w:cs="Times New Roman"/>
        </w:rPr>
        <w:t xml:space="preserve"> [-225.5 (-451.6, -2.5) mL]</w:t>
      </w:r>
      <w:r w:rsidR="00061F34" w:rsidRPr="00DB44B8">
        <w:rPr>
          <w:rFonts w:ascii="Times New Roman" w:hAnsi="Times New Roman" w:cs="Times New Roman"/>
        </w:rPr>
        <w:t xml:space="preserve">, while in boys, longer sleep duration was associated with lower </w:t>
      </w:r>
      <w:r w:rsidR="00185072" w:rsidRPr="00DB44B8">
        <w:rPr>
          <w:rFonts w:ascii="Times New Roman" w:hAnsi="Times New Roman" w:cs="Times New Roman"/>
        </w:rPr>
        <w:t>BMI [-1.6 (-3.2, -0.1) kg/m²] and total abdominal adiposity [-624.2 (-1225.6, -31.3) mL]</w:t>
      </w:r>
      <w:r w:rsidR="00061F34" w:rsidRPr="00DB44B8">
        <w:rPr>
          <w:rFonts w:ascii="Times New Roman" w:hAnsi="Times New Roman" w:cs="Times New Roman"/>
        </w:rPr>
        <w:t xml:space="preserve">. </w:t>
      </w:r>
      <w:r w:rsidR="002B7EFC" w:rsidRPr="00DB44B8">
        <w:rPr>
          <w:rFonts w:ascii="Times New Roman" w:hAnsi="Times New Roman" w:cs="Times New Roman"/>
        </w:rPr>
        <w:t xml:space="preserve">The isotemporal substitution model showed that replacing 30 minutes of LPA/SB with MVPA reduced BMI and abdominal circumference by 1%–2% and MRI-measured abdominal adiposity by </w:t>
      </w:r>
      <w:r w:rsidR="00331AEC" w:rsidRPr="00DB44B8">
        <w:rPr>
          <w:rFonts w:ascii="Times New Roman" w:hAnsi="Times New Roman" w:cs="Times New Roman"/>
        </w:rPr>
        <w:t>6</w:t>
      </w:r>
      <w:r w:rsidR="002B7EFC" w:rsidRPr="00DB44B8">
        <w:rPr>
          <w:rFonts w:ascii="Times New Roman" w:hAnsi="Times New Roman" w:cs="Times New Roman"/>
        </w:rPr>
        <w:t>%–9% in both sexes. However, replacing LPA/SB with sleep reduced BMI and abdominal circumference by 1% and MRI-measured adiposity by 3%–6% only in boys, with no changes in girls.</w:t>
      </w:r>
      <w:r w:rsidR="005235B6" w:rsidRPr="00DB44B8">
        <w:rPr>
          <w:rFonts w:ascii="Times New Roman" w:hAnsi="Times New Roman" w:cs="Times New Roman"/>
        </w:rPr>
        <w:t xml:space="preserve"> These associations were pronounced on visceral adiposity. </w:t>
      </w:r>
    </w:p>
    <w:p w14:paraId="07CEB504" w14:textId="6C979064" w:rsidR="005235B6" w:rsidRPr="00DB44B8" w:rsidRDefault="00F33CC2" w:rsidP="00F33CC2">
      <w:pPr>
        <w:spacing w:line="480" w:lineRule="auto"/>
        <w:jc w:val="both"/>
        <w:rPr>
          <w:rFonts w:ascii="Times New Roman" w:hAnsi="Times New Roman" w:cs="Times New Roman"/>
        </w:rPr>
      </w:pPr>
      <w:r w:rsidRPr="00DB44B8">
        <w:rPr>
          <w:rFonts w:ascii="Times New Roman" w:hAnsi="Times New Roman" w:cs="Times New Roman"/>
          <w:b/>
        </w:rPr>
        <w:t>Conclusion:</w:t>
      </w:r>
      <w:r w:rsidRPr="00DB44B8">
        <w:rPr>
          <w:rFonts w:ascii="Times New Roman" w:hAnsi="Times New Roman" w:cs="Times New Roman"/>
        </w:rPr>
        <w:t xml:space="preserve"> </w:t>
      </w:r>
      <w:r w:rsidR="009642A7" w:rsidRPr="00DB44B8">
        <w:rPr>
          <w:rFonts w:ascii="Times New Roman" w:hAnsi="Times New Roman" w:cs="Times New Roman"/>
        </w:rPr>
        <w:t xml:space="preserve">This study highlights sex-specific associations </w:t>
      </w:r>
      <w:r w:rsidR="00316A99" w:rsidRPr="00DB44B8">
        <w:rPr>
          <w:rFonts w:ascii="Times New Roman" w:hAnsi="Times New Roman" w:cs="Times New Roman"/>
        </w:rPr>
        <w:t>of</w:t>
      </w:r>
      <w:r w:rsidR="009642A7" w:rsidRPr="00DB44B8">
        <w:rPr>
          <w:rFonts w:ascii="Times New Roman" w:hAnsi="Times New Roman" w:cs="Times New Roman"/>
        </w:rPr>
        <w:t xml:space="preserve"> movement behaviours </w:t>
      </w:r>
      <w:r w:rsidR="00316A99" w:rsidRPr="00DB44B8">
        <w:rPr>
          <w:rFonts w:ascii="Times New Roman" w:hAnsi="Times New Roman" w:cs="Times New Roman"/>
        </w:rPr>
        <w:t>with</w:t>
      </w:r>
      <w:r w:rsidR="009642A7" w:rsidRPr="00DB44B8">
        <w:rPr>
          <w:rFonts w:ascii="Times New Roman" w:hAnsi="Times New Roman" w:cs="Times New Roman"/>
        </w:rPr>
        <w:t xml:space="preserve"> adiposity in school-aged children, with stronger associations observed in MRI-derived measures compared to conventional adiposity indices. Replacing LPA/SB with MVPA reduced BMI and abdominal adiposity in both sexes, with particularly pronounced effects on visceral</w:t>
      </w:r>
      <w:r w:rsidR="00C41120" w:rsidRPr="00DB44B8">
        <w:rPr>
          <w:rFonts w:ascii="Times New Roman" w:hAnsi="Times New Roman" w:cs="Times New Roman"/>
        </w:rPr>
        <w:t xml:space="preserve"> adiposity</w:t>
      </w:r>
      <w:r w:rsidR="009642A7" w:rsidRPr="00DB44B8">
        <w:rPr>
          <w:rFonts w:ascii="Times New Roman" w:hAnsi="Times New Roman" w:cs="Times New Roman"/>
        </w:rPr>
        <w:t xml:space="preserve">. However, sleep replacement </w:t>
      </w:r>
      <w:r w:rsidR="009642A7" w:rsidRPr="00DB44B8">
        <w:rPr>
          <w:rFonts w:ascii="Times New Roman" w:hAnsi="Times New Roman" w:cs="Times New Roman"/>
        </w:rPr>
        <w:lastRenderedPageBreak/>
        <w:t xml:space="preserve">benefits were observed only in boys, suggesting the need for gender-sensitive approaches in lifestyle interventions. </w:t>
      </w:r>
    </w:p>
    <w:p w14:paraId="267BDA33" w14:textId="77777777" w:rsidR="00C43301" w:rsidRPr="00DB44B8" w:rsidRDefault="006632CA" w:rsidP="00F33CC2">
      <w:pPr>
        <w:spacing w:line="480" w:lineRule="auto"/>
        <w:jc w:val="both"/>
        <w:rPr>
          <w:rFonts w:ascii="Times New Roman" w:hAnsi="Times New Roman" w:cs="Times New Roman"/>
        </w:rPr>
      </w:pPr>
      <w:r w:rsidRPr="00DB44B8">
        <w:rPr>
          <w:rFonts w:ascii="Times New Roman" w:hAnsi="Times New Roman" w:cs="Times New Roman"/>
          <w:b/>
        </w:rPr>
        <w:t>Keywords</w:t>
      </w:r>
      <w:r w:rsidRPr="00DB44B8">
        <w:rPr>
          <w:rFonts w:ascii="Times New Roman" w:hAnsi="Times New Roman" w:cs="Times New Roman"/>
        </w:rPr>
        <w:t xml:space="preserve">: physical activity, sedentary behaviour, sleep, </w:t>
      </w:r>
      <w:r w:rsidR="00A02DC6" w:rsidRPr="00DB44B8">
        <w:rPr>
          <w:rFonts w:ascii="Times New Roman" w:hAnsi="Times New Roman" w:cs="Times New Roman"/>
        </w:rPr>
        <w:t>movement behaviour, adiposity, children, and compositional data analysis</w:t>
      </w:r>
    </w:p>
    <w:p w14:paraId="786E9D7B" w14:textId="77777777" w:rsidR="00C43301" w:rsidRPr="00DB44B8" w:rsidRDefault="00C43301" w:rsidP="00F33CC2">
      <w:pPr>
        <w:spacing w:line="480" w:lineRule="auto"/>
        <w:jc w:val="both"/>
        <w:rPr>
          <w:rFonts w:ascii="Times New Roman" w:hAnsi="Times New Roman" w:cs="Times New Roman"/>
        </w:rPr>
      </w:pPr>
      <w:r w:rsidRPr="00DB44B8">
        <w:rPr>
          <w:rFonts w:ascii="Times New Roman" w:hAnsi="Times New Roman" w:cs="Times New Roman"/>
        </w:rPr>
        <w:br w:type="page"/>
      </w:r>
    </w:p>
    <w:p w14:paraId="469C7869" w14:textId="77777777" w:rsidR="00C43301" w:rsidRPr="00DB44B8" w:rsidRDefault="00C43301" w:rsidP="008D4A45">
      <w:pPr>
        <w:spacing w:line="480" w:lineRule="auto"/>
        <w:jc w:val="both"/>
        <w:rPr>
          <w:rFonts w:ascii="Times New Roman" w:hAnsi="Times New Roman" w:cs="Times New Roman"/>
          <w:b/>
        </w:rPr>
      </w:pPr>
      <w:r w:rsidRPr="00DB44B8">
        <w:rPr>
          <w:rFonts w:ascii="Times New Roman" w:hAnsi="Times New Roman" w:cs="Times New Roman"/>
          <w:b/>
        </w:rPr>
        <w:lastRenderedPageBreak/>
        <w:t>Introduction</w:t>
      </w:r>
    </w:p>
    <w:p w14:paraId="7AEC99BA" w14:textId="50FFC5BD" w:rsidR="00CA5FCA" w:rsidRPr="00DB44B8" w:rsidRDefault="00764CE3" w:rsidP="008D4A45">
      <w:pPr>
        <w:spacing w:line="480" w:lineRule="auto"/>
        <w:jc w:val="both"/>
        <w:rPr>
          <w:rFonts w:ascii="Times New Roman" w:eastAsia="Calibri" w:hAnsi="Times New Roman" w:cs="Times New Roman"/>
        </w:rPr>
      </w:pPr>
      <w:r w:rsidRPr="00DB44B8">
        <w:rPr>
          <w:rFonts w:ascii="Times New Roman" w:hAnsi="Times New Roman" w:cs="Times New Roman"/>
        </w:rPr>
        <w:t xml:space="preserve">The global prevalence of childhood obesity has risen dramatically in recent decades, posing </w:t>
      </w:r>
      <w:r w:rsidR="00A3529D" w:rsidRPr="00DB44B8">
        <w:rPr>
          <w:rFonts w:ascii="Times New Roman" w:hAnsi="Times New Roman" w:cs="Times New Roman"/>
        </w:rPr>
        <w:t>major</w:t>
      </w:r>
      <w:r w:rsidRPr="00DB44B8">
        <w:rPr>
          <w:rFonts w:ascii="Times New Roman" w:hAnsi="Times New Roman" w:cs="Times New Roman"/>
        </w:rPr>
        <w:t xml:space="preserve"> public health concerns</w:t>
      </w:r>
      <w:r w:rsidR="006A772B" w:rsidRPr="00DB44B8">
        <w:rPr>
          <w:rFonts w:ascii="Times New Roman" w:hAnsi="Times New Roman" w:cs="Times New Roman"/>
        </w:rPr>
        <w:t xml:space="preserve"> </w:t>
      </w:r>
      <w:r w:rsidR="006A772B" w:rsidRPr="00DB44B8">
        <w:rPr>
          <w:rFonts w:ascii="Times New Roman" w:hAnsi="Times New Roman" w:cs="Times New Roman"/>
        </w:rPr>
        <w:fldChar w:fldCharType="begin"/>
      </w:r>
      <w:r w:rsidR="006A772B" w:rsidRPr="00DB44B8">
        <w:rPr>
          <w:rFonts w:ascii="Times New Roman" w:hAnsi="Times New Roman" w:cs="Times New Roman"/>
        </w:rPr>
        <w:instrText xml:space="preserve"> ADDIN EN.CITE &lt;EndNote&gt;&lt;Cite&gt;&lt;Author&gt;Kumari&lt;/Author&gt;&lt;Year&gt;2022&lt;/Year&gt;&lt;RecNum&gt;1639&lt;/RecNum&gt;&lt;DisplayText&gt;(1)&lt;/DisplayText&gt;&lt;record&gt;&lt;rec-number&gt;1639&lt;/rec-number&gt;&lt;foreign-keys&gt;&lt;key app="EN" db-id="trrtxszapet9r4e0pxrpzzv30d0vrsrastwf" timestamp="1724498572"&gt;1639&lt;/key&gt;&lt;/foreign-keys&gt;&lt;ref-type name="Journal Article"&gt;17&lt;/ref-type&gt;&lt;contributors&gt;&lt;authors&gt;&lt;author&gt;Kumari, S.&lt;/author&gt;&lt;author&gt;Shukla, S.&lt;/author&gt;&lt;author&gt;Acharya, S.&lt;/author&gt;&lt;/authors&gt;&lt;/contributors&gt;&lt;auth-address&gt;Pathology, Jawaharlal Nehru Medical College, Datta Meghe Institute of Medical Sciences, Wardha, IND.&amp;#xD;Medicine, Jawaharlal Nehru Medical College, Datta Meghe Institute of Medical Sciences, Wardha, IND.&lt;/auth-address&gt;&lt;titles&gt;&lt;title&gt;Childhood Obesity: Prevalence and Prevention in Modern Society&lt;/title&gt;&lt;secondary-title&gt;Cureus&lt;/secondary-title&gt;&lt;/titles&gt;&lt;periodical&gt;&lt;full-title&gt;Cureus&lt;/full-title&gt;&lt;/periodical&gt;&lt;pages&gt;e31640&lt;/pages&gt;&lt;volume&gt;14&lt;/volume&gt;&lt;number&gt;11&lt;/number&gt;&lt;edition&gt;2022/12/22&lt;/edition&gt;&lt;keywords&gt;&lt;keyword&gt;coronary disease&lt;/keyword&gt;&lt;keyword&gt;diabetes&lt;/keyword&gt;&lt;keyword&gt;genetic&lt;/keyword&gt;&lt;keyword&gt;hypertension&lt;/keyword&gt;&lt;keyword&gt;malnutrition&lt;/keyword&gt;&lt;keyword&gt;metabolic syndrome&lt;/keyword&gt;&lt;keyword&gt;obesity&lt;/keyword&gt;&lt;/keywords&gt;&lt;dates&gt;&lt;year&gt;2022&lt;/year&gt;&lt;pub-dates&gt;&lt;date&gt;Nov&lt;/date&gt;&lt;/pub-dates&gt;&lt;/dates&gt;&lt;isbn&gt;2168-8184 (Print)&amp;#xD;2168-8184&lt;/isbn&gt;&lt;accession-num&gt;36540483&lt;/accession-num&gt;&lt;urls&gt;&lt;/urls&gt;&lt;custom2&gt;PMC9760005&lt;/custom2&gt;&lt;electronic-resource-num&gt;10.7759/cureus.31640&lt;/electronic-resource-num&gt;&lt;remote-database-provider&gt;NLM&lt;/remote-database-provider&gt;&lt;language&gt;eng&lt;/language&gt;&lt;/record&gt;&lt;/Cite&gt;&lt;/EndNote&gt;</w:instrText>
      </w:r>
      <w:r w:rsidR="006A772B" w:rsidRPr="00DB44B8">
        <w:rPr>
          <w:rFonts w:ascii="Times New Roman" w:hAnsi="Times New Roman" w:cs="Times New Roman"/>
        </w:rPr>
        <w:fldChar w:fldCharType="separate"/>
      </w:r>
      <w:r w:rsidR="006A772B" w:rsidRPr="00DB44B8">
        <w:rPr>
          <w:rFonts w:ascii="Times New Roman" w:hAnsi="Times New Roman" w:cs="Times New Roman"/>
          <w:noProof/>
        </w:rPr>
        <w:t>(1)</w:t>
      </w:r>
      <w:r w:rsidR="006A772B" w:rsidRPr="00DB44B8">
        <w:rPr>
          <w:rFonts w:ascii="Times New Roman" w:hAnsi="Times New Roman" w:cs="Times New Roman"/>
        </w:rPr>
        <w:fldChar w:fldCharType="end"/>
      </w:r>
      <w:r w:rsidR="005811B0" w:rsidRPr="00DB44B8">
        <w:rPr>
          <w:rFonts w:ascii="Times New Roman" w:hAnsi="Times New Roman" w:cs="Times New Roman"/>
        </w:rPr>
        <w:t xml:space="preserve">. </w:t>
      </w:r>
      <w:r w:rsidR="00941D65" w:rsidRPr="00DB44B8">
        <w:rPr>
          <w:rFonts w:ascii="Times New Roman" w:hAnsi="Times New Roman" w:cs="Times New Roman"/>
        </w:rPr>
        <w:t xml:space="preserve">This rise in childhood obesity is associated with </w:t>
      </w:r>
      <w:r w:rsidR="007E208D" w:rsidRPr="00DB44B8">
        <w:rPr>
          <w:rFonts w:ascii="Times New Roman" w:hAnsi="Times New Roman" w:cs="Times New Roman"/>
        </w:rPr>
        <w:t>cardiometabolic diseases and musculoskeletal disorders, impacting individuals throughout their lifespan</w:t>
      </w:r>
      <w:r w:rsidR="00ED5BBE" w:rsidRPr="00DB44B8">
        <w:rPr>
          <w:rFonts w:ascii="Times New Roman" w:hAnsi="Times New Roman" w:cs="Times New Roman"/>
        </w:rPr>
        <w:t xml:space="preserve"> </w:t>
      </w:r>
      <w:r w:rsidR="00F062D7" w:rsidRPr="00DB44B8">
        <w:rPr>
          <w:rFonts w:ascii="Times New Roman" w:hAnsi="Times New Roman" w:cs="Times New Roman"/>
        </w:rPr>
        <w:fldChar w:fldCharType="begin">
          <w:fldData xml:space="preserve">PEVuZE5vdGU+PENpdGU+PEF1dGhvcj5LdW1hcmk8L0F1dGhvcj48WWVhcj4yMDIyPC9ZZWFyPjxS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4NjctODc0PC9wYWdlcz48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</w:fldData>
        </w:fldChar>
      </w:r>
      <w:r w:rsidR="00703C0F" w:rsidRPr="00DB44B8">
        <w:rPr>
          <w:rFonts w:ascii="Times New Roman" w:hAnsi="Times New Roman" w:cs="Times New Roman"/>
        </w:rPr>
        <w:instrText xml:space="preserve"> ADDIN EN.CITE </w:instrText>
      </w:r>
      <w:r w:rsidR="00703C0F" w:rsidRPr="00DB44B8">
        <w:rPr>
          <w:rFonts w:ascii="Times New Roman" w:hAnsi="Times New Roman" w:cs="Times New Roman"/>
        </w:rPr>
        <w:fldChar w:fldCharType="begin">
          <w:fldData xml:space="preserve">PEVuZE5vdGU+PENpdGU+PEF1dGhvcj5LdW1hcmk8L0F1dGhvcj48WWVhcj4yMDIyPC9ZZWFyPjxS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4NjctODc0PC9wYWdlcz48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</w:fldData>
        </w:fldChar>
      </w:r>
      <w:r w:rsidR="00703C0F" w:rsidRPr="00DB44B8">
        <w:rPr>
          <w:rFonts w:ascii="Times New Roman" w:hAnsi="Times New Roman" w:cs="Times New Roman"/>
        </w:rPr>
        <w:instrText xml:space="preserve"> ADDIN EN.CITE.DATA </w:instrText>
      </w:r>
      <w:r w:rsidR="00703C0F" w:rsidRPr="00DB44B8">
        <w:rPr>
          <w:rFonts w:ascii="Times New Roman" w:hAnsi="Times New Roman" w:cs="Times New Roman"/>
        </w:rPr>
      </w:r>
      <w:r w:rsidR="00703C0F" w:rsidRPr="00DB44B8">
        <w:rPr>
          <w:rFonts w:ascii="Times New Roman" w:hAnsi="Times New Roman" w:cs="Times New Roman"/>
        </w:rPr>
        <w:fldChar w:fldCharType="end"/>
      </w:r>
      <w:r w:rsidR="00F062D7" w:rsidRPr="00DB44B8">
        <w:rPr>
          <w:rFonts w:ascii="Times New Roman" w:hAnsi="Times New Roman" w:cs="Times New Roman"/>
        </w:rPr>
      </w:r>
      <w:r w:rsidR="00F062D7" w:rsidRPr="00DB44B8">
        <w:rPr>
          <w:rFonts w:ascii="Times New Roman" w:hAnsi="Times New Roman" w:cs="Times New Roman"/>
        </w:rPr>
        <w:fldChar w:fldCharType="separate"/>
      </w:r>
      <w:r w:rsidR="00703C0F" w:rsidRPr="00DB44B8">
        <w:rPr>
          <w:rFonts w:ascii="Times New Roman" w:hAnsi="Times New Roman" w:cs="Times New Roman"/>
          <w:noProof/>
        </w:rPr>
        <w:t>(1-3)</w:t>
      </w:r>
      <w:r w:rsidR="00F062D7" w:rsidRPr="00DB44B8">
        <w:rPr>
          <w:rFonts w:ascii="Times New Roman" w:hAnsi="Times New Roman" w:cs="Times New Roman"/>
        </w:rPr>
        <w:fldChar w:fldCharType="end"/>
      </w:r>
      <w:r w:rsidR="00941D65" w:rsidRPr="00DB44B8">
        <w:rPr>
          <w:rFonts w:ascii="Times New Roman" w:hAnsi="Times New Roman" w:cs="Times New Roman"/>
        </w:rPr>
        <w:t xml:space="preserve">. </w:t>
      </w:r>
      <w:r w:rsidR="004C6921" w:rsidRPr="00DB44B8">
        <w:rPr>
          <w:rFonts w:ascii="Times New Roman" w:hAnsi="Times New Roman" w:cs="Times New Roman"/>
        </w:rPr>
        <w:t>Abdominal fat accumulation shows stronger links to obesity-related adverse health outcomes than overall body fat</w:t>
      </w:r>
      <w:r w:rsidR="00770E09" w:rsidRPr="00DB44B8">
        <w:rPr>
          <w:rFonts w:ascii="Times New Roman" w:hAnsi="Times New Roman" w:cs="Times New Roman"/>
        </w:rPr>
        <w:t xml:space="preserve"> accumulation</w:t>
      </w:r>
      <w:r w:rsidR="001E6213" w:rsidRPr="00DB44B8">
        <w:rPr>
          <w:rFonts w:ascii="Times New Roman" w:eastAsia="Calibri" w:hAnsi="Times New Roman" w:cs="Times New Roman"/>
        </w:rPr>
        <w:t xml:space="preserve">, with visceral </w:t>
      </w:r>
      <w:r w:rsidR="006357A5" w:rsidRPr="00DB44B8">
        <w:rPr>
          <w:rFonts w:ascii="Times New Roman" w:eastAsia="Calibri" w:hAnsi="Times New Roman" w:cs="Times New Roman"/>
        </w:rPr>
        <w:t>fat</w:t>
      </w:r>
      <w:r w:rsidR="001E6213" w:rsidRPr="00DB44B8">
        <w:rPr>
          <w:rFonts w:ascii="Times New Roman" w:eastAsia="Calibri" w:hAnsi="Times New Roman" w:cs="Times New Roman"/>
        </w:rPr>
        <w:t xml:space="preserve"> showing particularly strong associations with metabolic and inflammatory pathways </w:t>
      </w:r>
      <w:r w:rsidR="007313C3" w:rsidRPr="00DB44B8">
        <w:rPr>
          <w:rFonts w:ascii="Times New Roman" w:eastAsia="Calibri" w:hAnsi="Times New Roman" w:cs="Times New Roman"/>
        </w:rPr>
        <w:fldChar w:fldCharType="begin">
          <w:fldData xml:space="preserve">PEVuZE5vdGU+PENpdGU+PEF1dGhvcj5QaXNjaG9uPC9BdXRob3I+PFllYXI+MjAwODwvWWVhcj48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</w:fldData>
        </w:fldChar>
      </w:r>
      <w:r w:rsidR="007313C3" w:rsidRPr="00DB44B8">
        <w:rPr>
          <w:rFonts w:ascii="Times New Roman" w:eastAsia="Calibri" w:hAnsi="Times New Roman" w:cs="Times New Roman"/>
        </w:rPr>
        <w:instrText xml:space="preserve"> ADDIN EN.CITE </w:instrText>
      </w:r>
      <w:r w:rsidR="007313C3" w:rsidRPr="00DB44B8">
        <w:rPr>
          <w:rFonts w:ascii="Times New Roman" w:eastAsia="Calibri" w:hAnsi="Times New Roman" w:cs="Times New Roman"/>
        </w:rPr>
        <w:fldChar w:fldCharType="begin">
          <w:fldData xml:space="preserve">PEVuZE5vdGU+PENpdGU+PEF1dGhvcj5QaXNjaG9uPC9BdXRob3I+PFllYXI+MjAwODwvWWVhcj48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</w:fldData>
        </w:fldChar>
      </w:r>
      <w:r w:rsidR="007313C3" w:rsidRPr="00DB44B8">
        <w:rPr>
          <w:rFonts w:ascii="Times New Roman" w:eastAsia="Calibri" w:hAnsi="Times New Roman" w:cs="Times New Roman"/>
        </w:rPr>
        <w:instrText xml:space="preserve"> ADDIN EN.CITE.DATA </w:instrText>
      </w:r>
      <w:r w:rsidR="007313C3" w:rsidRPr="00DB44B8">
        <w:rPr>
          <w:rFonts w:ascii="Times New Roman" w:eastAsia="Calibri" w:hAnsi="Times New Roman" w:cs="Times New Roman"/>
        </w:rPr>
      </w:r>
      <w:r w:rsidR="007313C3" w:rsidRPr="00DB44B8">
        <w:rPr>
          <w:rFonts w:ascii="Times New Roman" w:eastAsia="Calibri" w:hAnsi="Times New Roman" w:cs="Times New Roman"/>
        </w:rPr>
        <w:fldChar w:fldCharType="end"/>
      </w:r>
      <w:r w:rsidR="007313C3" w:rsidRPr="00DB44B8">
        <w:rPr>
          <w:rFonts w:ascii="Times New Roman" w:eastAsia="Calibri" w:hAnsi="Times New Roman" w:cs="Times New Roman"/>
        </w:rPr>
      </w:r>
      <w:r w:rsidR="007313C3" w:rsidRPr="00DB44B8">
        <w:rPr>
          <w:rFonts w:ascii="Times New Roman" w:eastAsia="Calibri" w:hAnsi="Times New Roman" w:cs="Times New Roman"/>
        </w:rPr>
        <w:fldChar w:fldCharType="separate"/>
      </w:r>
      <w:r w:rsidR="007313C3" w:rsidRPr="00DB44B8">
        <w:rPr>
          <w:rFonts w:ascii="Times New Roman" w:eastAsia="Calibri" w:hAnsi="Times New Roman" w:cs="Times New Roman"/>
          <w:noProof/>
        </w:rPr>
        <w:t>(4-6)</w:t>
      </w:r>
      <w:r w:rsidR="007313C3" w:rsidRPr="00DB44B8">
        <w:rPr>
          <w:rFonts w:ascii="Times New Roman" w:eastAsia="Calibri" w:hAnsi="Times New Roman" w:cs="Times New Roman"/>
        </w:rPr>
        <w:fldChar w:fldCharType="end"/>
      </w:r>
      <w:r w:rsidR="00B531FA" w:rsidRPr="00DB44B8">
        <w:rPr>
          <w:rFonts w:ascii="Times New Roman" w:eastAsia="Calibri" w:hAnsi="Times New Roman" w:cs="Times New Roman"/>
        </w:rPr>
        <w:t>.</w:t>
      </w:r>
      <w:r w:rsidR="00703724" w:rsidRPr="00DB44B8">
        <w:rPr>
          <w:rFonts w:ascii="Times New Roman" w:eastAsia="Calibri" w:hAnsi="Times New Roman" w:cs="Times New Roman"/>
        </w:rPr>
        <w:t xml:space="preserve"> </w:t>
      </w:r>
      <w:r w:rsidR="00E114D2" w:rsidRPr="00DB44B8">
        <w:rPr>
          <w:rFonts w:ascii="Times New Roman" w:eastAsia="Calibri" w:hAnsi="Times New Roman" w:cs="Times New Roman"/>
        </w:rPr>
        <w:t>Therefore</w:t>
      </w:r>
      <w:r w:rsidR="00B531FA" w:rsidRPr="00DB44B8">
        <w:rPr>
          <w:rFonts w:ascii="Times New Roman" w:eastAsia="Calibri" w:hAnsi="Times New Roman" w:cs="Times New Roman"/>
        </w:rPr>
        <w:t>,</w:t>
      </w:r>
      <w:r w:rsidR="00B531FA" w:rsidRPr="00DB44B8">
        <w:rPr>
          <w:rFonts w:ascii="Times New Roman" w:eastAsia="Calibri" w:hAnsi="Times New Roman" w:cs="Times New Roman"/>
          <w:noProof/>
        </w:rPr>
        <w:t xml:space="preserve"> </w:t>
      </w:r>
      <w:r w:rsidR="002756CF" w:rsidRPr="00DB44B8">
        <w:rPr>
          <w:rFonts w:ascii="Times New Roman" w:eastAsia="Calibri" w:hAnsi="Times New Roman" w:cs="Times New Roman"/>
        </w:rPr>
        <w:t>understanding</w:t>
      </w:r>
      <w:r w:rsidR="00EE4DB3" w:rsidRPr="00DB44B8">
        <w:rPr>
          <w:rFonts w:ascii="Times New Roman" w:eastAsia="Calibri" w:hAnsi="Times New Roman" w:cs="Times New Roman"/>
        </w:rPr>
        <w:t xml:space="preserve"> the factors contributing to childhood adiposity, especially abdominal adiposity, </w:t>
      </w:r>
      <w:r w:rsidR="00CA5FCA" w:rsidRPr="00DB44B8">
        <w:rPr>
          <w:rFonts w:ascii="Times New Roman" w:eastAsia="Calibri" w:hAnsi="Times New Roman" w:cs="Times New Roman"/>
        </w:rPr>
        <w:t>is essential for developing impactful intervention strategies.</w:t>
      </w:r>
    </w:p>
    <w:p w14:paraId="3080EA15" w14:textId="30BE5251" w:rsidR="00584560" w:rsidRPr="00DB44B8" w:rsidRDefault="007746A8" w:rsidP="00584560">
      <w:pPr>
        <w:spacing w:line="480" w:lineRule="auto"/>
        <w:jc w:val="both"/>
        <w:rPr>
          <w:rFonts w:ascii="Times New Roman" w:eastAsia="Calibri" w:hAnsi="Times New Roman" w:cs="Times New Roman"/>
        </w:rPr>
      </w:pPr>
      <w:r w:rsidRPr="00DB44B8">
        <w:rPr>
          <w:rFonts w:ascii="Times New Roman" w:eastAsia="Calibri" w:hAnsi="Times New Roman" w:cs="Times New Roman"/>
        </w:rPr>
        <w:t xml:space="preserve">The risk factors for </w:t>
      </w:r>
      <w:r w:rsidR="00770E09" w:rsidRPr="00DB44B8">
        <w:rPr>
          <w:rFonts w:ascii="Times New Roman" w:eastAsia="Calibri" w:hAnsi="Times New Roman" w:cs="Times New Roman"/>
        </w:rPr>
        <w:t xml:space="preserve">childhood </w:t>
      </w:r>
      <w:r w:rsidRPr="00DB44B8">
        <w:rPr>
          <w:rFonts w:ascii="Times New Roman" w:eastAsia="Calibri" w:hAnsi="Times New Roman" w:cs="Times New Roman"/>
        </w:rPr>
        <w:t xml:space="preserve">obesity are multifaceted. </w:t>
      </w:r>
      <w:r w:rsidR="007663AC" w:rsidRPr="00DB44B8">
        <w:rPr>
          <w:rFonts w:ascii="Times New Roman" w:eastAsia="Calibri" w:hAnsi="Times New Roman" w:cs="Times New Roman"/>
        </w:rPr>
        <w:t>P</w:t>
      </w:r>
      <w:r w:rsidRPr="00DB44B8">
        <w:rPr>
          <w:rFonts w:ascii="Times New Roman" w:eastAsia="Calibri" w:hAnsi="Times New Roman" w:cs="Times New Roman"/>
        </w:rPr>
        <w:t>hysical activity</w:t>
      </w:r>
      <w:r w:rsidR="004334E9" w:rsidRPr="00DB44B8">
        <w:rPr>
          <w:rFonts w:ascii="Times New Roman" w:eastAsia="Calibri" w:hAnsi="Times New Roman" w:cs="Times New Roman"/>
        </w:rPr>
        <w:t xml:space="preserve"> (PA)</w:t>
      </w:r>
      <w:r w:rsidRPr="00DB44B8">
        <w:rPr>
          <w:rFonts w:ascii="Times New Roman" w:eastAsia="Calibri" w:hAnsi="Times New Roman" w:cs="Times New Roman"/>
        </w:rPr>
        <w:t>, sedentary behaviour</w:t>
      </w:r>
      <w:r w:rsidR="004334E9" w:rsidRPr="00DB44B8">
        <w:rPr>
          <w:rFonts w:ascii="Times New Roman" w:eastAsia="Calibri" w:hAnsi="Times New Roman" w:cs="Times New Roman"/>
        </w:rPr>
        <w:t xml:space="preserve"> (SB)</w:t>
      </w:r>
      <w:r w:rsidRPr="00DB44B8">
        <w:rPr>
          <w:rFonts w:ascii="Times New Roman" w:eastAsia="Calibri" w:hAnsi="Times New Roman" w:cs="Times New Roman"/>
        </w:rPr>
        <w:t xml:space="preserve">, and sleep </w:t>
      </w:r>
      <w:r w:rsidR="001B352B" w:rsidRPr="00DB44B8">
        <w:rPr>
          <w:rFonts w:ascii="Times New Roman" w:eastAsia="Calibri" w:hAnsi="Times New Roman" w:cs="Times New Roman"/>
        </w:rPr>
        <w:t>are recognised as key modifiable factors, collectively referred to as movement behaviours.</w:t>
      </w:r>
      <w:r w:rsidR="001B352B" w:rsidRPr="00DB44B8" w:rsidDel="001B352B">
        <w:rPr>
          <w:rFonts w:ascii="Times New Roman" w:eastAsia="Calibri" w:hAnsi="Times New Roman" w:cs="Times New Roman"/>
        </w:rPr>
        <w:t xml:space="preserve"> </w:t>
      </w:r>
      <w:bookmarkStart w:id="1" w:name="_Hlk175437073"/>
      <w:r w:rsidR="00CE7AB7" w:rsidRPr="00DB44B8">
        <w:rPr>
          <w:rFonts w:ascii="Times New Roman" w:eastAsia="Calibri" w:hAnsi="Times New Roman" w:cs="Times New Roman"/>
        </w:rPr>
        <w:fldChar w:fldCharType="begin">
          <w:fldData xml:space="preserve">PEVuZE5vdGU+PENpdGU+PEF1dGhvcj5Mw7NwZXotR2lsPC9BdXRob3I+PFllYXI+MjAyMzwvWWVh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</w:fldData>
        </w:fldChar>
      </w:r>
      <w:r w:rsidR="00803F27" w:rsidRPr="00DB44B8">
        <w:rPr>
          <w:rFonts w:ascii="Times New Roman" w:eastAsia="Calibri" w:hAnsi="Times New Roman" w:cs="Times New Roman"/>
        </w:rPr>
        <w:instrText xml:space="preserve"> ADDIN EN.CITE </w:instrText>
      </w:r>
      <w:r w:rsidR="00803F27" w:rsidRPr="00DB44B8">
        <w:rPr>
          <w:rFonts w:ascii="Times New Roman" w:eastAsia="Calibri" w:hAnsi="Times New Roman" w:cs="Times New Roman"/>
        </w:rPr>
        <w:fldChar w:fldCharType="begin">
          <w:fldData xml:space="preserve">PEVuZE5vdGU+PENpdGU+PEF1dGhvcj5Mw7NwZXotR2lsPC9BdXRob3I+PFllYXI+MjAyMzwvWWVh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</w:fldData>
        </w:fldChar>
      </w:r>
      <w:r w:rsidR="00803F27" w:rsidRPr="00DB44B8">
        <w:rPr>
          <w:rFonts w:ascii="Times New Roman" w:eastAsia="Calibri" w:hAnsi="Times New Roman" w:cs="Times New Roman"/>
        </w:rPr>
        <w:instrText xml:space="preserve"> ADDIN EN.CITE.DATA </w:instrText>
      </w:r>
      <w:r w:rsidR="00803F27" w:rsidRPr="00DB44B8">
        <w:rPr>
          <w:rFonts w:ascii="Times New Roman" w:eastAsia="Calibri" w:hAnsi="Times New Roman" w:cs="Times New Roman"/>
        </w:rPr>
      </w:r>
      <w:r w:rsidR="00803F27" w:rsidRPr="00DB44B8">
        <w:rPr>
          <w:rFonts w:ascii="Times New Roman" w:eastAsia="Calibri" w:hAnsi="Times New Roman" w:cs="Times New Roman"/>
        </w:rPr>
        <w:fldChar w:fldCharType="end"/>
      </w:r>
      <w:r w:rsidR="00CE7AB7" w:rsidRPr="00DB44B8">
        <w:rPr>
          <w:rFonts w:ascii="Times New Roman" w:eastAsia="Calibri" w:hAnsi="Times New Roman" w:cs="Times New Roman"/>
        </w:rPr>
      </w:r>
      <w:r w:rsidR="00CE7AB7" w:rsidRPr="00DB44B8">
        <w:rPr>
          <w:rFonts w:ascii="Times New Roman" w:eastAsia="Calibri" w:hAnsi="Times New Roman" w:cs="Times New Roman"/>
        </w:rPr>
        <w:fldChar w:fldCharType="separate"/>
      </w:r>
      <w:r w:rsidR="007313C3" w:rsidRPr="00DB44B8">
        <w:rPr>
          <w:rFonts w:ascii="Times New Roman" w:eastAsia="Calibri" w:hAnsi="Times New Roman" w:cs="Times New Roman"/>
          <w:noProof/>
        </w:rPr>
        <w:t>(7, 8)</w:t>
      </w:r>
      <w:r w:rsidR="00CE7AB7" w:rsidRPr="00DB44B8">
        <w:rPr>
          <w:rFonts w:ascii="Times New Roman" w:eastAsia="Calibri" w:hAnsi="Times New Roman" w:cs="Times New Roman"/>
        </w:rPr>
        <w:fldChar w:fldCharType="end"/>
      </w:r>
      <w:bookmarkEnd w:id="1"/>
      <w:r w:rsidRPr="00DB44B8">
        <w:rPr>
          <w:rFonts w:ascii="Times New Roman" w:eastAsia="Calibri" w:hAnsi="Times New Roman" w:cs="Times New Roman"/>
        </w:rPr>
        <w:t>.</w:t>
      </w:r>
      <w:r w:rsidR="00146E21" w:rsidRPr="00DB44B8">
        <w:rPr>
          <w:rFonts w:ascii="Times New Roman" w:eastAsia="Calibri" w:hAnsi="Times New Roman" w:cs="Times New Roman"/>
        </w:rPr>
        <w:t xml:space="preserve"> </w:t>
      </w:r>
      <w:r w:rsidR="00D96611" w:rsidRPr="00DB44B8">
        <w:rPr>
          <w:rFonts w:ascii="Times New Roman" w:eastAsia="Calibri" w:hAnsi="Times New Roman" w:cs="Times New Roman"/>
        </w:rPr>
        <w:t xml:space="preserve">While regular </w:t>
      </w:r>
      <w:r w:rsidR="009D3073" w:rsidRPr="00DB44B8">
        <w:rPr>
          <w:rFonts w:ascii="Times New Roman" w:eastAsia="Calibri" w:hAnsi="Times New Roman" w:cs="Times New Roman"/>
        </w:rPr>
        <w:t>PA</w:t>
      </w:r>
      <w:r w:rsidR="00D96611" w:rsidRPr="00DB44B8">
        <w:rPr>
          <w:rFonts w:ascii="Times New Roman" w:eastAsia="Calibri" w:hAnsi="Times New Roman" w:cs="Times New Roman"/>
        </w:rPr>
        <w:t xml:space="preserve"> and adequate sleep reduce adiposity, increased sedentary time, especially screen time, is linked to higher adiposity</w:t>
      </w:r>
      <w:r w:rsidR="00BA04A9" w:rsidRPr="00DB44B8">
        <w:rPr>
          <w:rFonts w:ascii="Times New Roman" w:eastAsia="Calibri" w:hAnsi="Times New Roman" w:cs="Times New Roman"/>
        </w:rPr>
        <w:t xml:space="preserve"> </w:t>
      </w:r>
      <w:r w:rsidR="00381958" w:rsidRPr="00DB44B8">
        <w:rPr>
          <w:rFonts w:ascii="Times New Roman" w:eastAsia="Calibri" w:hAnsi="Times New Roman" w:cs="Times New Roman"/>
        </w:rPr>
        <w:fldChar w:fldCharType="begin">
          <w:fldData xml:space="preserve">PEVuZE5vdGU+PENpdGU+PEF1dGhvcj5Mw7NwZXotR2lsPC9BdXRob3I+PFllYXI+MjAyMzwvWWVh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=
</w:fldData>
        </w:fldChar>
      </w:r>
      <w:r w:rsidR="00803F27" w:rsidRPr="00DB44B8">
        <w:rPr>
          <w:rFonts w:ascii="Times New Roman" w:eastAsia="Calibri" w:hAnsi="Times New Roman" w:cs="Times New Roman"/>
        </w:rPr>
        <w:instrText xml:space="preserve"> ADDIN EN.CITE </w:instrText>
      </w:r>
      <w:r w:rsidR="00803F27" w:rsidRPr="00DB44B8">
        <w:rPr>
          <w:rFonts w:ascii="Times New Roman" w:eastAsia="Calibri" w:hAnsi="Times New Roman" w:cs="Times New Roman"/>
        </w:rPr>
        <w:fldChar w:fldCharType="begin">
          <w:fldData xml:space="preserve">PEVuZE5vdGU+PENpdGU+PEF1dGhvcj5Mw7NwZXotR2lsPC9BdXRob3I+PFllYXI+MjAyMzwvWWVh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=
</w:fldData>
        </w:fldChar>
      </w:r>
      <w:r w:rsidR="00803F27" w:rsidRPr="00DB44B8">
        <w:rPr>
          <w:rFonts w:ascii="Times New Roman" w:eastAsia="Calibri" w:hAnsi="Times New Roman" w:cs="Times New Roman"/>
        </w:rPr>
        <w:instrText xml:space="preserve"> ADDIN EN.CITE.DATA </w:instrText>
      </w:r>
      <w:r w:rsidR="00803F27" w:rsidRPr="00DB44B8">
        <w:rPr>
          <w:rFonts w:ascii="Times New Roman" w:eastAsia="Calibri" w:hAnsi="Times New Roman" w:cs="Times New Roman"/>
        </w:rPr>
      </w:r>
      <w:r w:rsidR="00803F27" w:rsidRPr="00DB44B8">
        <w:rPr>
          <w:rFonts w:ascii="Times New Roman" w:eastAsia="Calibri" w:hAnsi="Times New Roman" w:cs="Times New Roman"/>
        </w:rPr>
        <w:fldChar w:fldCharType="end"/>
      </w:r>
      <w:r w:rsidR="00381958" w:rsidRPr="00DB44B8">
        <w:rPr>
          <w:rFonts w:ascii="Times New Roman" w:eastAsia="Calibri" w:hAnsi="Times New Roman" w:cs="Times New Roman"/>
        </w:rPr>
      </w:r>
      <w:r w:rsidR="00381958" w:rsidRPr="00DB44B8">
        <w:rPr>
          <w:rFonts w:ascii="Times New Roman" w:eastAsia="Calibri" w:hAnsi="Times New Roman" w:cs="Times New Roman"/>
        </w:rPr>
        <w:fldChar w:fldCharType="separate"/>
      </w:r>
      <w:r w:rsidR="007313C3" w:rsidRPr="00DB44B8">
        <w:rPr>
          <w:rFonts w:ascii="Times New Roman" w:eastAsia="Calibri" w:hAnsi="Times New Roman" w:cs="Times New Roman"/>
          <w:noProof/>
        </w:rPr>
        <w:t>(7-9)</w:t>
      </w:r>
      <w:r w:rsidR="00381958" w:rsidRPr="00DB44B8">
        <w:rPr>
          <w:rFonts w:ascii="Times New Roman" w:eastAsia="Calibri" w:hAnsi="Times New Roman" w:cs="Times New Roman"/>
        </w:rPr>
        <w:fldChar w:fldCharType="end"/>
      </w:r>
      <w:r w:rsidR="00BA04A9" w:rsidRPr="00DB44B8">
        <w:rPr>
          <w:rFonts w:ascii="Times New Roman" w:eastAsia="Calibri" w:hAnsi="Times New Roman" w:cs="Times New Roman"/>
        </w:rPr>
        <w:t xml:space="preserve">. </w:t>
      </w:r>
      <w:r w:rsidR="00D96611" w:rsidRPr="00DB44B8">
        <w:rPr>
          <w:rFonts w:ascii="Times New Roman" w:eastAsia="Calibri" w:hAnsi="Times New Roman" w:cs="Times New Roman"/>
        </w:rPr>
        <w:t xml:space="preserve">Most studies rely on conventional adiposity indices, including </w:t>
      </w:r>
      <w:r w:rsidR="00BE33BE" w:rsidRPr="00DB44B8">
        <w:rPr>
          <w:rFonts w:ascii="Times New Roman" w:eastAsia="Calibri" w:hAnsi="Times New Roman" w:cs="Times New Roman"/>
        </w:rPr>
        <w:t>body mass index (BMI)</w:t>
      </w:r>
      <w:r w:rsidR="00D96611" w:rsidRPr="00DB44B8">
        <w:rPr>
          <w:rFonts w:ascii="Times New Roman" w:eastAsia="Calibri" w:hAnsi="Times New Roman" w:cs="Times New Roman"/>
        </w:rPr>
        <w:t xml:space="preserve"> and abdominal/waist circumference </w:t>
      </w:r>
      <w:r w:rsidR="007F5569" w:rsidRPr="00DB44B8">
        <w:rPr>
          <w:rFonts w:ascii="Times New Roman" w:eastAsia="Calibri" w:hAnsi="Times New Roman" w:cs="Times New Roman"/>
        </w:rPr>
        <w:fldChar w:fldCharType="begin">
          <w:fldData xml:space="preserve">PEVuZE5vdGU+PENpdGU+PEF1dGhvcj5Nb3JyaXNzZXk8L0F1dGhvcj48WWVhcj4yMDIwPC9ZZWFy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</w:fldData>
        </w:fldChar>
      </w:r>
      <w:r w:rsidR="007313C3" w:rsidRPr="00DB44B8">
        <w:rPr>
          <w:rFonts w:ascii="Times New Roman" w:eastAsia="Calibri" w:hAnsi="Times New Roman" w:cs="Times New Roman"/>
        </w:rPr>
        <w:instrText xml:space="preserve"> ADDIN EN.CITE </w:instrText>
      </w:r>
      <w:r w:rsidR="007313C3" w:rsidRPr="00DB44B8">
        <w:rPr>
          <w:rFonts w:ascii="Times New Roman" w:eastAsia="Calibri" w:hAnsi="Times New Roman" w:cs="Times New Roman"/>
        </w:rPr>
        <w:fldChar w:fldCharType="begin">
          <w:fldData xml:space="preserve">PEVuZE5vdGU+PENpdGU+PEF1dGhvcj5Nb3JyaXNzZXk8L0F1dGhvcj48WWVhcj4yMDIwPC9ZZWFy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</w:fldData>
        </w:fldChar>
      </w:r>
      <w:r w:rsidR="007313C3" w:rsidRPr="00DB44B8">
        <w:rPr>
          <w:rFonts w:ascii="Times New Roman" w:eastAsia="Calibri" w:hAnsi="Times New Roman" w:cs="Times New Roman"/>
        </w:rPr>
        <w:instrText xml:space="preserve"> ADDIN EN.CITE.DATA </w:instrText>
      </w:r>
      <w:r w:rsidR="007313C3" w:rsidRPr="00DB44B8">
        <w:rPr>
          <w:rFonts w:ascii="Times New Roman" w:eastAsia="Calibri" w:hAnsi="Times New Roman" w:cs="Times New Roman"/>
        </w:rPr>
      </w:r>
      <w:r w:rsidR="007313C3" w:rsidRPr="00DB44B8">
        <w:rPr>
          <w:rFonts w:ascii="Times New Roman" w:eastAsia="Calibri" w:hAnsi="Times New Roman" w:cs="Times New Roman"/>
        </w:rPr>
        <w:fldChar w:fldCharType="end"/>
      </w:r>
      <w:r w:rsidR="007F5569" w:rsidRPr="00DB44B8">
        <w:rPr>
          <w:rFonts w:ascii="Times New Roman" w:eastAsia="Calibri" w:hAnsi="Times New Roman" w:cs="Times New Roman"/>
        </w:rPr>
      </w:r>
      <w:r w:rsidR="007F5569" w:rsidRPr="00DB44B8">
        <w:rPr>
          <w:rFonts w:ascii="Times New Roman" w:eastAsia="Calibri" w:hAnsi="Times New Roman" w:cs="Times New Roman"/>
        </w:rPr>
        <w:fldChar w:fldCharType="separate"/>
      </w:r>
      <w:r w:rsidR="007313C3" w:rsidRPr="00DB44B8">
        <w:rPr>
          <w:rFonts w:ascii="Times New Roman" w:eastAsia="Calibri" w:hAnsi="Times New Roman" w:cs="Times New Roman"/>
          <w:noProof/>
        </w:rPr>
        <w:t>(10-12)</w:t>
      </w:r>
      <w:r w:rsidR="007F5569" w:rsidRPr="00DB44B8">
        <w:rPr>
          <w:rFonts w:ascii="Times New Roman" w:eastAsia="Calibri" w:hAnsi="Times New Roman" w:cs="Times New Roman"/>
        </w:rPr>
        <w:fldChar w:fldCharType="end"/>
      </w:r>
      <w:r w:rsidR="00D96611" w:rsidRPr="00DB44B8">
        <w:rPr>
          <w:rFonts w:ascii="Times New Roman" w:eastAsia="Calibri" w:hAnsi="Times New Roman" w:cs="Times New Roman"/>
        </w:rPr>
        <w:t xml:space="preserve">, which cannot differentiate abdominal adipose tissue compartments effectively </w:t>
      </w:r>
      <w:r w:rsidR="00584560" w:rsidRPr="00DB44B8">
        <w:rPr>
          <w:rFonts w:ascii="Times New Roman" w:eastAsia="Calibri" w:hAnsi="Times New Roman" w:cs="Times New Roman"/>
          <w:bCs/>
        </w:rPr>
        <w:fldChar w:fldCharType="begin"/>
      </w:r>
      <w:r w:rsidR="007313C3" w:rsidRPr="00DB44B8">
        <w:rPr>
          <w:rFonts w:ascii="Times New Roman" w:eastAsia="Calibri" w:hAnsi="Times New Roman" w:cs="Times New Roman"/>
          <w:bCs/>
        </w:rPr>
        <w:instrText xml:space="preserve"> ADDIN EN.CITE &lt;EndNote&gt;&lt;Cite&gt;&lt;Author&gt;Bosy-Westphal&lt;/Author&gt;&lt;Year&gt;2010&lt;/Year&gt;&lt;RecNum&gt;787&lt;/RecNum&gt;&lt;DisplayText&gt;(13)&lt;/DisplayText&gt;&lt;record&gt;&lt;rec-number&gt;787&lt;/rec-number&gt;&lt;foreign-keys&gt;&lt;key app="EN" db-id="trrtxszapet9r4e0pxrpzzv30d0vrsrastwf" timestamp="1583209975"&gt;787&lt;/key&gt;&lt;/foreign-keys&gt;&lt;ref-type name="Journal Article"&gt;17&lt;/ref-type&gt;&lt;contributors&gt;&lt;authors&gt;&lt;author&gt;Bosy-Westphal, Anja&lt;/author&gt;&lt;author&gt;Booke, Christiane-Alena&lt;/author&gt;&lt;author&gt;Blöcker, Thordis&lt;/author&gt;&lt;author&gt;Kossel, Elke&lt;/author&gt;&lt;author&gt;Goele, Kristin&lt;/author&gt;&lt;author&gt;Later, Wiebke&lt;/author&gt;&lt;author&gt;Hitze, Britta&lt;/author&gt;&lt;author&gt;Heller, Martin&lt;/author&gt;&lt;author&gt;Glüer, Claus-Christian&lt;/author&gt;&lt;author&gt;Müller, Manfred J.&lt;/author&gt;&lt;/authors&gt;&lt;/contributors&gt;&lt;titles&gt;&lt;title&gt;Measurement Site for Waist Circumference Affects Its Accuracy As an Index of Visceral and Abdominal Subcutaneous Fat in a Caucasian Population&lt;/title&gt;&lt;secondary-title&gt;The Journal of Nutrition&lt;/secondary-title&gt;&lt;/titles&gt;&lt;periodical&gt;&lt;full-title&gt;The Journal of Nutrition&lt;/full-title&gt;&lt;/periodical&gt;&lt;pages&gt;954-961&lt;/pages&gt;&lt;volume&gt;140&lt;/volume&gt;&lt;number&gt;5&lt;/number&gt;&lt;dates&gt;&lt;year&gt;2010&lt;/year&gt;&lt;/dates&gt;&lt;isbn&gt;0022-3166&lt;/isbn&gt;&lt;urls&gt;&lt;related-urls&gt;&lt;url&gt;https://doi.org/10.3945/jn.109.118737&lt;/url&gt;&lt;/related-urls&gt;&lt;/urls&gt;&lt;electronic-resource-num&gt;10.3945/jn.109.118737&lt;/electronic-resource-num&gt;&lt;access-date&gt;3/3/2020&lt;/access-date&gt;&lt;/record&gt;&lt;/Cite&gt;&lt;/EndNote&gt;</w:instrText>
      </w:r>
      <w:r w:rsidR="00584560" w:rsidRPr="00DB44B8">
        <w:rPr>
          <w:rFonts w:ascii="Times New Roman" w:eastAsia="Calibri" w:hAnsi="Times New Roman" w:cs="Times New Roman"/>
          <w:bCs/>
        </w:rPr>
        <w:fldChar w:fldCharType="separate"/>
      </w:r>
      <w:r w:rsidR="007313C3" w:rsidRPr="00DB44B8">
        <w:rPr>
          <w:rFonts w:ascii="Times New Roman" w:eastAsia="Calibri" w:hAnsi="Times New Roman" w:cs="Times New Roman"/>
          <w:bCs/>
          <w:noProof/>
        </w:rPr>
        <w:t>(13)</w:t>
      </w:r>
      <w:r w:rsidR="00584560" w:rsidRPr="00DB44B8">
        <w:rPr>
          <w:rFonts w:ascii="Times New Roman" w:eastAsia="Calibri" w:hAnsi="Times New Roman" w:cs="Times New Roman"/>
          <w:bCs/>
        </w:rPr>
        <w:fldChar w:fldCharType="end"/>
      </w:r>
      <w:r w:rsidR="00584560" w:rsidRPr="00DB44B8">
        <w:rPr>
          <w:rFonts w:ascii="Times New Roman" w:eastAsia="Calibri" w:hAnsi="Times New Roman" w:cs="Times New Roman"/>
        </w:rPr>
        <w:t xml:space="preserve">. </w:t>
      </w:r>
      <w:r w:rsidR="0039285C" w:rsidRPr="00DB44B8">
        <w:rPr>
          <w:rFonts w:ascii="Times New Roman" w:eastAsia="Calibri" w:hAnsi="Times New Roman" w:cs="Times New Roman"/>
        </w:rPr>
        <w:t>Dual-energy X-ray absorptiometry (DXA) and magnetic resonance imaging (MRI) are both considered reliable methods for assessing abdominal fat</w:t>
      </w:r>
      <w:r w:rsidR="002C4813" w:rsidRPr="00DB44B8">
        <w:rPr>
          <w:rFonts w:ascii="Times New Roman" w:eastAsia="Calibri" w:hAnsi="Times New Roman" w:cs="Times New Roman"/>
        </w:rPr>
        <w:t xml:space="preserve"> </w:t>
      </w:r>
      <w:r w:rsidR="002C4813" w:rsidRPr="00DB44B8">
        <w:rPr>
          <w:rFonts w:ascii="Times New Roman" w:eastAsia="Calibri" w:hAnsi="Times New Roman" w:cs="Times New Roman"/>
        </w:rPr>
        <w:fldChar w:fldCharType="begin"/>
      </w:r>
      <w:r w:rsidR="002C4813" w:rsidRPr="00DB44B8">
        <w:rPr>
          <w:rFonts w:ascii="Times New Roman" w:eastAsia="Calibri" w:hAnsi="Times New Roman" w:cs="Times New Roman"/>
        </w:rPr>
        <w:instrText xml:space="preserve"> ADDIN EN.CITE &lt;EndNote&gt;&lt;Cite&gt;&lt;Author&gt;Mohammad&lt;/Author&gt;&lt;Year&gt;2017&lt;/Year&gt;&lt;RecNum&gt;1494&lt;/RecNum&gt;&lt;DisplayText&gt;(14)&lt;/DisplayText&gt;&lt;record&gt;&lt;rec-number&gt;1494&lt;/rec-number&gt;&lt;foreign-keys&gt;&lt;key app="EN" db-id="trrtxszapet9r4e0pxrpzzv30d0vrsrastwf" timestamp="1757783735"&gt;1494&lt;/key&gt;&lt;/foreign-keys&gt;&lt;ref-type name="Journal Article"&gt;17&lt;/ref-type&gt;&lt;contributors&gt;&lt;authors&gt;&lt;author&gt;Mohammad, A.&lt;/author&gt;&lt;author&gt;De Lucia Rolfe, E.&lt;/author&gt;&lt;author&gt;Sleigh, A.&lt;/author&gt;&lt;author&gt;Kivisild, T.&lt;/author&gt;&lt;author&gt;Behbehani, K.&lt;/author&gt;&lt;author&gt;Wareham, N. J.&lt;/author&gt;&lt;author&gt;Brage, S.&lt;/author&gt;&lt;author&gt;Mohammad, T.&lt;/author&gt;&lt;/authors&gt;&lt;/contributors&gt;&lt;titles&gt;&lt;title&gt;Validity of visceral adiposity estimates from DXA against MRI in Kuwaiti men and women&lt;/title&gt;&lt;secondary-title&gt;Nutrition &amp;amp; Diabetes&lt;/secondary-title&gt;&lt;/titles&gt;&lt;periodical&gt;&lt;full-title&gt;Nutrition &amp;amp; Diabetes&lt;/full-title&gt;&lt;/periodical&gt;&lt;pages&gt;e238-e238&lt;/pages&gt;&lt;volume&gt;7&lt;/volume&gt;&lt;number&gt;1&lt;/number&gt;&lt;dates&gt;&lt;year&gt;2017&lt;/year&gt;&lt;pub-dates&gt;&lt;date&gt;2017/01/01&lt;/date&gt;&lt;/pub-dates&gt;&lt;/dates&gt;&lt;isbn&gt;2044-4052&lt;/isbn&gt;&lt;urls&gt;&lt;related-urls&gt;&lt;url&gt;https://doi.org/10.1038/nutd.2016.38&lt;/url&gt;&lt;/related-urls&gt;&lt;/urls&gt;&lt;electronic-resource-num&gt;10.1038/nutd.2016.38&lt;/electronic-resource-num&gt;&lt;/record&gt;&lt;/Cite&gt;&lt;/EndNote&gt;</w:instrText>
      </w:r>
      <w:r w:rsidR="002C4813" w:rsidRPr="00DB44B8">
        <w:rPr>
          <w:rFonts w:ascii="Times New Roman" w:eastAsia="Calibri" w:hAnsi="Times New Roman" w:cs="Times New Roman"/>
        </w:rPr>
        <w:fldChar w:fldCharType="separate"/>
      </w:r>
      <w:r w:rsidR="002C4813" w:rsidRPr="00DB44B8">
        <w:rPr>
          <w:rFonts w:ascii="Times New Roman" w:eastAsia="Calibri" w:hAnsi="Times New Roman" w:cs="Times New Roman"/>
          <w:noProof/>
        </w:rPr>
        <w:t>(14)</w:t>
      </w:r>
      <w:r w:rsidR="002C4813" w:rsidRPr="00DB44B8">
        <w:rPr>
          <w:rFonts w:ascii="Times New Roman" w:eastAsia="Calibri" w:hAnsi="Times New Roman" w:cs="Times New Roman"/>
        </w:rPr>
        <w:fldChar w:fldCharType="end"/>
      </w:r>
      <w:r w:rsidR="0039285C" w:rsidRPr="00DB44B8">
        <w:rPr>
          <w:rFonts w:ascii="Times New Roman" w:eastAsia="Calibri" w:hAnsi="Times New Roman" w:cs="Times New Roman"/>
        </w:rPr>
        <w:t>.</w:t>
      </w:r>
      <w:r w:rsidR="006602DF" w:rsidRPr="00DB44B8">
        <w:rPr>
          <w:rFonts w:ascii="Times New Roman" w:eastAsia="Calibri" w:hAnsi="Times New Roman" w:cs="Times New Roman"/>
        </w:rPr>
        <w:t xml:space="preserve"> </w:t>
      </w:r>
      <w:r w:rsidR="00EE2C41" w:rsidRPr="00DB44B8">
        <w:rPr>
          <w:rFonts w:ascii="Times New Roman" w:eastAsia="Calibri" w:hAnsi="Times New Roman" w:cs="Times New Roman"/>
        </w:rPr>
        <w:t xml:space="preserve">Compared to DXA, </w:t>
      </w:r>
      <w:r w:rsidR="00EE2C41" w:rsidRPr="00DB44B8">
        <w:rPr>
          <w:rFonts w:ascii="Times New Roman" w:eastAsia="Calibri" w:hAnsi="Times New Roman" w:cs="Times New Roman"/>
          <w:lang w:val="en-US"/>
        </w:rPr>
        <w:t xml:space="preserve">MRI provides higher accuracy in differentiating abdominal adipose tissue compartments, including visceral, deep subcutaneous, and superficial subcutaneous fat volumes without </w:t>
      </w:r>
      <w:r w:rsidR="008D4182" w:rsidRPr="00DB44B8">
        <w:rPr>
          <w:rFonts w:ascii="Times New Roman" w:eastAsia="Calibri" w:hAnsi="Times New Roman" w:cs="Times New Roman"/>
        </w:rPr>
        <w:t>exposing subjects to</w:t>
      </w:r>
      <w:r w:rsidR="008D4182" w:rsidRPr="00DB44B8">
        <w:rPr>
          <w:rFonts w:ascii="Times New Roman" w:eastAsia="Calibri" w:hAnsi="Times New Roman" w:cs="Times New Roman"/>
          <w:i/>
          <w:iCs/>
        </w:rPr>
        <w:t xml:space="preserve"> </w:t>
      </w:r>
      <w:r w:rsidR="00EE2C41" w:rsidRPr="00DB44B8">
        <w:rPr>
          <w:rFonts w:ascii="Times New Roman" w:eastAsia="Calibri" w:hAnsi="Times New Roman" w:cs="Times New Roman"/>
          <w:lang w:val="en-US"/>
        </w:rPr>
        <w:t xml:space="preserve">radiation </w:t>
      </w:r>
      <w:r w:rsidR="00584560" w:rsidRPr="00DB44B8">
        <w:rPr>
          <w:rFonts w:ascii="Times New Roman" w:eastAsia="Calibri" w:hAnsi="Times New Roman" w:cs="Times New Roman"/>
        </w:rPr>
        <w:t xml:space="preserve"> </w:t>
      </w:r>
      <w:r w:rsidR="00584560" w:rsidRPr="00DB44B8">
        <w:rPr>
          <w:rFonts w:ascii="Times New Roman" w:eastAsia="Calibri" w:hAnsi="Times New Roman" w:cs="Times New Roman"/>
        </w:rPr>
        <w:fldChar w:fldCharType="begin">
          <w:fldData xml:space="preserve">PEVuZE5vdGU+PENpdGU+PEF1dGhvcj5Ib3JhbjwvQXV0aG9yPjxZZWFyPjIwMTU8L1llYXI+PFJl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</w:fldData>
        </w:fldChar>
      </w:r>
      <w:r w:rsidR="002C4813" w:rsidRPr="00DB44B8">
        <w:rPr>
          <w:rFonts w:ascii="Times New Roman" w:eastAsia="Calibri" w:hAnsi="Times New Roman" w:cs="Times New Roman"/>
        </w:rPr>
        <w:instrText xml:space="preserve"> ADDIN EN.CITE </w:instrText>
      </w:r>
      <w:r w:rsidR="002C4813" w:rsidRPr="00DB44B8">
        <w:rPr>
          <w:rFonts w:ascii="Times New Roman" w:eastAsia="Calibri" w:hAnsi="Times New Roman" w:cs="Times New Roman"/>
        </w:rPr>
        <w:fldChar w:fldCharType="begin">
          <w:fldData xml:space="preserve">PEVuZE5vdGU+PENpdGU+PEF1dGhvcj5Ib3JhbjwvQXV0aG9yPjxZZWFyPjIwMTU8L1llYXI+PFJl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</w:fldData>
        </w:fldChar>
      </w:r>
      <w:r w:rsidR="002C4813" w:rsidRPr="00DB44B8">
        <w:rPr>
          <w:rFonts w:ascii="Times New Roman" w:eastAsia="Calibri" w:hAnsi="Times New Roman" w:cs="Times New Roman"/>
        </w:rPr>
        <w:instrText xml:space="preserve"> ADDIN EN.CITE.DATA </w:instrText>
      </w:r>
      <w:r w:rsidR="002C4813" w:rsidRPr="00DB44B8">
        <w:rPr>
          <w:rFonts w:ascii="Times New Roman" w:eastAsia="Calibri" w:hAnsi="Times New Roman" w:cs="Times New Roman"/>
        </w:rPr>
      </w:r>
      <w:r w:rsidR="002C4813" w:rsidRPr="00DB44B8">
        <w:rPr>
          <w:rFonts w:ascii="Times New Roman" w:eastAsia="Calibri" w:hAnsi="Times New Roman" w:cs="Times New Roman"/>
        </w:rPr>
        <w:fldChar w:fldCharType="end"/>
      </w:r>
      <w:r w:rsidR="00584560" w:rsidRPr="00DB44B8">
        <w:rPr>
          <w:rFonts w:ascii="Times New Roman" w:eastAsia="Calibri" w:hAnsi="Times New Roman" w:cs="Times New Roman"/>
        </w:rPr>
      </w:r>
      <w:r w:rsidR="00584560" w:rsidRPr="00DB44B8">
        <w:rPr>
          <w:rFonts w:ascii="Times New Roman" w:eastAsia="Calibri" w:hAnsi="Times New Roman" w:cs="Times New Roman"/>
        </w:rPr>
        <w:fldChar w:fldCharType="separate"/>
      </w:r>
      <w:r w:rsidR="002C4813" w:rsidRPr="00DB44B8">
        <w:rPr>
          <w:rFonts w:ascii="Times New Roman" w:eastAsia="Calibri" w:hAnsi="Times New Roman" w:cs="Times New Roman"/>
          <w:noProof/>
        </w:rPr>
        <w:t>(15, 16)</w:t>
      </w:r>
      <w:r w:rsidR="00584560" w:rsidRPr="00DB44B8">
        <w:rPr>
          <w:rFonts w:ascii="Times New Roman" w:eastAsia="Calibri" w:hAnsi="Times New Roman" w:cs="Times New Roman"/>
        </w:rPr>
        <w:fldChar w:fldCharType="end"/>
      </w:r>
      <w:r w:rsidR="00584560" w:rsidRPr="00DB44B8">
        <w:rPr>
          <w:rFonts w:ascii="Times New Roman" w:eastAsia="Calibri" w:hAnsi="Times New Roman" w:cs="Times New Roman"/>
        </w:rPr>
        <w:t xml:space="preserve">. </w:t>
      </w:r>
      <w:r w:rsidR="002B2746" w:rsidRPr="00DB44B8">
        <w:rPr>
          <w:rFonts w:ascii="Times New Roman" w:eastAsia="Calibri" w:hAnsi="Times New Roman" w:cs="Times New Roman"/>
        </w:rPr>
        <w:t>Although</w:t>
      </w:r>
      <w:r w:rsidR="00036361" w:rsidRPr="00DB44B8">
        <w:rPr>
          <w:rFonts w:ascii="Times New Roman" w:eastAsia="Calibri" w:hAnsi="Times New Roman" w:cs="Times New Roman"/>
        </w:rPr>
        <w:t xml:space="preserve"> </w:t>
      </w:r>
      <w:r w:rsidR="002B2746" w:rsidRPr="00DB44B8">
        <w:rPr>
          <w:rFonts w:ascii="Times New Roman" w:eastAsia="Calibri" w:hAnsi="Times New Roman" w:cs="Times New Roman"/>
        </w:rPr>
        <w:t xml:space="preserve">moderate-to-vigorous </w:t>
      </w:r>
      <w:r w:rsidR="00036361" w:rsidRPr="00DB44B8">
        <w:rPr>
          <w:rFonts w:ascii="Times New Roman" w:eastAsia="Calibri" w:hAnsi="Times New Roman" w:cs="Times New Roman"/>
        </w:rPr>
        <w:t>PA</w:t>
      </w:r>
      <w:r w:rsidR="002B2746" w:rsidRPr="00DB44B8">
        <w:rPr>
          <w:rFonts w:ascii="Times New Roman" w:eastAsia="Calibri" w:hAnsi="Times New Roman" w:cs="Times New Roman"/>
        </w:rPr>
        <w:t xml:space="preserve"> (MVPA)</w:t>
      </w:r>
      <w:r w:rsidR="00C04922" w:rsidRPr="00DB44B8">
        <w:rPr>
          <w:rFonts w:ascii="Times New Roman" w:eastAsia="Calibri" w:hAnsi="Times New Roman" w:cs="Times New Roman"/>
        </w:rPr>
        <w:t xml:space="preserve"> shows associations with </w:t>
      </w:r>
      <w:r w:rsidR="002B2746" w:rsidRPr="00DB44B8">
        <w:rPr>
          <w:rFonts w:ascii="Times New Roman" w:eastAsia="Calibri" w:hAnsi="Times New Roman" w:cs="Times New Roman"/>
        </w:rPr>
        <w:t xml:space="preserve">reduced abdominal adiposity, especially visceral adiposity </w:t>
      </w:r>
      <w:r w:rsidR="00ED5D5F" w:rsidRPr="00DB44B8">
        <w:rPr>
          <w:rFonts w:ascii="Times New Roman" w:eastAsia="Calibri" w:hAnsi="Times New Roman" w:cs="Times New Roman"/>
        </w:rPr>
        <w:t>volumes</w:t>
      </w:r>
      <w:r w:rsidR="00D63C51" w:rsidRPr="00DB44B8">
        <w:rPr>
          <w:rFonts w:ascii="Times New Roman" w:eastAsia="Calibri" w:hAnsi="Times New Roman" w:cs="Times New Roman"/>
        </w:rPr>
        <w:t>,</w:t>
      </w:r>
      <w:r w:rsidR="00ED5D5F" w:rsidRPr="00DB44B8">
        <w:rPr>
          <w:rFonts w:ascii="Times New Roman" w:eastAsia="Calibri" w:hAnsi="Times New Roman" w:cs="Times New Roman"/>
        </w:rPr>
        <w:t xml:space="preserve"> </w:t>
      </w:r>
      <w:r w:rsidR="002B2746" w:rsidRPr="00DB44B8">
        <w:rPr>
          <w:rFonts w:ascii="Times New Roman" w:eastAsia="Calibri" w:hAnsi="Times New Roman" w:cs="Times New Roman"/>
        </w:rPr>
        <w:t xml:space="preserve">the associations of other movement behaviours, such as light-intensity </w:t>
      </w:r>
      <w:r w:rsidR="00036361" w:rsidRPr="00DB44B8">
        <w:rPr>
          <w:rFonts w:ascii="Times New Roman" w:eastAsia="Calibri" w:hAnsi="Times New Roman" w:cs="Times New Roman"/>
        </w:rPr>
        <w:t xml:space="preserve">PA </w:t>
      </w:r>
      <w:r w:rsidR="002B2746" w:rsidRPr="00DB44B8">
        <w:rPr>
          <w:rFonts w:ascii="Times New Roman" w:eastAsia="Calibri" w:hAnsi="Times New Roman" w:cs="Times New Roman"/>
        </w:rPr>
        <w:t xml:space="preserve">(LPA), </w:t>
      </w:r>
      <w:r w:rsidR="00036361" w:rsidRPr="00DB44B8">
        <w:rPr>
          <w:rFonts w:ascii="Times New Roman" w:eastAsia="Calibri" w:hAnsi="Times New Roman" w:cs="Times New Roman"/>
        </w:rPr>
        <w:t>SB</w:t>
      </w:r>
      <w:r w:rsidR="002B2746" w:rsidRPr="00DB44B8">
        <w:rPr>
          <w:rFonts w:ascii="Times New Roman" w:eastAsia="Calibri" w:hAnsi="Times New Roman" w:cs="Times New Roman"/>
        </w:rPr>
        <w:t>, and sleep duration</w:t>
      </w:r>
      <w:r w:rsidR="00987AC7" w:rsidRPr="00DB44B8">
        <w:rPr>
          <w:rFonts w:ascii="Times New Roman" w:eastAsia="Calibri" w:hAnsi="Times New Roman" w:cs="Times New Roman"/>
        </w:rPr>
        <w:t xml:space="preserve">, </w:t>
      </w:r>
      <w:r w:rsidR="002B2746" w:rsidRPr="00DB44B8">
        <w:rPr>
          <w:rFonts w:ascii="Times New Roman" w:eastAsia="Calibri" w:hAnsi="Times New Roman" w:cs="Times New Roman"/>
        </w:rPr>
        <w:t>remain understudied in the literature</w:t>
      </w:r>
      <w:r w:rsidR="00ED5D5F" w:rsidRPr="00DB44B8">
        <w:rPr>
          <w:rFonts w:ascii="Times New Roman" w:eastAsia="Calibri" w:hAnsi="Times New Roman" w:cs="Times New Roman"/>
        </w:rPr>
        <w:t xml:space="preserve"> </w:t>
      </w:r>
      <w:r w:rsidR="00ED5D5F" w:rsidRPr="00DB44B8">
        <w:rPr>
          <w:rFonts w:ascii="Times New Roman" w:eastAsia="Calibri" w:hAnsi="Times New Roman" w:cs="Times New Roman"/>
        </w:rPr>
        <w:fldChar w:fldCharType="begin">
          <w:fldData xml:space="preserve">PEVuZE5vdGU+PENpdGU+PEF1dGhvcj5TYWVsZW5zPC9BdXRob3I+PFllYXI+MjAxMTwvWWVhcj48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</w:fldData>
        </w:fldChar>
      </w:r>
      <w:r w:rsidR="002C4813" w:rsidRPr="00DB44B8">
        <w:rPr>
          <w:rFonts w:ascii="Times New Roman" w:eastAsia="Calibri" w:hAnsi="Times New Roman" w:cs="Times New Roman"/>
        </w:rPr>
        <w:instrText xml:space="preserve"> ADDIN EN.CITE </w:instrText>
      </w:r>
      <w:r w:rsidR="002C4813" w:rsidRPr="00DB44B8">
        <w:rPr>
          <w:rFonts w:ascii="Times New Roman" w:eastAsia="Calibri" w:hAnsi="Times New Roman" w:cs="Times New Roman"/>
        </w:rPr>
        <w:fldChar w:fldCharType="begin">
          <w:fldData xml:space="preserve">PEVuZE5vdGU+PENpdGU+PEF1dGhvcj5TYWVsZW5zPC9BdXRob3I+PFllYXI+MjAxMTwvWWVhcj48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</w:fldData>
        </w:fldChar>
      </w:r>
      <w:r w:rsidR="002C4813" w:rsidRPr="00DB44B8">
        <w:rPr>
          <w:rFonts w:ascii="Times New Roman" w:eastAsia="Calibri" w:hAnsi="Times New Roman" w:cs="Times New Roman"/>
        </w:rPr>
        <w:instrText xml:space="preserve"> ADDIN EN.CITE.DATA </w:instrText>
      </w:r>
      <w:r w:rsidR="002C4813" w:rsidRPr="00DB44B8">
        <w:rPr>
          <w:rFonts w:ascii="Times New Roman" w:eastAsia="Calibri" w:hAnsi="Times New Roman" w:cs="Times New Roman"/>
        </w:rPr>
      </w:r>
      <w:r w:rsidR="002C4813" w:rsidRPr="00DB44B8">
        <w:rPr>
          <w:rFonts w:ascii="Times New Roman" w:eastAsia="Calibri" w:hAnsi="Times New Roman" w:cs="Times New Roman"/>
        </w:rPr>
        <w:fldChar w:fldCharType="end"/>
      </w:r>
      <w:r w:rsidR="00ED5D5F" w:rsidRPr="00DB44B8">
        <w:rPr>
          <w:rFonts w:ascii="Times New Roman" w:eastAsia="Calibri" w:hAnsi="Times New Roman" w:cs="Times New Roman"/>
        </w:rPr>
      </w:r>
      <w:r w:rsidR="00ED5D5F" w:rsidRPr="00DB44B8">
        <w:rPr>
          <w:rFonts w:ascii="Times New Roman" w:eastAsia="Calibri" w:hAnsi="Times New Roman" w:cs="Times New Roman"/>
        </w:rPr>
        <w:fldChar w:fldCharType="separate"/>
      </w:r>
      <w:r w:rsidR="002C4813" w:rsidRPr="00DB44B8">
        <w:rPr>
          <w:rFonts w:ascii="Times New Roman" w:eastAsia="Calibri" w:hAnsi="Times New Roman" w:cs="Times New Roman"/>
          <w:noProof/>
        </w:rPr>
        <w:t>(17-21)</w:t>
      </w:r>
      <w:r w:rsidR="00ED5D5F" w:rsidRPr="00DB44B8">
        <w:rPr>
          <w:rFonts w:ascii="Times New Roman" w:eastAsia="Calibri" w:hAnsi="Times New Roman" w:cs="Times New Roman"/>
        </w:rPr>
        <w:fldChar w:fldCharType="end"/>
      </w:r>
      <w:r w:rsidR="00ED5D5F" w:rsidRPr="00DB44B8">
        <w:rPr>
          <w:rFonts w:ascii="Times New Roman" w:eastAsia="Calibri" w:hAnsi="Times New Roman" w:cs="Times New Roman"/>
        </w:rPr>
        <w:t>.</w:t>
      </w:r>
    </w:p>
    <w:p w14:paraId="5CA0F062" w14:textId="1068CBD7" w:rsidR="003F077A" w:rsidRPr="00DB44B8" w:rsidRDefault="008B328E" w:rsidP="00D005A9">
      <w:pPr>
        <w:spacing w:line="480" w:lineRule="auto"/>
        <w:jc w:val="both"/>
        <w:rPr>
          <w:rFonts w:ascii="Times New Roman" w:eastAsia="Calibri" w:hAnsi="Times New Roman" w:cs="Times New Roman"/>
        </w:rPr>
      </w:pPr>
      <w:r w:rsidRPr="00DB44B8">
        <w:rPr>
          <w:rFonts w:ascii="Times New Roman" w:eastAsia="Calibri" w:hAnsi="Times New Roman" w:cs="Times New Roman"/>
        </w:rPr>
        <w:t>Daily t</w:t>
      </w:r>
      <w:r w:rsidR="009C21B6" w:rsidRPr="00DB44B8">
        <w:rPr>
          <w:rFonts w:ascii="Times New Roman" w:eastAsia="Calibri" w:hAnsi="Times New Roman" w:cs="Times New Roman"/>
        </w:rPr>
        <w:t>ime spent in each movement behaviour adds up to 24 hours. Therefore, changes in one behaviour inevitably result in shifts in the others</w:t>
      </w:r>
      <w:r w:rsidR="000F1ED3" w:rsidRPr="00DB44B8" w:rsidDel="0063531C">
        <w:rPr>
          <w:rFonts w:ascii="Times New Roman" w:eastAsia="Calibri" w:hAnsi="Times New Roman" w:cs="Times New Roman"/>
        </w:rPr>
        <w:t xml:space="preserve"> </w:t>
      </w:r>
      <w:r w:rsidR="00CB791F" w:rsidRPr="00DB44B8" w:rsidDel="0063531C">
        <w:rPr>
          <w:rFonts w:ascii="Times New Roman" w:eastAsia="Calibri" w:hAnsi="Times New Roman" w:cs="Times New Roman"/>
        </w:rPr>
        <w:fldChar w:fldCharType="begin">
          <w:fldData xml:space="preserve">PEVuZE5vdGU+PENpdGU+PEF1dGhvcj5QZWRpc2ljPC9BdXRob3I+PFllYXI+MjAxNzwvWWVhcj48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</w:fldData>
        </w:fldChar>
      </w:r>
      <w:r w:rsidR="002C4813" w:rsidRPr="00DB44B8">
        <w:rPr>
          <w:rFonts w:ascii="Times New Roman" w:eastAsia="Calibri" w:hAnsi="Times New Roman" w:cs="Times New Roman"/>
        </w:rPr>
        <w:instrText xml:space="preserve"> ADDIN EN.CITE </w:instrText>
      </w:r>
      <w:r w:rsidR="002C4813" w:rsidRPr="00DB44B8">
        <w:rPr>
          <w:rFonts w:ascii="Times New Roman" w:eastAsia="Calibri" w:hAnsi="Times New Roman" w:cs="Times New Roman"/>
        </w:rPr>
        <w:fldChar w:fldCharType="begin">
          <w:fldData xml:space="preserve">PEVuZE5vdGU+PENpdGU+PEF1dGhvcj5QZWRpc2ljPC9BdXRob3I+PFllYXI+MjAxNzwvWWVhcj48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</w:fldData>
        </w:fldChar>
      </w:r>
      <w:r w:rsidR="002C4813" w:rsidRPr="00DB44B8">
        <w:rPr>
          <w:rFonts w:ascii="Times New Roman" w:eastAsia="Calibri" w:hAnsi="Times New Roman" w:cs="Times New Roman"/>
        </w:rPr>
        <w:instrText xml:space="preserve"> ADDIN EN.CITE.DATA </w:instrText>
      </w:r>
      <w:r w:rsidR="002C4813" w:rsidRPr="00DB44B8">
        <w:rPr>
          <w:rFonts w:ascii="Times New Roman" w:eastAsia="Calibri" w:hAnsi="Times New Roman" w:cs="Times New Roman"/>
        </w:rPr>
      </w:r>
      <w:r w:rsidR="002C4813" w:rsidRPr="00DB44B8">
        <w:rPr>
          <w:rFonts w:ascii="Times New Roman" w:eastAsia="Calibri" w:hAnsi="Times New Roman" w:cs="Times New Roman"/>
        </w:rPr>
        <w:fldChar w:fldCharType="end"/>
      </w:r>
      <w:r w:rsidR="00CB791F" w:rsidRPr="00DB44B8" w:rsidDel="0063531C">
        <w:rPr>
          <w:rFonts w:ascii="Times New Roman" w:eastAsia="Calibri" w:hAnsi="Times New Roman" w:cs="Times New Roman"/>
        </w:rPr>
      </w:r>
      <w:r w:rsidR="00CB791F" w:rsidRPr="00DB44B8" w:rsidDel="0063531C">
        <w:rPr>
          <w:rFonts w:ascii="Times New Roman" w:eastAsia="Calibri" w:hAnsi="Times New Roman" w:cs="Times New Roman"/>
        </w:rPr>
        <w:fldChar w:fldCharType="separate"/>
      </w:r>
      <w:r w:rsidR="002C4813" w:rsidRPr="00DB44B8">
        <w:rPr>
          <w:rFonts w:ascii="Times New Roman" w:eastAsia="Calibri" w:hAnsi="Times New Roman" w:cs="Times New Roman"/>
          <w:noProof/>
        </w:rPr>
        <w:t>(22)</w:t>
      </w:r>
      <w:r w:rsidR="00CB791F" w:rsidRPr="00DB44B8" w:rsidDel="0063531C">
        <w:rPr>
          <w:rFonts w:ascii="Times New Roman" w:eastAsia="Calibri" w:hAnsi="Times New Roman" w:cs="Times New Roman"/>
        </w:rPr>
        <w:fldChar w:fldCharType="end"/>
      </w:r>
      <w:r w:rsidR="00CB791F" w:rsidRPr="00DB44B8" w:rsidDel="0063531C">
        <w:rPr>
          <w:rFonts w:ascii="Times New Roman" w:eastAsia="Calibri" w:hAnsi="Times New Roman" w:cs="Times New Roman"/>
        </w:rPr>
        <w:t>.</w:t>
      </w:r>
      <w:r w:rsidR="00CB791F" w:rsidRPr="00DB44B8">
        <w:rPr>
          <w:rFonts w:ascii="Times New Roman" w:eastAsia="Calibri" w:hAnsi="Times New Roman" w:cs="Times New Roman"/>
        </w:rPr>
        <w:t xml:space="preserve"> </w:t>
      </w:r>
      <w:r w:rsidR="00525767" w:rsidRPr="00DB44B8">
        <w:rPr>
          <w:rFonts w:ascii="Times New Roman" w:eastAsia="Calibri" w:hAnsi="Times New Roman" w:cs="Times New Roman"/>
        </w:rPr>
        <w:t>Compositional data analysis (CoDA) examines these relative contributions rather than absolute durations, offering better insight into their collective health impacts</w:t>
      </w:r>
      <w:r w:rsidR="000F1ED3" w:rsidRPr="00DB44B8" w:rsidDel="00C85812">
        <w:rPr>
          <w:rFonts w:ascii="Times New Roman" w:eastAsia="Calibri" w:hAnsi="Times New Roman" w:cs="Times New Roman"/>
        </w:rPr>
        <w:t xml:space="preserve"> </w:t>
      </w:r>
      <w:r w:rsidR="000E47D3" w:rsidRPr="00DB44B8">
        <w:rPr>
          <w:rFonts w:ascii="Times New Roman" w:eastAsia="Calibri" w:hAnsi="Times New Roman" w:cs="Times New Roman"/>
        </w:rPr>
        <w:fldChar w:fldCharType="begin">
          <w:fldData xml:space="preserve">PEVuZE5vdGU+PENpdGU+PEF1dGhvcj5EdW11aWQ8L0F1dGhvcj48WWVhcj4yMDE5PC9ZZWFyPjxS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</w:fldData>
        </w:fldChar>
      </w:r>
      <w:r w:rsidR="002C4813" w:rsidRPr="00DB44B8">
        <w:rPr>
          <w:rFonts w:ascii="Times New Roman" w:eastAsia="Calibri" w:hAnsi="Times New Roman" w:cs="Times New Roman"/>
        </w:rPr>
        <w:instrText xml:space="preserve"> ADDIN EN.CITE </w:instrText>
      </w:r>
      <w:r w:rsidR="002C4813" w:rsidRPr="00DB44B8">
        <w:rPr>
          <w:rFonts w:ascii="Times New Roman" w:eastAsia="Calibri" w:hAnsi="Times New Roman" w:cs="Times New Roman"/>
        </w:rPr>
        <w:fldChar w:fldCharType="begin">
          <w:fldData xml:space="preserve">PEVuZE5vdGU+PENpdGU+PEF1dGhvcj5EdW11aWQ8L0F1dGhvcj48WWVhcj4yMDE5PC9ZZWFyPjxS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</w:fldData>
        </w:fldChar>
      </w:r>
      <w:r w:rsidR="002C4813" w:rsidRPr="00DB44B8">
        <w:rPr>
          <w:rFonts w:ascii="Times New Roman" w:eastAsia="Calibri" w:hAnsi="Times New Roman" w:cs="Times New Roman"/>
        </w:rPr>
        <w:instrText xml:space="preserve"> ADDIN EN.CITE.DATA </w:instrText>
      </w:r>
      <w:r w:rsidR="002C4813" w:rsidRPr="00DB44B8">
        <w:rPr>
          <w:rFonts w:ascii="Times New Roman" w:eastAsia="Calibri" w:hAnsi="Times New Roman" w:cs="Times New Roman"/>
        </w:rPr>
      </w:r>
      <w:r w:rsidR="002C4813" w:rsidRPr="00DB44B8">
        <w:rPr>
          <w:rFonts w:ascii="Times New Roman" w:eastAsia="Calibri" w:hAnsi="Times New Roman" w:cs="Times New Roman"/>
        </w:rPr>
        <w:fldChar w:fldCharType="end"/>
      </w:r>
      <w:r w:rsidR="000E47D3" w:rsidRPr="00DB44B8">
        <w:rPr>
          <w:rFonts w:ascii="Times New Roman" w:eastAsia="Calibri" w:hAnsi="Times New Roman" w:cs="Times New Roman"/>
        </w:rPr>
      </w:r>
      <w:r w:rsidR="000E47D3" w:rsidRPr="00DB44B8">
        <w:rPr>
          <w:rFonts w:ascii="Times New Roman" w:eastAsia="Calibri" w:hAnsi="Times New Roman" w:cs="Times New Roman"/>
        </w:rPr>
        <w:fldChar w:fldCharType="separate"/>
      </w:r>
      <w:r w:rsidR="002C4813" w:rsidRPr="00DB44B8">
        <w:rPr>
          <w:rFonts w:ascii="Times New Roman" w:eastAsia="Calibri" w:hAnsi="Times New Roman" w:cs="Times New Roman"/>
          <w:noProof/>
        </w:rPr>
        <w:t>(23)</w:t>
      </w:r>
      <w:r w:rsidR="000E47D3" w:rsidRPr="00DB44B8">
        <w:rPr>
          <w:rFonts w:ascii="Times New Roman" w:eastAsia="Calibri" w:hAnsi="Times New Roman" w:cs="Times New Roman"/>
        </w:rPr>
        <w:fldChar w:fldCharType="end"/>
      </w:r>
      <w:r w:rsidR="000E47D3" w:rsidRPr="00DB44B8">
        <w:rPr>
          <w:rFonts w:ascii="Times New Roman" w:eastAsia="Calibri" w:hAnsi="Times New Roman" w:cs="Times New Roman"/>
        </w:rPr>
        <w:t xml:space="preserve">. </w:t>
      </w:r>
      <w:r w:rsidR="00B8240E" w:rsidRPr="00DB44B8">
        <w:rPr>
          <w:rFonts w:ascii="Times New Roman" w:eastAsia="Calibri" w:hAnsi="Times New Roman" w:cs="Times New Roman"/>
        </w:rPr>
        <w:t xml:space="preserve">Reallocating time from SB to MVPA may help reduce adiposity and cardiometabolic risk in </w:t>
      </w:r>
      <w:r w:rsidR="00DB7EC9" w:rsidRPr="00DB44B8">
        <w:rPr>
          <w:rFonts w:ascii="Times New Roman" w:eastAsia="Calibri" w:hAnsi="Times New Roman" w:cs="Times New Roman"/>
        </w:rPr>
        <w:t>children and adolescents</w:t>
      </w:r>
      <w:r w:rsidR="00B8240E" w:rsidRPr="00DB44B8">
        <w:rPr>
          <w:rFonts w:ascii="Times New Roman" w:eastAsia="Calibri" w:hAnsi="Times New Roman" w:cs="Times New Roman"/>
        </w:rPr>
        <w:t>, but evidence gaps remain due to limited longitudinal studies and insufficient consideration of sleep</w:t>
      </w:r>
      <w:r w:rsidR="00B8240E" w:rsidRPr="00DB44B8" w:rsidDel="00BF68F7">
        <w:rPr>
          <w:rFonts w:ascii="Times New Roman" w:eastAsia="Calibri" w:hAnsi="Times New Roman" w:cs="Times New Roman"/>
        </w:rPr>
        <w:t xml:space="preserve"> </w:t>
      </w:r>
      <w:r w:rsidR="00D005A9" w:rsidRPr="00DB44B8">
        <w:rPr>
          <w:rFonts w:ascii="Times New Roman" w:eastAsia="Calibri" w:hAnsi="Times New Roman" w:cs="Times New Roman"/>
        </w:rPr>
        <w:fldChar w:fldCharType="begin">
          <w:fldData xml:space="preserve">PEVuZE5vdGU+PENpdGU+PEF1dGhvcj5Wb2xwYXRvPC9BdXRob3I+PFllYXI+MjAyMzwvWWVhcj48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</w:fldData>
        </w:fldChar>
      </w:r>
      <w:r w:rsidR="00DB7EC9" w:rsidRPr="00DB44B8">
        <w:rPr>
          <w:rFonts w:ascii="Times New Roman" w:eastAsia="Calibri" w:hAnsi="Times New Roman" w:cs="Times New Roman"/>
        </w:rPr>
        <w:instrText xml:space="preserve"> ADDIN EN.CITE </w:instrText>
      </w:r>
      <w:r w:rsidR="00DB7EC9" w:rsidRPr="00DB44B8">
        <w:rPr>
          <w:rFonts w:ascii="Times New Roman" w:eastAsia="Calibri" w:hAnsi="Times New Roman" w:cs="Times New Roman"/>
        </w:rPr>
        <w:fldChar w:fldCharType="begin">
          <w:fldData xml:space="preserve">PEVuZE5vdGU+PENpdGU+PEF1dGhvcj5Wb2xwYXRvPC9BdXRob3I+PFllYXI+MjAyMzwvWWVhcj48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</w:fldData>
        </w:fldChar>
      </w:r>
      <w:r w:rsidR="00DB7EC9" w:rsidRPr="00DB44B8">
        <w:rPr>
          <w:rFonts w:ascii="Times New Roman" w:eastAsia="Calibri" w:hAnsi="Times New Roman" w:cs="Times New Roman"/>
        </w:rPr>
        <w:instrText xml:space="preserve"> ADDIN EN.CITE.DATA </w:instrText>
      </w:r>
      <w:r w:rsidR="00DB7EC9" w:rsidRPr="00DB44B8">
        <w:rPr>
          <w:rFonts w:ascii="Times New Roman" w:eastAsia="Calibri" w:hAnsi="Times New Roman" w:cs="Times New Roman"/>
        </w:rPr>
      </w:r>
      <w:r w:rsidR="00DB7EC9" w:rsidRPr="00DB44B8">
        <w:rPr>
          <w:rFonts w:ascii="Times New Roman" w:eastAsia="Calibri" w:hAnsi="Times New Roman" w:cs="Times New Roman"/>
        </w:rPr>
        <w:fldChar w:fldCharType="end"/>
      </w:r>
      <w:r w:rsidR="00D005A9" w:rsidRPr="00DB44B8">
        <w:rPr>
          <w:rFonts w:ascii="Times New Roman" w:eastAsia="Calibri" w:hAnsi="Times New Roman" w:cs="Times New Roman"/>
        </w:rPr>
      </w:r>
      <w:r w:rsidR="00D005A9"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24, 25)</w:t>
      </w:r>
      <w:r w:rsidR="00D005A9" w:rsidRPr="00DB44B8">
        <w:rPr>
          <w:rFonts w:ascii="Times New Roman" w:eastAsia="Calibri" w:hAnsi="Times New Roman" w:cs="Times New Roman"/>
        </w:rPr>
        <w:fldChar w:fldCharType="end"/>
      </w:r>
      <w:r w:rsidR="00D005A9" w:rsidRPr="00DB44B8">
        <w:rPr>
          <w:rFonts w:ascii="Times New Roman" w:eastAsia="Calibri" w:hAnsi="Times New Roman" w:cs="Times New Roman"/>
        </w:rPr>
        <w:t>.</w:t>
      </w:r>
      <w:r w:rsidR="00D005A9" w:rsidRPr="00DB44B8">
        <w:rPr>
          <w:rFonts w:ascii="Times New Roman" w:hAnsi="Times New Roman" w:cs="Times New Roman"/>
        </w:rPr>
        <w:t xml:space="preserve"> </w:t>
      </w:r>
      <w:r w:rsidR="003F077A" w:rsidRPr="00DB44B8">
        <w:rPr>
          <w:rFonts w:ascii="Times New Roman" w:eastAsia="Calibri" w:hAnsi="Times New Roman" w:cs="Times New Roman"/>
        </w:rPr>
        <w:t xml:space="preserve">Therefore, </w:t>
      </w:r>
      <w:r w:rsidR="00845C16" w:rsidRPr="00DB44B8">
        <w:rPr>
          <w:rFonts w:ascii="Times New Roman" w:eastAsia="Calibri" w:hAnsi="Times New Roman" w:cs="Times New Roman"/>
        </w:rPr>
        <w:t xml:space="preserve">more research is needed </w:t>
      </w:r>
      <w:r w:rsidR="003F077A" w:rsidRPr="00DB44B8">
        <w:rPr>
          <w:rFonts w:ascii="Times New Roman" w:eastAsia="Calibri" w:hAnsi="Times New Roman" w:cs="Times New Roman"/>
        </w:rPr>
        <w:t xml:space="preserve">to understand how the </w:t>
      </w:r>
      <w:r w:rsidR="003F077A" w:rsidRPr="00DB44B8">
        <w:rPr>
          <w:rFonts w:ascii="Times New Roman" w:eastAsia="Calibri" w:hAnsi="Times New Roman" w:cs="Times New Roman"/>
        </w:rPr>
        <w:lastRenderedPageBreak/>
        <w:t xml:space="preserve">trade-offs between time spent in different movement behaviours are associated with adiposity in children. </w:t>
      </w:r>
    </w:p>
    <w:p w14:paraId="2532C7C1" w14:textId="59B97098" w:rsidR="00746343" w:rsidRPr="00DB44B8" w:rsidRDefault="00394D2E" w:rsidP="00D005A9">
      <w:pPr>
        <w:spacing w:line="480" w:lineRule="auto"/>
        <w:jc w:val="both"/>
        <w:rPr>
          <w:rFonts w:ascii="Times New Roman" w:eastAsia="Calibri" w:hAnsi="Times New Roman" w:cs="Times New Roman"/>
        </w:rPr>
      </w:pPr>
      <w:r w:rsidRPr="00DB44B8">
        <w:rPr>
          <w:rFonts w:ascii="Times New Roman" w:eastAsia="Calibri" w:hAnsi="Times New Roman" w:cs="Times New Roman"/>
        </w:rPr>
        <w:t>Our previous studies show distinct movement behaviour and adiposity patterns between boys and girls</w:t>
      </w:r>
      <w:r w:rsidR="001B2B96" w:rsidRPr="00DB44B8">
        <w:rPr>
          <w:rFonts w:ascii="Times New Roman" w:eastAsia="Calibri" w:hAnsi="Times New Roman" w:cs="Times New Roman"/>
          <w:bCs/>
        </w:rPr>
        <w:fldChar w:fldCharType="begin">
          <w:fldData xml:space="preserve">PEVuZE5vdGU+PENpdGU+PEF1dGhvcj5TYWRhbmFudGhhbjwvQXV0aG9yPjxZZWFyPjIwMTk8L1ll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</w:fldData>
        </w:fldChar>
      </w:r>
      <w:r w:rsidR="00DB7EC9" w:rsidRPr="00DB44B8">
        <w:rPr>
          <w:rFonts w:ascii="Times New Roman" w:eastAsia="Calibri" w:hAnsi="Times New Roman" w:cs="Times New Roman"/>
          <w:bCs/>
        </w:rPr>
        <w:instrText xml:space="preserve"> ADDIN EN.CITE </w:instrText>
      </w:r>
      <w:r w:rsidR="00DB7EC9" w:rsidRPr="00DB44B8">
        <w:rPr>
          <w:rFonts w:ascii="Times New Roman" w:eastAsia="Calibri" w:hAnsi="Times New Roman" w:cs="Times New Roman"/>
          <w:bCs/>
        </w:rPr>
        <w:fldChar w:fldCharType="begin">
          <w:fldData xml:space="preserve">PEVuZE5vdGU+PENpdGU+PEF1dGhvcj5TYWRhbmFudGhhbjwvQXV0aG9yPjxZZWFyPjIwMTk8L1ll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</w:fldData>
        </w:fldChar>
      </w:r>
      <w:r w:rsidR="00DB7EC9" w:rsidRPr="00DB44B8">
        <w:rPr>
          <w:rFonts w:ascii="Times New Roman" w:eastAsia="Calibri" w:hAnsi="Times New Roman" w:cs="Times New Roman"/>
          <w:bCs/>
        </w:rPr>
        <w:instrText xml:space="preserve"> ADDIN EN.CITE.DATA </w:instrText>
      </w:r>
      <w:r w:rsidR="00DB7EC9" w:rsidRPr="00DB44B8">
        <w:rPr>
          <w:rFonts w:ascii="Times New Roman" w:eastAsia="Calibri" w:hAnsi="Times New Roman" w:cs="Times New Roman"/>
          <w:bCs/>
        </w:rPr>
      </w:r>
      <w:r w:rsidR="00DB7EC9" w:rsidRPr="00DB44B8">
        <w:rPr>
          <w:rFonts w:ascii="Times New Roman" w:eastAsia="Calibri" w:hAnsi="Times New Roman" w:cs="Times New Roman"/>
          <w:bCs/>
        </w:rPr>
        <w:fldChar w:fldCharType="end"/>
      </w:r>
      <w:r w:rsidR="001B2B96" w:rsidRPr="00DB44B8">
        <w:rPr>
          <w:rFonts w:ascii="Times New Roman" w:eastAsia="Calibri" w:hAnsi="Times New Roman" w:cs="Times New Roman"/>
          <w:bCs/>
        </w:rPr>
      </w:r>
      <w:r w:rsidR="001B2B96" w:rsidRPr="00DB44B8">
        <w:rPr>
          <w:rFonts w:ascii="Times New Roman" w:eastAsia="Calibri" w:hAnsi="Times New Roman" w:cs="Times New Roman"/>
          <w:bCs/>
        </w:rPr>
        <w:fldChar w:fldCharType="separate"/>
      </w:r>
      <w:r w:rsidR="00DB7EC9" w:rsidRPr="00DB44B8">
        <w:rPr>
          <w:rFonts w:ascii="Times New Roman" w:eastAsia="Calibri" w:hAnsi="Times New Roman" w:cs="Times New Roman"/>
          <w:bCs/>
          <w:noProof/>
        </w:rPr>
        <w:t>(26, 27)</w:t>
      </w:r>
      <w:r w:rsidR="001B2B96" w:rsidRPr="00DB44B8">
        <w:rPr>
          <w:rFonts w:ascii="Times New Roman" w:eastAsia="Calibri" w:hAnsi="Times New Roman" w:cs="Times New Roman"/>
          <w:bCs/>
        </w:rPr>
        <w:fldChar w:fldCharType="end"/>
      </w:r>
      <w:r w:rsidR="00A4329C" w:rsidRPr="00DB44B8">
        <w:rPr>
          <w:rFonts w:ascii="Times New Roman" w:eastAsia="Calibri" w:hAnsi="Times New Roman" w:cs="Times New Roman"/>
          <w:bCs/>
        </w:rPr>
        <w:t>.</w:t>
      </w:r>
      <w:r w:rsidR="001B2B96" w:rsidRPr="00DB44B8">
        <w:rPr>
          <w:rFonts w:ascii="Times New Roman" w:eastAsia="Calibri" w:hAnsi="Times New Roman" w:cs="Times New Roman"/>
        </w:rPr>
        <w:t xml:space="preserve"> However, the existing literature on sex-specific associations between movement behaviours and adiposity in children is limited and presents inconsistent findings </w:t>
      </w:r>
      <w:r w:rsidR="001B2B96" w:rsidRPr="00DB44B8">
        <w:rPr>
          <w:rFonts w:ascii="Times New Roman" w:hAnsi="Times New Roman" w:cs="Times New Roman"/>
        </w:rPr>
        <w:fldChar w:fldCharType="begin">
          <w:fldData xml:space="preserve">PEVuZE5vdGU+PENpdGU+PEF1dGhvcj5Hw6FiYTwvQXV0aG9yPjxZZWFyPjIwMjE8L1llYXI+PFJl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</w:fldData>
        </w:fldChar>
      </w:r>
      <w:r w:rsidR="00DB7EC9" w:rsidRPr="00DB44B8">
        <w:rPr>
          <w:rFonts w:ascii="Times New Roman" w:hAnsi="Times New Roman" w:cs="Times New Roman"/>
        </w:rPr>
        <w:instrText xml:space="preserve"> ADDIN EN.CITE </w:instrText>
      </w:r>
      <w:r w:rsidR="00DB7EC9" w:rsidRPr="00DB44B8">
        <w:rPr>
          <w:rFonts w:ascii="Times New Roman" w:hAnsi="Times New Roman" w:cs="Times New Roman"/>
        </w:rPr>
        <w:fldChar w:fldCharType="begin">
          <w:fldData xml:space="preserve">PEVuZE5vdGU+PENpdGU+PEF1dGhvcj5Hw6FiYTwvQXV0aG9yPjxZZWFyPjIwMjE8L1llYXI+PFJl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</w:fldData>
        </w:fldChar>
      </w:r>
      <w:r w:rsidR="00DB7EC9" w:rsidRPr="00DB44B8">
        <w:rPr>
          <w:rFonts w:ascii="Times New Roman" w:hAnsi="Times New Roman" w:cs="Times New Roman"/>
        </w:rPr>
        <w:instrText xml:space="preserve"> ADDIN EN.CITE.DATA </w:instrText>
      </w:r>
      <w:r w:rsidR="00DB7EC9" w:rsidRPr="00DB44B8">
        <w:rPr>
          <w:rFonts w:ascii="Times New Roman" w:hAnsi="Times New Roman" w:cs="Times New Roman"/>
        </w:rPr>
      </w:r>
      <w:r w:rsidR="00DB7EC9" w:rsidRPr="00DB44B8">
        <w:rPr>
          <w:rFonts w:ascii="Times New Roman" w:hAnsi="Times New Roman" w:cs="Times New Roman"/>
        </w:rPr>
        <w:fldChar w:fldCharType="end"/>
      </w:r>
      <w:r w:rsidR="001B2B96" w:rsidRPr="00DB44B8">
        <w:rPr>
          <w:rFonts w:ascii="Times New Roman" w:hAnsi="Times New Roman" w:cs="Times New Roman"/>
        </w:rPr>
      </w:r>
      <w:r w:rsidR="001B2B96" w:rsidRPr="00DB44B8">
        <w:rPr>
          <w:rFonts w:ascii="Times New Roman" w:hAnsi="Times New Roman" w:cs="Times New Roman"/>
        </w:rPr>
        <w:fldChar w:fldCharType="separate"/>
      </w:r>
      <w:r w:rsidR="00DB7EC9" w:rsidRPr="00DB44B8">
        <w:rPr>
          <w:rFonts w:ascii="Times New Roman" w:hAnsi="Times New Roman" w:cs="Times New Roman"/>
          <w:noProof/>
        </w:rPr>
        <w:t>(28-30)</w:t>
      </w:r>
      <w:r w:rsidR="001B2B96" w:rsidRPr="00DB44B8">
        <w:rPr>
          <w:rFonts w:ascii="Times New Roman" w:hAnsi="Times New Roman" w:cs="Times New Roman"/>
        </w:rPr>
        <w:fldChar w:fldCharType="end"/>
      </w:r>
      <w:r w:rsidR="001B2B96" w:rsidRPr="00DB44B8">
        <w:rPr>
          <w:rFonts w:ascii="Times New Roman" w:hAnsi="Times New Roman" w:cs="Times New Roman"/>
        </w:rPr>
        <w:t xml:space="preserve">. </w:t>
      </w:r>
      <w:r w:rsidR="00570F84" w:rsidRPr="00DB44B8">
        <w:rPr>
          <w:rFonts w:ascii="Times New Roman" w:hAnsi="Times New Roman" w:cs="Times New Roman"/>
        </w:rPr>
        <w:t>For instance, some studies reported that PA favourably associated with reducing BMI in girls</w:t>
      </w:r>
      <w:r w:rsidR="00570F84" w:rsidRPr="00DB44B8" w:rsidDel="00570F84">
        <w:rPr>
          <w:rFonts w:ascii="Times New Roman" w:hAnsi="Times New Roman" w:cs="Times New Roman"/>
        </w:rPr>
        <w:t xml:space="preserve"> </w:t>
      </w:r>
      <w:r w:rsidR="001B2B96" w:rsidRPr="00DB44B8">
        <w:rPr>
          <w:rFonts w:ascii="Times New Roman" w:eastAsia="Calibri" w:hAnsi="Times New Roman" w:cs="Times New Roman"/>
        </w:rPr>
        <w:fldChar w:fldCharType="begin"/>
      </w:r>
      <w:r w:rsidR="00DB7EC9" w:rsidRPr="00DB44B8">
        <w:rPr>
          <w:rFonts w:ascii="Times New Roman" w:eastAsia="Calibri" w:hAnsi="Times New Roman" w:cs="Times New Roman"/>
        </w:rPr>
        <w:instrText xml:space="preserve"> ADDIN EN.CITE &lt;EndNote&gt;&lt;Cite&gt;&lt;Author&gt;Nogueira&lt;/Author&gt;&lt;Year&gt;2009&lt;/Year&gt;&lt;RecNum&gt;1672&lt;/RecNum&gt;&lt;DisplayText&gt;(29)&lt;/DisplayText&gt;&lt;record&gt;&lt;rec-number&gt;1672&lt;/rec-number&gt;&lt;foreign-keys&gt;&lt;key app="EN" db-id="trrtxszapet9r4e0pxrpzzv30d0vrsrastwf" timestamp="1725340545"&gt;1672&lt;/key&gt;&lt;/foreign-keys&gt;&lt;ref-type name="Journal Article"&gt;17&lt;/ref-type&gt;&lt;contributors&gt;&lt;authors&gt;&lt;author&gt;Nogueira, J. A.&lt;/author&gt;&lt;author&gt;Macedo da Costa, T. H.&lt;/author&gt;&lt;/authors&gt;&lt;/contributors&gt;&lt;auth-address&gt;College of Physical Education, Department of Nutrition, University of Brasília, Brazil.&lt;/auth-address&gt;&lt;titles&gt;&lt;title&gt;Gender differences in physical activity, sedentary behavior, and their relation to body composition in active Brazilian adolescents&lt;/title&gt;&lt;secondary-title&gt;J Phys Act Health&lt;/secondary-title&gt;&lt;/titles&gt;&lt;periodical&gt;&lt;full-title&gt;Journal of physical activity &amp;amp; health&lt;/full-title&gt;&lt;abbr-1&gt;J Phys Act Health&lt;/abbr-1&gt;&lt;/periodical&gt;&lt;pages&gt;93-8&lt;/pages&gt;&lt;volume&gt;6&lt;/volume&gt;&lt;number&gt;1&lt;/number&gt;&lt;edition&gt;2009/02/13&lt;/edition&gt;&lt;keywords&gt;&lt;keyword&gt;Adolescent&lt;/keyword&gt;&lt;keyword&gt;Adolescent Behavior&lt;/keyword&gt;&lt;keyword&gt;*Body Composition&lt;/keyword&gt;&lt;keyword&gt;Body Height&lt;/keyword&gt;&lt;keyword&gt;Body Weight&lt;/keyword&gt;&lt;keyword&gt;Brazil/epidemiology&lt;/keyword&gt;&lt;keyword&gt;Child&lt;/keyword&gt;&lt;keyword&gt;Child Behavior&lt;/keyword&gt;&lt;keyword&gt;Female&lt;/keyword&gt;&lt;keyword&gt;Humans&lt;/keyword&gt;&lt;keyword&gt;*Leisure Activities&lt;/keyword&gt;&lt;keyword&gt;Linear Models&lt;/keyword&gt;&lt;keyword&gt;Male&lt;/keyword&gt;&lt;keyword&gt;Motor Activity/*physiology&lt;/keyword&gt;&lt;keyword&gt;Sex Factors&lt;/keyword&gt;&lt;keyword&gt;Skinfold Thickness&lt;/keyword&gt;&lt;keyword&gt;Surveys and Questionnaires&lt;/keyword&gt;&lt;/keywords&gt;&lt;dates&gt;&lt;year&gt;2009&lt;/year&gt;&lt;pub-dates&gt;&lt;date&gt;Jan&lt;/date&gt;&lt;/pub-dates&gt;&lt;/dates&gt;&lt;isbn&gt;1543-3080 (Print)&amp;#xD;1543-3080&lt;/isbn&gt;&lt;accession-num&gt;19211962&lt;/accession-num&gt;&lt;urls&gt;&lt;/urls&gt;&lt;electronic-resource-num&gt;10.1123/jpah.6.1.93&lt;/electronic-resource-num&gt;&lt;remote-database-provider&gt;NLM&lt;/remote-database-provider&gt;&lt;language&gt;eng&lt;/language&gt;&lt;/record&gt;&lt;/Cite&gt;&lt;/EndNote&gt;</w:instrText>
      </w:r>
      <w:r w:rsidR="001B2B96"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29)</w:t>
      </w:r>
      <w:r w:rsidR="001B2B96" w:rsidRPr="00DB44B8">
        <w:rPr>
          <w:rFonts w:ascii="Times New Roman" w:eastAsia="Calibri" w:hAnsi="Times New Roman" w:cs="Times New Roman"/>
        </w:rPr>
        <w:fldChar w:fldCharType="end"/>
      </w:r>
      <w:r w:rsidR="001B2B96" w:rsidRPr="00DB44B8">
        <w:rPr>
          <w:rFonts w:ascii="Times New Roman" w:eastAsia="Calibri" w:hAnsi="Times New Roman" w:cs="Times New Roman"/>
        </w:rPr>
        <w:t xml:space="preserve">, </w:t>
      </w:r>
      <w:r w:rsidR="00651DEB" w:rsidRPr="00DB44B8">
        <w:rPr>
          <w:rFonts w:ascii="Times New Roman" w:eastAsia="Calibri" w:hAnsi="Times New Roman" w:cs="Times New Roman"/>
        </w:rPr>
        <w:t>and others only in boys</w:t>
      </w:r>
      <w:r w:rsidR="001B2B96" w:rsidRPr="00DB44B8">
        <w:rPr>
          <w:rFonts w:ascii="Times New Roman" w:eastAsia="Calibri" w:hAnsi="Times New Roman" w:cs="Times New Roman"/>
        </w:rPr>
        <w:t xml:space="preserve"> </w:t>
      </w:r>
      <w:r w:rsidR="001B2B96" w:rsidRPr="00DB44B8">
        <w:rPr>
          <w:rFonts w:ascii="Times New Roman" w:eastAsia="Calibri" w:hAnsi="Times New Roman" w:cs="Times New Roman"/>
        </w:rPr>
        <w:fldChar w:fldCharType="begin"/>
      </w:r>
      <w:r w:rsidR="00DB7EC9" w:rsidRPr="00DB44B8">
        <w:rPr>
          <w:rFonts w:ascii="Times New Roman" w:eastAsia="Calibri" w:hAnsi="Times New Roman" w:cs="Times New Roman"/>
        </w:rPr>
        <w:instrText xml:space="preserve"> ADDIN EN.CITE &lt;EndNote&gt;&lt;Cite&gt;&lt;Author&gt;Basterfield&lt;/Author&gt;&lt;Year&gt;2012&lt;/Year&gt;&lt;RecNum&gt;1673&lt;/RecNum&gt;&lt;DisplayText&gt;(30)&lt;/DisplayText&gt;&lt;record&gt;&lt;rec-number&gt;1673&lt;/rec-number&gt;&lt;foreign-keys&gt;&lt;key app="EN" db-id="trrtxszapet9r4e0pxrpzzv30d0vrsrastwf" timestamp="1725341777"&gt;1673&lt;/key&gt;&lt;/foreign-keys&gt;&lt;ref-type name="Journal Article"&gt;17&lt;/ref-type&gt;&lt;contributors&gt;&lt;authors&gt;&lt;author&gt;Basterfield, L.&lt;/author&gt;&lt;author&gt;Pearce, M. S.&lt;/author&gt;&lt;author&gt;Adamson, A. J.&lt;/author&gt;&lt;author&gt;Frary, J. K.&lt;/author&gt;&lt;author&gt;Parkinson, K. N.&lt;/author&gt;&lt;author&gt;Wright, C. M.&lt;/author&gt;&lt;author&gt;Reilly, J. J.&lt;/author&gt;&lt;/authors&gt;&lt;/contributors&gt;&lt;auth-address&gt;Human Nutrition Research Centre, Newcastle University, Newcastle upon Tyne, UK.&lt;/auth-address&gt;&lt;titles&gt;&lt;title&gt;Physical activity, sedentary behavior, and adiposity in English children&lt;/title&gt;&lt;secondary-title&gt;Am J Prev Med&lt;/secondary-title&gt;&lt;/titles&gt;&lt;periodical&gt;&lt;full-title&gt;Am J Prev Med&lt;/full-title&gt;&lt;/periodical&gt;&lt;pages&gt;445-51&lt;/pages&gt;&lt;volume&gt;42&lt;/volume&gt;&lt;number&gt;5&lt;/number&gt;&lt;edition&gt;2012/04/21&lt;/edition&gt;&lt;keywords&gt;&lt;keyword&gt;*Adiposity&lt;/keyword&gt;&lt;keyword&gt;Age Factors&lt;/keyword&gt;&lt;keyword&gt;Body Mass Index&lt;/keyword&gt;&lt;keyword&gt;Child&lt;/keyword&gt;&lt;keyword&gt;England/epidemiology&lt;/keyword&gt;&lt;keyword&gt;*Exercise&lt;/keyword&gt;&lt;keyword&gt;Female&lt;/keyword&gt;&lt;keyword&gt;Humans&lt;/keyword&gt;&lt;keyword&gt;Male&lt;/keyword&gt;&lt;keyword&gt;Obesity/*epidemiology&lt;/keyword&gt;&lt;keyword&gt;Prospective Studies&lt;/keyword&gt;&lt;keyword&gt;Sedentary Behavior&lt;/keyword&gt;&lt;keyword&gt;Sex Factors&lt;/keyword&gt;&lt;keyword&gt;Socioeconomic Factors&lt;/keyword&gt;&lt;/keywords&gt;&lt;dates&gt;&lt;year&gt;2012&lt;/year&gt;&lt;pub-dates&gt;&lt;date&gt;May&lt;/date&gt;&lt;/pub-dates&gt;&lt;/dates&gt;&lt;isbn&gt;0749-3797&lt;/isbn&gt;&lt;accession-num&gt;22516483&lt;/accession-num&gt;&lt;urls&gt;&lt;/urls&gt;&lt;electronic-resource-num&gt;10.1016/j.amepre.2012.01.007&lt;/electronic-resource-num&gt;&lt;remote-database-provider&gt;NLM&lt;/remote-database-provider&gt;&lt;language&gt;eng&lt;/language&gt;&lt;/record&gt;&lt;/Cite&gt;&lt;/EndNote&gt;</w:instrText>
      </w:r>
      <w:r w:rsidR="001B2B96"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30)</w:t>
      </w:r>
      <w:r w:rsidR="001B2B96" w:rsidRPr="00DB44B8">
        <w:rPr>
          <w:rFonts w:ascii="Times New Roman" w:eastAsia="Calibri" w:hAnsi="Times New Roman" w:cs="Times New Roman"/>
        </w:rPr>
        <w:fldChar w:fldCharType="end"/>
      </w:r>
      <w:r w:rsidR="001B2B96" w:rsidRPr="00DB44B8">
        <w:rPr>
          <w:rFonts w:ascii="Times New Roman" w:eastAsia="Calibri" w:hAnsi="Times New Roman" w:cs="Times New Roman"/>
        </w:rPr>
        <w:t xml:space="preserve">. </w:t>
      </w:r>
      <w:bookmarkStart w:id="2" w:name="OLE_LINK2"/>
      <w:r w:rsidR="009B5EF5" w:rsidRPr="00DB44B8">
        <w:rPr>
          <w:rFonts w:ascii="Times New Roman" w:hAnsi="Times New Roman" w:cs="Times New Roman"/>
        </w:rPr>
        <w:t>The limitations and inconsistencies in current evidence can be attributed to several methodological factors. First, many studies have relied on self/proxy-reported measures of PA and SB, which are prone to recall and social desirability bias, particularly in children</w:t>
      </w:r>
      <w:r w:rsidR="00A857CF" w:rsidRPr="00DB44B8">
        <w:rPr>
          <w:rFonts w:ascii="Times New Roman" w:hAnsi="Times New Roman" w:cs="Times New Roman"/>
        </w:rPr>
        <w:t xml:space="preserve"> </w:t>
      </w:r>
      <w:r w:rsidR="00A857CF" w:rsidRPr="00DB44B8">
        <w:rPr>
          <w:rFonts w:ascii="Times New Roman" w:eastAsia="Calibri" w:hAnsi="Times New Roman" w:cs="Times New Roman"/>
        </w:rPr>
        <w:fldChar w:fldCharType="begin">
          <w:fldData xml:space="preserve">PEVuZE5vdGU+PENpdGU+PEF1dGhvcj5TYWVsZW5zPC9BdXRob3I+PFllYXI+MjAxMTwvWWVhcj48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</w:fldData>
        </w:fldChar>
      </w:r>
      <w:r w:rsidR="00A857CF" w:rsidRPr="00DB44B8">
        <w:rPr>
          <w:rFonts w:ascii="Times New Roman" w:eastAsia="Calibri" w:hAnsi="Times New Roman" w:cs="Times New Roman"/>
        </w:rPr>
        <w:instrText xml:space="preserve"> ADDIN EN.CITE </w:instrText>
      </w:r>
      <w:r w:rsidR="00A857CF" w:rsidRPr="00DB44B8">
        <w:rPr>
          <w:rFonts w:ascii="Times New Roman" w:eastAsia="Calibri" w:hAnsi="Times New Roman" w:cs="Times New Roman"/>
        </w:rPr>
        <w:fldChar w:fldCharType="begin">
          <w:fldData xml:space="preserve">PEVuZE5vdGU+PENpdGU+PEF1dGhvcj5TYWVsZW5zPC9BdXRob3I+PFllYXI+MjAxMTwvWWVhcj48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</w:fldData>
        </w:fldChar>
      </w:r>
      <w:r w:rsidR="00A857CF" w:rsidRPr="00DB44B8">
        <w:rPr>
          <w:rFonts w:ascii="Times New Roman" w:eastAsia="Calibri" w:hAnsi="Times New Roman" w:cs="Times New Roman"/>
        </w:rPr>
        <w:instrText xml:space="preserve"> ADDIN EN.CITE.DATA </w:instrText>
      </w:r>
      <w:r w:rsidR="00A857CF" w:rsidRPr="00DB44B8">
        <w:rPr>
          <w:rFonts w:ascii="Times New Roman" w:eastAsia="Calibri" w:hAnsi="Times New Roman" w:cs="Times New Roman"/>
        </w:rPr>
      </w:r>
      <w:r w:rsidR="00A857CF" w:rsidRPr="00DB44B8">
        <w:rPr>
          <w:rFonts w:ascii="Times New Roman" w:eastAsia="Calibri" w:hAnsi="Times New Roman" w:cs="Times New Roman"/>
        </w:rPr>
        <w:fldChar w:fldCharType="end"/>
      </w:r>
      <w:r w:rsidR="00A857CF" w:rsidRPr="00DB44B8">
        <w:rPr>
          <w:rFonts w:ascii="Times New Roman" w:eastAsia="Calibri" w:hAnsi="Times New Roman" w:cs="Times New Roman"/>
        </w:rPr>
      </w:r>
      <w:r w:rsidR="00A857CF" w:rsidRPr="00DB44B8">
        <w:rPr>
          <w:rFonts w:ascii="Times New Roman" w:eastAsia="Calibri" w:hAnsi="Times New Roman" w:cs="Times New Roman"/>
        </w:rPr>
        <w:fldChar w:fldCharType="separate"/>
      </w:r>
      <w:r w:rsidR="00A857CF" w:rsidRPr="00DB44B8">
        <w:rPr>
          <w:rFonts w:ascii="Times New Roman" w:eastAsia="Calibri" w:hAnsi="Times New Roman" w:cs="Times New Roman"/>
          <w:noProof/>
        </w:rPr>
        <w:t>(17-21)</w:t>
      </w:r>
      <w:r w:rsidR="00A857CF" w:rsidRPr="00DB44B8">
        <w:rPr>
          <w:rFonts w:ascii="Times New Roman" w:eastAsia="Calibri" w:hAnsi="Times New Roman" w:cs="Times New Roman"/>
        </w:rPr>
        <w:fldChar w:fldCharType="end"/>
      </w:r>
      <w:r w:rsidR="009B5EF5" w:rsidRPr="00DB44B8">
        <w:rPr>
          <w:rFonts w:ascii="Times New Roman" w:hAnsi="Times New Roman" w:cs="Times New Roman"/>
        </w:rPr>
        <w:t>. Second, traditional analytical approaches have often examined movement behaviours in isolation, failing to account for the compositional nature of 24-hour movement data</w:t>
      </w:r>
      <w:r w:rsidR="003201C5" w:rsidRPr="00DB44B8">
        <w:rPr>
          <w:rFonts w:ascii="Times New Roman" w:hAnsi="Times New Roman" w:cs="Times New Roman"/>
        </w:rPr>
        <w:t xml:space="preserve"> </w:t>
      </w:r>
      <w:r w:rsidR="003201C5" w:rsidRPr="00DB44B8">
        <w:rPr>
          <w:rFonts w:ascii="Times New Roman" w:eastAsia="Calibri" w:hAnsi="Times New Roman" w:cs="Times New Roman"/>
        </w:rPr>
        <w:fldChar w:fldCharType="begin">
          <w:fldData xml:space="preserve">PEVuZE5vdGU+PENpdGU+PEF1dGhvcj5EdW11aWQ8L0F1dGhvcj48WWVhcj4yMDE5PC9ZZWFyPjxS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</w:fldData>
        </w:fldChar>
      </w:r>
      <w:r w:rsidR="003201C5" w:rsidRPr="00DB44B8">
        <w:rPr>
          <w:rFonts w:ascii="Times New Roman" w:eastAsia="Calibri" w:hAnsi="Times New Roman" w:cs="Times New Roman"/>
        </w:rPr>
        <w:instrText xml:space="preserve"> ADDIN EN.CITE </w:instrText>
      </w:r>
      <w:r w:rsidR="003201C5" w:rsidRPr="00DB44B8">
        <w:rPr>
          <w:rFonts w:ascii="Times New Roman" w:eastAsia="Calibri" w:hAnsi="Times New Roman" w:cs="Times New Roman"/>
        </w:rPr>
        <w:fldChar w:fldCharType="begin">
          <w:fldData xml:space="preserve">PEVuZE5vdGU+PENpdGU+PEF1dGhvcj5EdW11aWQ8L0F1dGhvcj48WWVhcj4yMDE5PC9ZZWFyPjxS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</w:fldData>
        </w:fldChar>
      </w:r>
      <w:r w:rsidR="003201C5" w:rsidRPr="00DB44B8">
        <w:rPr>
          <w:rFonts w:ascii="Times New Roman" w:eastAsia="Calibri" w:hAnsi="Times New Roman" w:cs="Times New Roman"/>
        </w:rPr>
        <w:instrText xml:space="preserve"> ADDIN EN.CITE.DATA </w:instrText>
      </w:r>
      <w:r w:rsidR="003201C5" w:rsidRPr="00DB44B8">
        <w:rPr>
          <w:rFonts w:ascii="Times New Roman" w:eastAsia="Calibri" w:hAnsi="Times New Roman" w:cs="Times New Roman"/>
        </w:rPr>
      </w:r>
      <w:r w:rsidR="003201C5" w:rsidRPr="00DB44B8">
        <w:rPr>
          <w:rFonts w:ascii="Times New Roman" w:eastAsia="Calibri" w:hAnsi="Times New Roman" w:cs="Times New Roman"/>
        </w:rPr>
        <w:fldChar w:fldCharType="end"/>
      </w:r>
      <w:r w:rsidR="003201C5" w:rsidRPr="00DB44B8">
        <w:rPr>
          <w:rFonts w:ascii="Times New Roman" w:eastAsia="Calibri" w:hAnsi="Times New Roman" w:cs="Times New Roman"/>
        </w:rPr>
      </w:r>
      <w:r w:rsidR="003201C5" w:rsidRPr="00DB44B8">
        <w:rPr>
          <w:rFonts w:ascii="Times New Roman" w:eastAsia="Calibri" w:hAnsi="Times New Roman" w:cs="Times New Roman"/>
        </w:rPr>
        <w:fldChar w:fldCharType="separate"/>
      </w:r>
      <w:r w:rsidR="003201C5" w:rsidRPr="00DB44B8">
        <w:rPr>
          <w:rFonts w:ascii="Times New Roman" w:eastAsia="Calibri" w:hAnsi="Times New Roman" w:cs="Times New Roman"/>
          <w:noProof/>
        </w:rPr>
        <w:t>(23)</w:t>
      </w:r>
      <w:r w:rsidR="003201C5" w:rsidRPr="00DB44B8">
        <w:rPr>
          <w:rFonts w:ascii="Times New Roman" w:eastAsia="Calibri" w:hAnsi="Times New Roman" w:cs="Times New Roman"/>
        </w:rPr>
        <w:fldChar w:fldCharType="end"/>
      </w:r>
      <w:r w:rsidR="009B5EF5" w:rsidRPr="00DB44B8">
        <w:rPr>
          <w:rFonts w:ascii="Times New Roman" w:hAnsi="Times New Roman" w:cs="Times New Roman"/>
        </w:rPr>
        <w:t xml:space="preserve">. </w:t>
      </w:r>
      <w:r w:rsidR="00960EA2" w:rsidRPr="00DB44B8">
        <w:rPr>
          <w:rFonts w:ascii="Times New Roman" w:hAnsi="Times New Roman" w:cs="Times New Roman"/>
        </w:rPr>
        <w:t>Furthermore, boys and girls often engage differently in movement behaviours, making sex-stratified analyses particularly important</w:t>
      </w:r>
      <w:r w:rsidR="003201C5" w:rsidRPr="00DB44B8">
        <w:rPr>
          <w:rFonts w:ascii="Times New Roman" w:hAnsi="Times New Roman" w:cs="Times New Roman"/>
        </w:rPr>
        <w:t xml:space="preserve"> </w:t>
      </w:r>
      <w:r w:rsidR="003201C5" w:rsidRPr="00DB44B8">
        <w:rPr>
          <w:rFonts w:ascii="Times New Roman" w:eastAsia="Calibri" w:hAnsi="Times New Roman" w:cs="Times New Roman"/>
          <w:bCs/>
        </w:rPr>
        <w:fldChar w:fldCharType="begin"/>
      </w:r>
      <w:r w:rsidR="00DB7EC9" w:rsidRPr="00DB44B8">
        <w:rPr>
          <w:rFonts w:ascii="Times New Roman" w:eastAsia="Calibri" w:hAnsi="Times New Roman" w:cs="Times New Roman"/>
          <w:bCs/>
        </w:rPr>
        <w:instrText xml:space="preserve"> ADDIN EN.CITE &lt;EndNote&gt;&lt;Cite&gt;&lt;Author&gt;Padmapriya&lt;/Author&gt;&lt;Year&gt;2021&lt;/Year&gt;&lt;RecNum&gt;1241&lt;/RecNum&gt;&lt;DisplayText&gt;(27)&lt;/DisplayText&gt;&lt;record&gt;&lt;rec-number&gt;1241&lt;/rec-number&gt;&lt;foreign-keys&gt;&lt;key app="EN" db-id="trrtxszapet9r4e0pxrpzzv30d0vrsrastwf" timestamp="1668489048"&gt;1241&lt;/key&gt;&lt;/foreign-keys&gt;&lt;ref-type name="Journal Article"&gt;17&lt;/ref-type&gt;&lt;contributors&gt;&lt;authors&gt;&lt;author&gt;Padmapriya, Natarajan&lt;/author&gt;&lt;author&gt;Chen, Bozhi&lt;/author&gt;&lt;author&gt;Goh, Claire Marie Jie Lin&lt;/author&gt;&lt;author&gt;Shek, Lynette Pei Chi&lt;/author&gt;&lt;author&gt;Chong, Yap Seng&lt;/author&gt;&lt;author&gt;Tan, Kok Hian&lt;/author&gt;&lt;author&gt;Chan, Shiao-Yng&lt;/author&gt;&lt;author&gt;Yap, Fabian&lt;/author&gt;&lt;author&gt;Godfrey, Keith M.&lt;/author&gt;&lt;author&gt;Lee, Yung Seng&lt;/author&gt;&lt;author&gt;Eriksson, Johan G.&lt;/author&gt;&lt;author&gt;Bernard, Jonathan Y.&lt;/author&gt;&lt;author&gt;Müller-Riemenschneider, Falk&lt;/author&gt;&lt;/authors&gt;&lt;/contributors&gt;&lt;titles&gt;&lt;title&gt;24-hour movement behaviour profiles and their transition in children aged 5.5 and 8 years – findings from a prospective cohort study&lt;/title&gt;&lt;secondary-title&gt;International Journal of Behavioral Nutrition and Physical Activity&lt;/secondary-title&gt;&lt;/titles&gt;&lt;periodical&gt;&lt;full-title&gt;International Journal of Behavioral Nutrition and Physical Activity&lt;/full-title&gt;&lt;/periodical&gt;&lt;pages&gt;145&lt;/pages&gt;&lt;volume&gt;18&lt;/volume&gt;&lt;number&gt;1&lt;/number&gt;&lt;dates&gt;&lt;year&gt;2021&lt;/year&gt;&lt;pub-dates&gt;&lt;date&gt;2021/11/06&lt;/date&gt;&lt;/pub-dates&gt;&lt;/dates&gt;&lt;isbn&gt;1479-5868&lt;/isbn&gt;&lt;urls&gt;&lt;related-urls&gt;&lt;url&gt;https://doi.org/10.1186/s12966-021-01210-y&lt;/url&gt;&lt;/related-urls&gt;&lt;/urls&gt;&lt;electronic-resource-num&gt;10.1186/s12966-021-01210-y&lt;/electronic-resource-num&gt;&lt;/record&gt;&lt;/Cite&gt;&lt;/EndNote&gt;</w:instrText>
      </w:r>
      <w:r w:rsidR="003201C5" w:rsidRPr="00DB44B8">
        <w:rPr>
          <w:rFonts w:ascii="Times New Roman" w:eastAsia="Calibri" w:hAnsi="Times New Roman" w:cs="Times New Roman"/>
          <w:bCs/>
        </w:rPr>
        <w:fldChar w:fldCharType="separate"/>
      </w:r>
      <w:r w:rsidR="00DB7EC9" w:rsidRPr="00DB44B8">
        <w:rPr>
          <w:rFonts w:ascii="Times New Roman" w:eastAsia="Calibri" w:hAnsi="Times New Roman" w:cs="Times New Roman"/>
          <w:bCs/>
          <w:noProof/>
        </w:rPr>
        <w:t>(27)</w:t>
      </w:r>
      <w:r w:rsidR="003201C5" w:rsidRPr="00DB44B8">
        <w:rPr>
          <w:rFonts w:ascii="Times New Roman" w:eastAsia="Calibri" w:hAnsi="Times New Roman" w:cs="Times New Roman"/>
          <w:bCs/>
        </w:rPr>
        <w:fldChar w:fldCharType="end"/>
      </w:r>
      <w:r w:rsidR="00623486" w:rsidRPr="00DB44B8">
        <w:rPr>
          <w:rFonts w:ascii="Times New Roman" w:hAnsi="Times New Roman" w:cs="Times New Roman"/>
        </w:rPr>
        <w:t xml:space="preserve">. </w:t>
      </w:r>
      <w:r w:rsidR="008578AE" w:rsidRPr="00DB44B8">
        <w:rPr>
          <w:rFonts w:ascii="Times New Roman" w:hAnsi="Times New Roman" w:cs="Times New Roman"/>
        </w:rPr>
        <w:t xml:space="preserve">Third, studies have used various methods to measure adiposity outcomes, with some focusing solely on BMI while others examining different adiposity indicators, making direct comparisons challenging </w:t>
      </w:r>
      <w:r w:rsidR="003201C5" w:rsidRPr="00DB44B8">
        <w:rPr>
          <w:rFonts w:ascii="Times New Roman" w:eastAsia="Calibri" w:hAnsi="Times New Roman" w:cs="Times New Roman"/>
        </w:rPr>
        <w:fldChar w:fldCharType="begin">
          <w:fldData xml:space="preserve">PEVuZE5vdGU+PENpdGU+PEF1dGhvcj5TYWVsZW5zPC9BdXRob3I+PFllYXI+MjAxMTwvWWVhcj48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</w:fldData>
        </w:fldChar>
      </w:r>
      <w:r w:rsidR="003201C5" w:rsidRPr="00DB44B8">
        <w:rPr>
          <w:rFonts w:ascii="Times New Roman" w:eastAsia="Calibri" w:hAnsi="Times New Roman" w:cs="Times New Roman"/>
        </w:rPr>
        <w:instrText xml:space="preserve"> ADDIN EN.CITE </w:instrText>
      </w:r>
      <w:r w:rsidR="003201C5" w:rsidRPr="00DB44B8">
        <w:rPr>
          <w:rFonts w:ascii="Times New Roman" w:eastAsia="Calibri" w:hAnsi="Times New Roman" w:cs="Times New Roman"/>
        </w:rPr>
        <w:fldChar w:fldCharType="begin">
          <w:fldData xml:space="preserve">PEVuZE5vdGU+PENpdGU+PEF1dGhvcj5TYWVsZW5zPC9BdXRob3I+PFllYXI+MjAxMTwvWWVhcj48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</w:fldData>
        </w:fldChar>
      </w:r>
      <w:r w:rsidR="003201C5" w:rsidRPr="00DB44B8">
        <w:rPr>
          <w:rFonts w:ascii="Times New Roman" w:eastAsia="Calibri" w:hAnsi="Times New Roman" w:cs="Times New Roman"/>
        </w:rPr>
        <w:instrText xml:space="preserve"> ADDIN EN.CITE.DATA </w:instrText>
      </w:r>
      <w:r w:rsidR="003201C5" w:rsidRPr="00DB44B8">
        <w:rPr>
          <w:rFonts w:ascii="Times New Roman" w:eastAsia="Calibri" w:hAnsi="Times New Roman" w:cs="Times New Roman"/>
        </w:rPr>
      </w:r>
      <w:r w:rsidR="003201C5" w:rsidRPr="00DB44B8">
        <w:rPr>
          <w:rFonts w:ascii="Times New Roman" w:eastAsia="Calibri" w:hAnsi="Times New Roman" w:cs="Times New Roman"/>
        </w:rPr>
        <w:fldChar w:fldCharType="end"/>
      </w:r>
      <w:r w:rsidR="003201C5" w:rsidRPr="00DB44B8">
        <w:rPr>
          <w:rFonts w:ascii="Times New Roman" w:eastAsia="Calibri" w:hAnsi="Times New Roman" w:cs="Times New Roman"/>
        </w:rPr>
      </w:r>
      <w:r w:rsidR="003201C5" w:rsidRPr="00DB44B8">
        <w:rPr>
          <w:rFonts w:ascii="Times New Roman" w:eastAsia="Calibri" w:hAnsi="Times New Roman" w:cs="Times New Roman"/>
        </w:rPr>
        <w:fldChar w:fldCharType="separate"/>
      </w:r>
      <w:r w:rsidR="003201C5" w:rsidRPr="00DB44B8">
        <w:rPr>
          <w:rFonts w:ascii="Times New Roman" w:eastAsia="Calibri" w:hAnsi="Times New Roman" w:cs="Times New Roman"/>
          <w:noProof/>
        </w:rPr>
        <w:t>(17-21)</w:t>
      </w:r>
      <w:r w:rsidR="003201C5" w:rsidRPr="00DB44B8">
        <w:rPr>
          <w:rFonts w:ascii="Times New Roman" w:eastAsia="Calibri" w:hAnsi="Times New Roman" w:cs="Times New Roman"/>
        </w:rPr>
        <w:fldChar w:fldCharType="end"/>
      </w:r>
      <w:r w:rsidR="009B5EF5" w:rsidRPr="00DB44B8">
        <w:rPr>
          <w:rFonts w:ascii="Times New Roman" w:hAnsi="Times New Roman" w:cs="Times New Roman"/>
        </w:rPr>
        <w:t>. Fourth, the age ranges studied have varied widely, potentially masking developmental differences in movement behaviour-adiposity relationships</w:t>
      </w:r>
      <w:bookmarkEnd w:id="2"/>
      <w:r w:rsidR="00FB119E" w:rsidRPr="00DB44B8">
        <w:rPr>
          <w:rFonts w:ascii="Times New Roman" w:hAnsi="Times New Roman" w:cs="Times New Roman"/>
        </w:rPr>
        <w:t xml:space="preserve"> </w:t>
      </w:r>
      <w:r w:rsidR="00FB119E" w:rsidRPr="00DB44B8">
        <w:rPr>
          <w:rFonts w:ascii="Times New Roman" w:hAnsi="Times New Roman" w:cs="Times New Roman"/>
        </w:rPr>
        <w:fldChar w:fldCharType="begin">
          <w:fldData xml:space="preserve">PEVuZE5vdGU+PENpdGU+PEF1dGhvcj5XaWVyc21hPC9BdXRob3I+PFllYXI+MjAyMDwvWWVhcj48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</w:fldData>
        </w:fldChar>
      </w:r>
      <w:r w:rsidR="00DB7EC9" w:rsidRPr="00DB44B8">
        <w:rPr>
          <w:rFonts w:ascii="Times New Roman" w:hAnsi="Times New Roman" w:cs="Times New Roman"/>
        </w:rPr>
        <w:instrText xml:space="preserve"> ADDIN EN.CITE </w:instrText>
      </w:r>
      <w:r w:rsidR="00DB7EC9" w:rsidRPr="00DB44B8">
        <w:rPr>
          <w:rFonts w:ascii="Times New Roman" w:hAnsi="Times New Roman" w:cs="Times New Roman"/>
        </w:rPr>
        <w:fldChar w:fldCharType="begin">
          <w:fldData xml:space="preserve">PEVuZE5vdGU+PENpdGU+PEF1dGhvcj5XaWVyc21hPC9BdXRob3I+PFllYXI+MjAyMDwvWWVhcj48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</w:fldData>
        </w:fldChar>
      </w:r>
      <w:r w:rsidR="00DB7EC9" w:rsidRPr="00DB44B8">
        <w:rPr>
          <w:rFonts w:ascii="Times New Roman" w:hAnsi="Times New Roman" w:cs="Times New Roman"/>
        </w:rPr>
        <w:instrText xml:space="preserve"> ADDIN EN.CITE.DATA </w:instrText>
      </w:r>
      <w:r w:rsidR="00DB7EC9" w:rsidRPr="00DB44B8">
        <w:rPr>
          <w:rFonts w:ascii="Times New Roman" w:hAnsi="Times New Roman" w:cs="Times New Roman"/>
        </w:rPr>
      </w:r>
      <w:r w:rsidR="00DB7EC9" w:rsidRPr="00DB44B8">
        <w:rPr>
          <w:rFonts w:ascii="Times New Roman" w:hAnsi="Times New Roman" w:cs="Times New Roman"/>
        </w:rPr>
        <w:fldChar w:fldCharType="end"/>
      </w:r>
      <w:r w:rsidR="00FB119E" w:rsidRPr="00DB44B8">
        <w:rPr>
          <w:rFonts w:ascii="Times New Roman" w:hAnsi="Times New Roman" w:cs="Times New Roman"/>
        </w:rPr>
      </w:r>
      <w:r w:rsidR="00FB119E" w:rsidRPr="00DB44B8">
        <w:rPr>
          <w:rFonts w:ascii="Times New Roman" w:hAnsi="Times New Roman" w:cs="Times New Roman"/>
        </w:rPr>
        <w:fldChar w:fldCharType="separate"/>
      </w:r>
      <w:r w:rsidR="00DB7EC9" w:rsidRPr="00DB44B8">
        <w:rPr>
          <w:rFonts w:ascii="Times New Roman" w:hAnsi="Times New Roman" w:cs="Times New Roman"/>
          <w:noProof/>
        </w:rPr>
        <w:t>(11, 31)</w:t>
      </w:r>
      <w:r w:rsidR="00FB119E" w:rsidRPr="00DB44B8">
        <w:rPr>
          <w:rFonts w:ascii="Times New Roman" w:hAnsi="Times New Roman" w:cs="Times New Roman"/>
        </w:rPr>
        <w:fldChar w:fldCharType="end"/>
      </w:r>
      <w:r w:rsidR="009B5EF5" w:rsidRPr="00DB44B8">
        <w:rPr>
          <w:rFonts w:ascii="Times New Roman" w:hAnsi="Times New Roman" w:cs="Times New Roman"/>
        </w:rPr>
        <w:t xml:space="preserve">. </w:t>
      </w:r>
      <w:r w:rsidR="00746343" w:rsidRPr="00DB44B8">
        <w:rPr>
          <w:rFonts w:ascii="Times New Roman" w:eastAsia="Calibri" w:hAnsi="Times New Roman" w:cs="Times New Roman"/>
        </w:rPr>
        <w:t>Thi</w:t>
      </w:r>
      <w:r w:rsidR="004D5BCD" w:rsidRPr="00DB44B8">
        <w:rPr>
          <w:rFonts w:ascii="Times New Roman" w:eastAsia="Calibri" w:hAnsi="Times New Roman" w:cs="Times New Roman"/>
        </w:rPr>
        <w:t>s</w:t>
      </w:r>
      <w:r w:rsidR="00746343" w:rsidRPr="00DB44B8">
        <w:rPr>
          <w:rFonts w:ascii="Times New Roman" w:eastAsia="Calibri" w:hAnsi="Times New Roman" w:cs="Times New Roman"/>
        </w:rPr>
        <w:t xml:space="preserve"> study aims to address the aforementioned gaps by examining the sex-specific associations of accelerometer-measured 24-hour movement behaviours with BMI, abdominal circumference, and MRI-measured abdominal adiposity volumes in school-aged children, using a compositional data analysis approach. </w:t>
      </w:r>
    </w:p>
    <w:p w14:paraId="4B1DF989" w14:textId="77777777" w:rsidR="00C43301" w:rsidRPr="00DB44B8" w:rsidRDefault="008E2531" w:rsidP="00F33CC2">
      <w:pPr>
        <w:spacing w:line="480" w:lineRule="auto"/>
        <w:jc w:val="both"/>
        <w:rPr>
          <w:rFonts w:ascii="Times New Roman" w:hAnsi="Times New Roman" w:cs="Times New Roman"/>
          <w:b/>
        </w:rPr>
      </w:pPr>
      <w:r w:rsidRPr="00DB44B8">
        <w:rPr>
          <w:rFonts w:ascii="Times New Roman" w:hAnsi="Times New Roman" w:cs="Times New Roman"/>
          <w:b/>
        </w:rPr>
        <w:t>Methods</w:t>
      </w:r>
    </w:p>
    <w:p w14:paraId="57FADA6E" w14:textId="77777777" w:rsidR="00E62163" w:rsidRPr="00DB44B8" w:rsidRDefault="00E62163" w:rsidP="00E62163">
      <w:pPr>
        <w:keepNext/>
        <w:spacing w:before="240" w:after="0" w:line="480" w:lineRule="auto"/>
        <w:jc w:val="both"/>
        <w:rPr>
          <w:rFonts w:ascii="Times New Roman" w:eastAsia="Calibri" w:hAnsi="Times New Roman" w:cs="Times New Roman"/>
          <w:i/>
          <w:lang w:bidi="ta-IN"/>
        </w:rPr>
      </w:pPr>
      <w:r w:rsidRPr="00DB44B8">
        <w:rPr>
          <w:rFonts w:ascii="Times New Roman" w:eastAsia="Calibri" w:hAnsi="Times New Roman" w:cs="Times New Roman"/>
          <w:i/>
          <w:lang w:bidi="ta-IN"/>
        </w:rPr>
        <w:t xml:space="preserve">Study design </w:t>
      </w:r>
    </w:p>
    <w:p w14:paraId="4D9A89BF" w14:textId="1F60869F" w:rsidR="00E62163" w:rsidRPr="00DB44B8" w:rsidRDefault="00E62163" w:rsidP="00E62163">
      <w:pPr>
        <w:spacing w:line="480" w:lineRule="auto"/>
        <w:jc w:val="both"/>
        <w:rPr>
          <w:rFonts w:ascii="Times New Roman" w:eastAsia="Calibri" w:hAnsi="Times New Roman" w:cs="Times New Roman"/>
        </w:rPr>
      </w:pPr>
      <w:r w:rsidRPr="00DB44B8">
        <w:rPr>
          <w:rFonts w:ascii="Times New Roman" w:eastAsia="Calibri" w:hAnsi="Times New Roman" w:cs="Times New Roman"/>
        </w:rPr>
        <w:t>This research was conducted as part of the Growing Up in Singapore Towards healthy Outcomes (GUSTO) study, a comprehensive parent-offspring cohort</w:t>
      </w:r>
      <w:r w:rsidR="00404A48" w:rsidRPr="00DB44B8">
        <w:rPr>
          <w:rFonts w:ascii="Times New Roman" w:eastAsia="Calibri" w:hAnsi="Times New Roman" w:cs="Times New Roman"/>
        </w:rPr>
        <w:t xml:space="preserve"> </w:t>
      </w:r>
      <w:r w:rsidR="00DF2B09" w:rsidRPr="00DB44B8">
        <w:rPr>
          <w:rFonts w:ascii="Times New Roman" w:eastAsia="Calibri" w:hAnsi="Times New Roman" w:cs="Times New Roman"/>
        </w:rPr>
        <w:t>study</w:t>
      </w:r>
      <w:r w:rsidRPr="00DB44B8">
        <w:rPr>
          <w:rFonts w:ascii="Times New Roman" w:eastAsia="Calibri" w:hAnsi="Times New Roman" w:cs="Times New Roman"/>
        </w:rPr>
        <w:t xml:space="preserve">. The GUSTO study recruited pregnant women from three main ethnic groups in Singapore: Chinese, Malay, and Indian. Eligible participants were in early pregnancy, specifically before 14 weeks of gestation, and were attending antenatal care at one of two major public maternity units in Singapore: National University Hospital or KK Women's </w:t>
      </w:r>
      <w:r w:rsidRPr="00DB44B8">
        <w:rPr>
          <w:rFonts w:ascii="Times New Roman" w:eastAsia="Calibri" w:hAnsi="Times New Roman" w:cs="Times New Roman"/>
        </w:rPr>
        <w:lastRenderedPageBreak/>
        <w:t xml:space="preserve">and Children's Hospital. The recruitment phase for the GUSTO study occurred between June 2009 and October 2010. All women who agreed to participate provided written informed consent. The study protocol received ethical approval from two institutional review boards: The National Healthcare Group Domain Specific Review Board and the SingHealth Centralized Institutional Review Board. (ClinicalTrials.gov: NCT01174875) </w:t>
      </w:r>
      <w:r w:rsidRPr="00DB44B8">
        <w:rPr>
          <w:rFonts w:ascii="Times New Roman" w:hAnsi="Times New Roman"/>
          <w:lang w:bidi="ta-IN"/>
        </w:rPr>
        <w:fldChar w:fldCharType="begin">
          <w:fldData xml:space="preserve">PEVuZE5vdGU+PENpdGU+PEF1dGhvcj5Tb2g8L0F1dGhvcj48WWVhcj4yMDE0PC9ZZWFyPjxSZWNO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</w:fldData>
        </w:fldChar>
      </w:r>
      <w:r w:rsidR="00DB7EC9" w:rsidRPr="00DB44B8">
        <w:rPr>
          <w:rFonts w:ascii="Times New Roman" w:hAnsi="Times New Roman"/>
          <w:lang w:bidi="ta-IN"/>
        </w:rPr>
        <w:instrText xml:space="preserve"> ADDIN EN.CITE </w:instrText>
      </w:r>
      <w:r w:rsidR="00DB7EC9" w:rsidRPr="00DB44B8">
        <w:rPr>
          <w:rFonts w:ascii="Times New Roman" w:hAnsi="Times New Roman"/>
          <w:lang w:bidi="ta-IN"/>
        </w:rPr>
        <w:fldChar w:fldCharType="begin">
          <w:fldData xml:space="preserve">PEVuZE5vdGU+PENpdGU+PEF1dGhvcj5Tb2g8L0F1dGhvcj48WWVhcj4yMDE0PC9ZZWFyPjxSZWNO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</w:fldData>
        </w:fldChar>
      </w:r>
      <w:r w:rsidR="00DB7EC9" w:rsidRPr="00DB44B8">
        <w:rPr>
          <w:rFonts w:ascii="Times New Roman" w:hAnsi="Times New Roman"/>
          <w:lang w:bidi="ta-IN"/>
        </w:rPr>
        <w:instrText xml:space="preserve"> ADDIN EN.CITE.DATA </w:instrText>
      </w:r>
      <w:r w:rsidR="00DB7EC9" w:rsidRPr="00DB44B8">
        <w:rPr>
          <w:rFonts w:ascii="Times New Roman" w:hAnsi="Times New Roman"/>
          <w:lang w:bidi="ta-IN"/>
        </w:rPr>
      </w:r>
      <w:r w:rsidR="00DB7EC9" w:rsidRPr="00DB44B8">
        <w:rPr>
          <w:rFonts w:ascii="Times New Roman" w:hAnsi="Times New Roman"/>
          <w:lang w:bidi="ta-IN"/>
        </w:rPr>
        <w:fldChar w:fldCharType="end"/>
      </w:r>
      <w:r w:rsidRPr="00DB44B8">
        <w:rPr>
          <w:rFonts w:ascii="Times New Roman" w:hAnsi="Times New Roman"/>
          <w:lang w:bidi="ta-IN"/>
        </w:rPr>
      </w:r>
      <w:r w:rsidRPr="00DB44B8">
        <w:rPr>
          <w:rFonts w:ascii="Times New Roman" w:hAnsi="Times New Roman"/>
          <w:lang w:bidi="ta-IN"/>
        </w:rPr>
        <w:fldChar w:fldCharType="separate"/>
      </w:r>
      <w:r w:rsidR="00DB7EC9" w:rsidRPr="00DB44B8">
        <w:rPr>
          <w:rFonts w:ascii="Times New Roman" w:hAnsi="Times New Roman"/>
          <w:noProof/>
          <w:lang w:bidi="ta-IN"/>
        </w:rPr>
        <w:t>(32, 33)</w:t>
      </w:r>
      <w:r w:rsidRPr="00DB44B8">
        <w:rPr>
          <w:rFonts w:ascii="Times New Roman" w:hAnsi="Times New Roman"/>
          <w:lang w:bidi="ta-IN"/>
        </w:rPr>
        <w:fldChar w:fldCharType="end"/>
      </w:r>
      <w:r w:rsidRPr="00DB44B8">
        <w:rPr>
          <w:rFonts w:ascii="Times New Roman" w:eastAsia="Calibri" w:hAnsi="Times New Roman" w:cs="Times New Roman"/>
        </w:rPr>
        <w:t>.</w:t>
      </w:r>
    </w:p>
    <w:p w14:paraId="3CA351C8" w14:textId="77777777" w:rsidR="002D6535" w:rsidRPr="00DB44B8" w:rsidRDefault="002D6535" w:rsidP="002D6535">
      <w:pPr>
        <w:spacing w:after="0" w:line="480" w:lineRule="auto"/>
        <w:contextualSpacing/>
        <w:jc w:val="both"/>
        <w:rPr>
          <w:rFonts w:ascii="Times New Roman" w:eastAsia="Calibri" w:hAnsi="Times New Roman" w:cs="Times New Roman"/>
          <w:i/>
          <w:iCs/>
        </w:rPr>
      </w:pPr>
      <w:r w:rsidRPr="00DB44B8">
        <w:rPr>
          <w:rFonts w:ascii="Times New Roman" w:eastAsia="Calibri" w:hAnsi="Times New Roman" w:cs="Times New Roman"/>
          <w:i/>
          <w:iCs/>
        </w:rPr>
        <w:t xml:space="preserve">Measurement of movement behaviours </w:t>
      </w:r>
    </w:p>
    <w:p w14:paraId="608546FD" w14:textId="2639CF75" w:rsidR="002D6535" w:rsidRPr="00DB44B8" w:rsidRDefault="002D6535" w:rsidP="002D6535">
      <w:pPr>
        <w:spacing w:after="0" w:line="480" w:lineRule="auto"/>
        <w:contextualSpacing/>
        <w:jc w:val="both"/>
        <w:rPr>
          <w:rFonts w:ascii="Times New Roman" w:eastAsia="Calibri" w:hAnsi="Times New Roman" w:cs="Times New Roman"/>
        </w:rPr>
      </w:pPr>
      <w:r w:rsidRPr="00DB44B8">
        <w:rPr>
          <w:rFonts w:ascii="Times New Roman" w:eastAsia="Calibri" w:hAnsi="Times New Roman" w:cs="Times New Roman"/>
        </w:rPr>
        <w:t>Movement behaviour data for children at the ages of</w:t>
      </w:r>
      <w:r w:rsidR="00E44F60" w:rsidRPr="00DB44B8">
        <w:rPr>
          <w:rFonts w:ascii="Times New Roman" w:eastAsia="Calibri" w:hAnsi="Times New Roman" w:cs="Times New Roman"/>
        </w:rPr>
        <w:t xml:space="preserve"> </w:t>
      </w:r>
      <w:r w:rsidR="00F3300B" w:rsidRPr="00DB44B8">
        <w:rPr>
          <w:rFonts w:ascii="Times New Roman" w:eastAsia="Calibri" w:hAnsi="Times New Roman" w:cs="Times New Roman"/>
        </w:rPr>
        <w:t>5.5-6, 7.5-8, and 10-10.5 years</w:t>
      </w:r>
      <w:r w:rsidR="00F3300B" w:rsidRPr="00DB44B8" w:rsidDel="00F3300B">
        <w:rPr>
          <w:rFonts w:ascii="Times New Roman" w:eastAsia="Calibri" w:hAnsi="Times New Roman" w:cs="Times New Roman"/>
        </w:rPr>
        <w:t xml:space="preserve"> </w:t>
      </w:r>
      <w:r w:rsidRPr="00DB44B8">
        <w:rPr>
          <w:rFonts w:ascii="Times New Roman" w:eastAsia="Calibri" w:hAnsi="Times New Roman" w:cs="Times New Roman"/>
        </w:rPr>
        <w:t>were collected using ActiGraph GT3X+ accelerometer. The devices were attached to the child’s non-dominant wrist with a non-removable strap</w:t>
      </w:r>
      <w:r w:rsidR="006D474E" w:rsidRPr="00DB44B8">
        <w:rPr>
          <w:rFonts w:ascii="Times New Roman" w:eastAsia="Calibri" w:hAnsi="Times New Roman" w:cs="Times New Roman"/>
        </w:rPr>
        <w:t xml:space="preserve">, and </w:t>
      </w:r>
      <w:r w:rsidRPr="00DB44B8">
        <w:rPr>
          <w:rFonts w:ascii="Times New Roman" w:eastAsia="Calibri" w:hAnsi="Times New Roman" w:cs="Times New Roman"/>
        </w:rPr>
        <w:t xml:space="preserve">instructed to remove the device on the ninth day post-visit, </w:t>
      </w:r>
      <w:r w:rsidR="006D474E" w:rsidRPr="00DB44B8">
        <w:rPr>
          <w:rFonts w:ascii="Times New Roman" w:eastAsia="Calibri" w:hAnsi="Times New Roman" w:cs="Times New Roman"/>
        </w:rPr>
        <w:t>allowing for continuous 24-hour data collection over a 7-day period</w:t>
      </w:r>
      <w:r w:rsidRPr="00DB44B8">
        <w:rPr>
          <w:rFonts w:ascii="Times New Roman" w:eastAsia="Calibri" w:hAnsi="Times New Roman" w:cs="Times New Roman"/>
        </w:rPr>
        <w:t xml:space="preserve">. The data were processed using the GGIR </w:t>
      </w:r>
      <w:r w:rsidR="002D11A4" w:rsidRPr="00DB44B8">
        <w:rPr>
          <w:rFonts w:ascii="Times New Roman" w:eastAsia="Calibri" w:hAnsi="Times New Roman" w:cs="Times New Roman"/>
        </w:rPr>
        <w:t xml:space="preserve"> R </w:t>
      </w:r>
      <w:r w:rsidRPr="00DB44B8">
        <w:rPr>
          <w:rFonts w:ascii="Times New Roman" w:eastAsia="Calibri" w:hAnsi="Times New Roman" w:cs="Times New Roman"/>
        </w:rPr>
        <w:t>package (version 2.</w:t>
      </w:r>
      <w:r w:rsidR="002D11A4" w:rsidRPr="00DB44B8">
        <w:rPr>
          <w:rFonts w:ascii="Times New Roman" w:eastAsia="Calibri" w:hAnsi="Times New Roman" w:cs="Times New Roman"/>
        </w:rPr>
        <w:t>6</w:t>
      </w:r>
      <w:r w:rsidRPr="00DB44B8">
        <w:rPr>
          <w:rFonts w:ascii="Times New Roman" w:eastAsia="Calibri" w:hAnsi="Times New Roman" w:cs="Times New Roman"/>
        </w:rPr>
        <w:t xml:space="preserve">) </w:t>
      </w:r>
      <w:r w:rsidR="003E066E" w:rsidRPr="00DB44B8">
        <w:rPr>
          <w:rFonts w:ascii="Times New Roman" w:eastAsia="Calibri" w:hAnsi="Times New Roman" w:cs="Times New Roman"/>
        </w:rPr>
        <w:fldChar w:fldCharType="begin">
          <w:fldData xml:space="preserve">PEVuZE5vdGU+PENpdGU+PEF1dGhvcj52YW4gSGVlczwvQXV0aG9yPjxZZWFyPjIwMTM8L1llYXI+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</w:fldData>
        </w:fldChar>
      </w:r>
      <w:r w:rsidR="00DB7EC9" w:rsidRPr="00DB44B8">
        <w:rPr>
          <w:rFonts w:ascii="Times New Roman" w:eastAsia="Calibri" w:hAnsi="Times New Roman" w:cs="Times New Roman"/>
        </w:rPr>
        <w:instrText xml:space="preserve"> ADDIN EN.CITE </w:instrText>
      </w:r>
      <w:r w:rsidR="00DB7EC9" w:rsidRPr="00DB44B8">
        <w:rPr>
          <w:rFonts w:ascii="Times New Roman" w:eastAsia="Calibri" w:hAnsi="Times New Roman" w:cs="Times New Roman"/>
        </w:rPr>
        <w:fldChar w:fldCharType="begin">
          <w:fldData xml:space="preserve">PEVuZE5vdGU+PENpdGU+PEF1dGhvcj52YW4gSGVlczwvQXV0aG9yPjxZZWFyPjIwMTM8L1llYXI+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</w:fldData>
        </w:fldChar>
      </w:r>
      <w:r w:rsidR="00DB7EC9" w:rsidRPr="00DB44B8">
        <w:rPr>
          <w:rFonts w:ascii="Times New Roman" w:eastAsia="Calibri" w:hAnsi="Times New Roman" w:cs="Times New Roman"/>
        </w:rPr>
        <w:instrText xml:space="preserve"> ADDIN EN.CITE.DATA </w:instrText>
      </w:r>
      <w:r w:rsidR="00DB7EC9" w:rsidRPr="00DB44B8">
        <w:rPr>
          <w:rFonts w:ascii="Times New Roman" w:eastAsia="Calibri" w:hAnsi="Times New Roman" w:cs="Times New Roman"/>
        </w:rPr>
      </w:r>
      <w:r w:rsidR="00DB7EC9" w:rsidRPr="00DB44B8">
        <w:rPr>
          <w:rFonts w:ascii="Times New Roman" w:eastAsia="Calibri" w:hAnsi="Times New Roman" w:cs="Times New Roman"/>
        </w:rPr>
        <w:fldChar w:fldCharType="end"/>
      </w:r>
      <w:r w:rsidR="003E066E" w:rsidRPr="00DB44B8">
        <w:rPr>
          <w:rFonts w:ascii="Times New Roman" w:eastAsia="Calibri" w:hAnsi="Times New Roman" w:cs="Times New Roman"/>
        </w:rPr>
      </w:r>
      <w:r w:rsidR="003E066E"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34, 35)</w:t>
      </w:r>
      <w:r w:rsidR="003E066E" w:rsidRPr="00DB44B8">
        <w:rPr>
          <w:rFonts w:ascii="Times New Roman" w:eastAsia="Calibri" w:hAnsi="Times New Roman" w:cs="Times New Roman"/>
        </w:rPr>
        <w:fldChar w:fldCharType="end"/>
      </w:r>
      <w:r w:rsidR="003E066E" w:rsidRPr="00DB44B8">
        <w:rPr>
          <w:rFonts w:ascii="Times New Roman" w:eastAsia="Calibri" w:hAnsi="Times New Roman" w:cs="Times New Roman"/>
        </w:rPr>
        <w:t xml:space="preserve">. </w:t>
      </w:r>
      <w:r w:rsidRPr="00DB44B8">
        <w:rPr>
          <w:rFonts w:ascii="Times New Roman" w:eastAsia="Calibri" w:hAnsi="Times New Roman" w:cs="Times New Roman"/>
        </w:rPr>
        <w:t xml:space="preserve">For data to be considered valid, days needed to have at least 16 hours of recorded data from midnight to midnight. Children were included in the analysis if they had at least two valid weekdays and one valid weekend day. The "2015 van Hees algorithm" was employed to the night sleep window </w:t>
      </w:r>
      <w:r w:rsidR="003E066E" w:rsidRPr="00DB44B8">
        <w:rPr>
          <w:rFonts w:ascii="Times New Roman" w:eastAsia="Calibri" w:hAnsi="Times New Roman" w:cs="Times New Roman"/>
        </w:rPr>
        <w:fldChar w:fldCharType="begin">
          <w:fldData xml:space="preserve">PEVuZE5vdGU+PENpdGU+PEF1dGhvcj52YW4gSGVlczwvQXV0aG9yPjxZZWFyPjIwMTU8L1llYXI+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=
</w:fldData>
        </w:fldChar>
      </w:r>
      <w:r w:rsidR="00DB7EC9" w:rsidRPr="00DB44B8">
        <w:rPr>
          <w:rFonts w:ascii="Times New Roman" w:eastAsia="Calibri" w:hAnsi="Times New Roman" w:cs="Times New Roman"/>
        </w:rPr>
        <w:instrText xml:space="preserve"> ADDIN EN.CITE </w:instrText>
      </w:r>
      <w:r w:rsidR="00DB7EC9" w:rsidRPr="00DB44B8">
        <w:rPr>
          <w:rFonts w:ascii="Times New Roman" w:eastAsia="Calibri" w:hAnsi="Times New Roman" w:cs="Times New Roman"/>
        </w:rPr>
        <w:fldChar w:fldCharType="begin">
          <w:fldData xml:space="preserve">PEVuZE5vdGU+PENpdGU+PEF1dGhvcj52YW4gSGVlczwvQXV0aG9yPjxZZWFyPjIwMTU8L1llYXI+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=
</w:fldData>
        </w:fldChar>
      </w:r>
      <w:r w:rsidR="00DB7EC9" w:rsidRPr="00DB44B8">
        <w:rPr>
          <w:rFonts w:ascii="Times New Roman" w:eastAsia="Calibri" w:hAnsi="Times New Roman" w:cs="Times New Roman"/>
        </w:rPr>
        <w:instrText xml:space="preserve"> ADDIN EN.CITE.DATA </w:instrText>
      </w:r>
      <w:r w:rsidR="00DB7EC9" w:rsidRPr="00DB44B8">
        <w:rPr>
          <w:rFonts w:ascii="Times New Roman" w:eastAsia="Calibri" w:hAnsi="Times New Roman" w:cs="Times New Roman"/>
        </w:rPr>
      </w:r>
      <w:r w:rsidR="00DB7EC9" w:rsidRPr="00DB44B8">
        <w:rPr>
          <w:rFonts w:ascii="Times New Roman" w:eastAsia="Calibri" w:hAnsi="Times New Roman" w:cs="Times New Roman"/>
        </w:rPr>
        <w:fldChar w:fldCharType="end"/>
      </w:r>
      <w:r w:rsidR="003E066E" w:rsidRPr="00DB44B8">
        <w:rPr>
          <w:rFonts w:ascii="Times New Roman" w:eastAsia="Calibri" w:hAnsi="Times New Roman" w:cs="Times New Roman"/>
        </w:rPr>
      </w:r>
      <w:r w:rsidR="003E066E"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27, 36, 37)</w:t>
      </w:r>
      <w:r w:rsidR="003E066E" w:rsidRPr="00DB44B8">
        <w:rPr>
          <w:rFonts w:ascii="Times New Roman" w:eastAsia="Calibri" w:hAnsi="Times New Roman" w:cs="Times New Roman"/>
        </w:rPr>
        <w:fldChar w:fldCharType="end"/>
      </w:r>
      <w:r w:rsidR="003E066E" w:rsidRPr="00DB44B8">
        <w:rPr>
          <w:rFonts w:ascii="Times New Roman" w:eastAsia="Calibri" w:hAnsi="Times New Roman" w:cs="Times New Roman"/>
        </w:rPr>
        <w:t xml:space="preserve">. </w:t>
      </w:r>
      <w:r w:rsidRPr="00DB44B8">
        <w:rPr>
          <w:rFonts w:ascii="Times New Roman" w:eastAsia="Calibri" w:hAnsi="Times New Roman" w:cs="Times New Roman"/>
        </w:rPr>
        <w:t xml:space="preserve">Through visual inspection of the data, </w:t>
      </w:r>
      <w:r w:rsidR="00D005A9" w:rsidRPr="00DB44B8">
        <w:rPr>
          <w:rFonts w:ascii="Times New Roman" w:eastAsia="Calibri" w:hAnsi="Times New Roman" w:cs="Times New Roman"/>
        </w:rPr>
        <w:t xml:space="preserve">sustained </w:t>
      </w:r>
      <w:r w:rsidRPr="00DB44B8">
        <w:rPr>
          <w:rFonts w:ascii="Times New Roman" w:eastAsia="Calibri" w:hAnsi="Times New Roman" w:cs="Times New Roman"/>
        </w:rPr>
        <w:t xml:space="preserve">inactivity bouts lasting at least 15 minutes were classified as naps, and total sleep time was calculated by summing night sleep and naps. Waking time was categorised into </w:t>
      </w:r>
      <w:r w:rsidR="004A3FE2" w:rsidRPr="00DB44B8">
        <w:rPr>
          <w:rFonts w:ascii="Times New Roman" w:eastAsia="Calibri" w:hAnsi="Times New Roman" w:cs="Times New Roman"/>
        </w:rPr>
        <w:t>SB (</w:t>
      </w:r>
      <w:r w:rsidRPr="00DB44B8">
        <w:rPr>
          <w:rFonts w:ascii="Times New Roman" w:eastAsia="Calibri" w:hAnsi="Times New Roman" w:cs="Times New Roman"/>
        </w:rPr>
        <w:t>inactivity</w:t>
      </w:r>
      <w:r w:rsidR="004A3FE2" w:rsidRPr="00DB44B8">
        <w:rPr>
          <w:rFonts w:ascii="Times New Roman" w:eastAsia="Calibri" w:hAnsi="Times New Roman" w:cs="Times New Roman"/>
        </w:rPr>
        <w:t>)</w:t>
      </w:r>
      <w:r w:rsidRPr="00DB44B8">
        <w:rPr>
          <w:rFonts w:ascii="Times New Roman" w:eastAsia="Calibri" w:hAnsi="Times New Roman" w:cs="Times New Roman"/>
        </w:rPr>
        <w:t>, LPA, and MVPA, based on the Euclidean Norm Minus One (ENMO) values (&lt;35, 35-200, and ≥200 m</w:t>
      </w:r>
      <w:r w:rsidRPr="00DB44B8">
        <w:rPr>
          <w:rFonts w:ascii="Times New Roman" w:eastAsia="Calibri" w:hAnsi="Times New Roman" w:cs="Times New Roman"/>
          <w:i/>
          <w:iCs/>
        </w:rPr>
        <w:t>g</w:t>
      </w:r>
      <w:r w:rsidRPr="00DB44B8">
        <w:rPr>
          <w:rFonts w:ascii="Times New Roman" w:eastAsia="Calibri" w:hAnsi="Times New Roman" w:cs="Times New Roman"/>
        </w:rPr>
        <w:t>, respectively, where 1 m</w:t>
      </w:r>
      <w:r w:rsidRPr="00DB44B8">
        <w:rPr>
          <w:rFonts w:ascii="Times New Roman" w:eastAsia="Calibri" w:hAnsi="Times New Roman" w:cs="Times New Roman"/>
          <w:i/>
          <w:iCs/>
        </w:rPr>
        <w:t>g</w:t>
      </w:r>
      <w:r w:rsidRPr="00DB44B8">
        <w:rPr>
          <w:rFonts w:ascii="Times New Roman" w:eastAsia="Calibri" w:hAnsi="Times New Roman" w:cs="Times New Roman"/>
        </w:rPr>
        <w:t xml:space="preserve"> = 0.00981 m·s−²) using prediction equations by Hildebrand et al. </w:t>
      </w:r>
      <w:r w:rsidR="00CA47E2" w:rsidRPr="00DB44B8">
        <w:rPr>
          <w:rFonts w:ascii="Times New Roman" w:eastAsia="Calibri" w:hAnsi="Times New Roman" w:cs="Times New Roman"/>
        </w:rPr>
        <w:fldChar w:fldCharType="begin">
          <w:fldData xml:space="preserve">PEVuZE5vdGU+PENpdGU+PEF1dGhvcj5IaWxkZWJyYW5kPC9BdXRob3I+PFllYXI+MjAxNDwvWWVh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</w:fldData>
        </w:fldChar>
      </w:r>
      <w:r w:rsidR="00DB7EC9" w:rsidRPr="00DB44B8">
        <w:rPr>
          <w:rFonts w:ascii="Times New Roman" w:eastAsia="Calibri" w:hAnsi="Times New Roman" w:cs="Times New Roman"/>
        </w:rPr>
        <w:instrText xml:space="preserve"> ADDIN EN.CITE </w:instrText>
      </w:r>
      <w:r w:rsidR="00DB7EC9" w:rsidRPr="00DB44B8">
        <w:rPr>
          <w:rFonts w:ascii="Times New Roman" w:eastAsia="Calibri" w:hAnsi="Times New Roman" w:cs="Times New Roman"/>
        </w:rPr>
        <w:fldChar w:fldCharType="begin">
          <w:fldData xml:space="preserve">PEVuZE5vdGU+PENpdGU+PEF1dGhvcj5IaWxkZWJyYW5kPC9BdXRob3I+PFllYXI+MjAxNDwvWWVh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</w:fldData>
        </w:fldChar>
      </w:r>
      <w:r w:rsidR="00DB7EC9" w:rsidRPr="00DB44B8">
        <w:rPr>
          <w:rFonts w:ascii="Times New Roman" w:eastAsia="Calibri" w:hAnsi="Times New Roman" w:cs="Times New Roman"/>
        </w:rPr>
        <w:instrText xml:space="preserve"> ADDIN EN.CITE.DATA </w:instrText>
      </w:r>
      <w:r w:rsidR="00DB7EC9" w:rsidRPr="00DB44B8">
        <w:rPr>
          <w:rFonts w:ascii="Times New Roman" w:eastAsia="Calibri" w:hAnsi="Times New Roman" w:cs="Times New Roman"/>
        </w:rPr>
      </w:r>
      <w:r w:rsidR="00DB7EC9" w:rsidRPr="00DB44B8">
        <w:rPr>
          <w:rFonts w:ascii="Times New Roman" w:eastAsia="Calibri" w:hAnsi="Times New Roman" w:cs="Times New Roman"/>
        </w:rPr>
        <w:fldChar w:fldCharType="end"/>
      </w:r>
      <w:r w:rsidR="00CA47E2" w:rsidRPr="00DB44B8">
        <w:rPr>
          <w:rFonts w:ascii="Times New Roman" w:eastAsia="Calibri" w:hAnsi="Times New Roman" w:cs="Times New Roman"/>
        </w:rPr>
      </w:r>
      <w:r w:rsidR="00CA47E2"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38, 39)</w:t>
      </w:r>
      <w:r w:rsidR="00CA47E2" w:rsidRPr="00DB44B8">
        <w:rPr>
          <w:rFonts w:ascii="Times New Roman" w:eastAsia="Calibri" w:hAnsi="Times New Roman" w:cs="Times New Roman"/>
        </w:rPr>
        <w:fldChar w:fldCharType="end"/>
      </w:r>
      <w:r w:rsidR="00CA47E2" w:rsidRPr="00DB44B8">
        <w:rPr>
          <w:rFonts w:ascii="Times New Roman" w:eastAsia="Calibri" w:hAnsi="Times New Roman" w:cs="Times New Roman"/>
        </w:rPr>
        <w:t xml:space="preserve">. </w:t>
      </w:r>
      <w:r w:rsidRPr="00DB44B8">
        <w:rPr>
          <w:rFonts w:ascii="Times New Roman" w:eastAsia="Calibri" w:hAnsi="Times New Roman" w:cs="Times New Roman"/>
        </w:rPr>
        <w:t xml:space="preserve">The analysis used weighted averages of time spent in each activity across all valid days, with weekend days weighted at 2/5 of weekdays </w:t>
      </w:r>
      <w:r w:rsidR="00074582" w:rsidRPr="00DB44B8">
        <w:rPr>
          <w:rFonts w:ascii="Times New Roman" w:eastAsia="Calibri" w:hAnsi="Times New Roman" w:cs="Times New Roman"/>
        </w:rPr>
        <w:fldChar w:fldCharType="begin"/>
      </w:r>
      <w:r w:rsidR="00DB7EC9" w:rsidRPr="00DB44B8">
        <w:rPr>
          <w:rFonts w:ascii="Times New Roman" w:eastAsia="Calibri" w:hAnsi="Times New Roman" w:cs="Times New Roman"/>
        </w:rPr>
        <w:instrText xml:space="preserve"> ADDIN EN.CITE &lt;EndNote&gt;&lt;Cite&gt;&lt;Author&gt;Padmapriya&lt;/Author&gt;&lt;Year&gt;2021&lt;/Year&gt;&lt;RecNum&gt;1241&lt;/RecNum&gt;&lt;DisplayText&gt;(27)&lt;/DisplayText&gt;&lt;record&gt;&lt;rec-number&gt;1241&lt;/rec-number&gt;&lt;foreign-keys&gt;&lt;key app="EN" db-id="trrtxszapet9r4e0pxrpzzv30d0vrsrastwf" timestamp="1668489048"&gt;1241&lt;/key&gt;&lt;/foreign-keys&gt;&lt;ref-type name="Journal Article"&gt;17&lt;/ref-type&gt;&lt;contributors&gt;&lt;authors&gt;&lt;author&gt;Padmapriya, Natarajan&lt;/author&gt;&lt;author&gt;Chen, Bozhi&lt;/author&gt;&lt;author&gt;Goh, Claire Marie Jie Lin&lt;/author&gt;&lt;author&gt;Shek, Lynette Pei Chi&lt;/author&gt;&lt;author&gt;Chong, Yap Seng&lt;/author&gt;&lt;author&gt;Tan, Kok Hian&lt;/author&gt;&lt;author&gt;Chan, Shiao-Yng&lt;/author&gt;&lt;author&gt;Yap, Fabian&lt;/author&gt;&lt;author&gt;Godfrey, Keith M.&lt;/author&gt;&lt;author&gt;Lee, Yung Seng&lt;/author&gt;&lt;author&gt;Eriksson, Johan G.&lt;/author&gt;&lt;author&gt;Bernard, Jonathan Y.&lt;/author&gt;&lt;author&gt;Müller-Riemenschneider, Falk&lt;/author&gt;&lt;/authors&gt;&lt;/contributors&gt;&lt;titles&gt;&lt;title&gt;24-hour movement behaviour profiles and their transition in children aged 5.5 and 8 years – findings from a prospective cohort study&lt;/title&gt;&lt;secondary-title&gt;International Journal of Behavioral Nutrition and Physical Activity&lt;/secondary-title&gt;&lt;/titles&gt;&lt;periodical&gt;&lt;full-title&gt;International Journal of Behavioral Nutrition and Physical Activity&lt;/full-title&gt;&lt;/periodical&gt;&lt;pages&gt;145&lt;/pages&gt;&lt;volume&gt;18&lt;/volume&gt;&lt;number&gt;1&lt;/number&gt;&lt;dates&gt;&lt;year&gt;2021&lt;/year&gt;&lt;pub-dates&gt;&lt;date&gt;2021/11/06&lt;/date&gt;&lt;/pub-dates&gt;&lt;/dates&gt;&lt;isbn&gt;1479-5868&lt;/isbn&gt;&lt;urls&gt;&lt;related-urls&gt;&lt;url&gt;https://doi.org/10.1186/s12966-021-01210-y&lt;/url&gt;&lt;/related-urls&gt;&lt;/urls&gt;&lt;electronic-resource-num&gt;10.1186/s12966-021-01210-y&lt;/electronic-resource-num&gt;&lt;/record&gt;&lt;/Cite&gt;&lt;/EndNote&gt;</w:instrText>
      </w:r>
      <w:r w:rsidR="00074582"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27)</w:t>
      </w:r>
      <w:r w:rsidR="00074582" w:rsidRPr="00DB44B8">
        <w:rPr>
          <w:rFonts w:ascii="Times New Roman" w:eastAsia="Calibri" w:hAnsi="Times New Roman" w:cs="Times New Roman"/>
        </w:rPr>
        <w:fldChar w:fldCharType="end"/>
      </w:r>
      <w:r w:rsidR="00074582" w:rsidRPr="00DB44B8">
        <w:rPr>
          <w:rFonts w:ascii="Times New Roman" w:eastAsia="Calibri" w:hAnsi="Times New Roman" w:cs="Times New Roman"/>
        </w:rPr>
        <w:t xml:space="preserve">. </w:t>
      </w:r>
    </w:p>
    <w:p w14:paraId="6C9687A7" w14:textId="0638B0B0" w:rsidR="00A7318F" w:rsidRPr="00DB44B8" w:rsidRDefault="007661C0" w:rsidP="00A7318F">
      <w:pPr>
        <w:spacing w:line="480" w:lineRule="auto"/>
        <w:jc w:val="both"/>
        <w:rPr>
          <w:rFonts w:ascii="Times New Roman" w:eastAsia="Calibri" w:hAnsi="Times New Roman" w:cs="Times New Roman"/>
          <w:i/>
          <w:iCs/>
          <w:lang w:bidi="ta-IN"/>
        </w:rPr>
      </w:pPr>
      <w:r w:rsidRPr="00DB44B8">
        <w:rPr>
          <w:rFonts w:ascii="Times New Roman" w:eastAsia="Calibri" w:hAnsi="Times New Roman" w:cs="Times New Roman"/>
          <w:i/>
          <w:iCs/>
          <w:lang w:bidi="ta-IN"/>
        </w:rPr>
        <w:t>Assessment</w:t>
      </w:r>
      <w:r w:rsidR="00BA0AF7" w:rsidRPr="00DB44B8">
        <w:rPr>
          <w:rFonts w:ascii="Times New Roman" w:eastAsia="Calibri" w:hAnsi="Times New Roman" w:cs="Times New Roman"/>
          <w:i/>
          <w:iCs/>
          <w:lang w:bidi="ta-IN"/>
        </w:rPr>
        <w:t xml:space="preserve"> of </w:t>
      </w:r>
      <w:r w:rsidR="00D81207" w:rsidRPr="00DB44B8">
        <w:rPr>
          <w:rFonts w:ascii="Times New Roman" w:eastAsia="Calibri" w:hAnsi="Times New Roman" w:cs="Times New Roman"/>
          <w:i/>
          <w:iCs/>
          <w:lang w:bidi="ta-IN"/>
        </w:rPr>
        <w:t>BMI and abdominal circumference</w:t>
      </w:r>
    </w:p>
    <w:p w14:paraId="65DF056E" w14:textId="311D245F" w:rsidR="00BA0AF7" w:rsidRPr="00DB44B8" w:rsidRDefault="00BA0AF7" w:rsidP="00A7318F">
      <w:pPr>
        <w:spacing w:line="480" w:lineRule="auto"/>
        <w:jc w:val="both"/>
        <w:rPr>
          <w:rFonts w:ascii="Times New Roman" w:eastAsia="Calibri" w:hAnsi="Times New Roman" w:cs="Times New Roman"/>
          <w:noProof/>
          <w:lang w:bidi="ta-IN"/>
        </w:rPr>
      </w:pPr>
      <w:r w:rsidRPr="00DB44B8">
        <w:rPr>
          <w:rFonts w:ascii="Times New Roman" w:eastAsia="Calibri" w:hAnsi="Times New Roman" w:cs="Times New Roman"/>
          <w:noProof/>
          <w:lang w:bidi="ta-IN"/>
        </w:rPr>
        <w:t xml:space="preserve">Children's weight (to the nearest g) and height (to the nearest 0.1 cm) were measured up to three times during each clinic visits, including visits at ages </w:t>
      </w:r>
      <w:r w:rsidR="00F66B38" w:rsidRPr="00DB44B8">
        <w:rPr>
          <w:rFonts w:ascii="Times New Roman" w:eastAsia="Calibri" w:hAnsi="Times New Roman" w:cs="Times New Roman"/>
          <w:noProof/>
          <w:lang w:bidi="ta-IN"/>
        </w:rPr>
        <w:t>5.5-6, 7.5-8, and 10-10.5 years</w:t>
      </w:r>
      <w:r w:rsidRPr="00DB44B8">
        <w:rPr>
          <w:rFonts w:ascii="Times New Roman" w:eastAsia="Calibri" w:hAnsi="Times New Roman" w:cs="Times New Roman"/>
          <w:noProof/>
          <w:lang w:bidi="ta-IN"/>
        </w:rPr>
        <w:t>, by trained research staff using a SECA model 803 weighing scale and a SECA model 213 stadiometer (Hamburg, Germany), respectively. The repeated measurements from each visit were averaged. Body mass index (BMI, kg/m²) was calculated by dividing the weight (in kg) by the square of the average height (in m²) for each visit.</w:t>
      </w:r>
    </w:p>
    <w:p w14:paraId="46091D2A" w14:textId="1F0983DD" w:rsidR="00D81207" w:rsidRPr="00DB44B8" w:rsidRDefault="00D81207" w:rsidP="00A7318F">
      <w:pPr>
        <w:spacing w:line="480" w:lineRule="auto"/>
        <w:jc w:val="both"/>
        <w:rPr>
          <w:rFonts w:ascii="Times New Roman" w:hAnsi="Times New Roman" w:cs="Times New Roman"/>
          <w:i/>
        </w:rPr>
      </w:pPr>
      <w:r w:rsidRPr="00DB44B8">
        <w:rPr>
          <w:rFonts w:ascii="Times New Roman" w:hAnsi="Times New Roman" w:cs="Times New Roman"/>
          <w:i/>
        </w:rPr>
        <w:lastRenderedPageBreak/>
        <w:t>Assessment of abdominal adipose tissue volumes</w:t>
      </w:r>
    </w:p>
    <w:p w14:paraId="37E03F3A" w14:textId="75EF27E0" w:rsidR="00A7318F" w:rsidRPr="00DB44B8" w:rsidRDefault="00A623A1" w:rsidP="00A7318F">
      <w:pPr>
        <w:spacing w:line="480" w:lineRule="auto"/>
        <w:jc w:val="both"/>
        <w:rPr>
          <w:rFonts w:ascii="Times New Roman" w:eastAsia="Calibri" w:hAnsi="Times New Roman" w:cs="Times New Roman"/>
          <w:lang w:bidi="ta-IN"/>
        </w:rPr>
      </w:pPr>
      <w:r w:rsidRPr="00DB44B8">
        <w:rPr>
          <w:rFonts w:ascii="Times New Roman" w:eastAsia="Calibri" w:hAnsi="Times New Roman" w:cs="Times New Roman"/>
          <w:lang w:bidi="ta-IN"/>
        </w:rPr>
        <w:t xml:space="preserve">MRI scans of the abdominal region were conducted at the ages of </w:t>
      </w:r>
      <w:r w:rsidR="00F66B38" w:rsidRPr="00DB44B8">
        <w:rPr>
          <w:rFonts w:ascii="Times New Roman" w:eastAsia="Calibri" w:hAnsi="Times New Roman" w:cs="Times New Roman"/>
          <w:lang w:bidi="ta-IN"/>
        </w:rPr>
        <w:t>5.5-6, 7.5-8, and</w:t>
      </w:r>
      <w:r w:rsidR="00CB498D" w:rsidRPr="00DB44B8">
        <w:rPr>
          <w:rFonts w:ascii="Times New Roman" w:eastAsia="Calibri" w:hAnsi="Times New Roman" w:cs="Times New Roman"/>
          <w:lang w:bidi="ta-IN"/>
        </w:rPr>
        <w:t>/or</w:t>
      </w:r>
      <w:r w:rsidR="00F66B38" w:rsidRPr="00DB44B8">
        <w:rPr>
          <w:rFonts w:ascii="Times New Roman" w:eastAsia="Calibri" w:hAnsi="Times New Roman" w:cs="Times New Roman"/>
          <w:lang w:bidi="ta-IN"/>
        </w:rPr>
        <w:t xml:space="preserve"> 10-10.5 years</w:t>
      </w:r>
      <w:r w:rsidR="00F66B38" w:rsidRPr="00DB44B8" w:rsidDel="00F66B38">
        <w:rPr>
          <w:rFonts w:ascii="Times New Roman" w:eastAsia="Calibri" w:hAnsi="Times New Roman" w:cs="Times New Roman"/>
          <w:lang w:bidi="ta-IN"/>
        </w:rPr>
        <w:t xml:space="preserve"> </w:t>
      </w:r>
      <w:r w:rsidRPr="00DB44B8">
        <w:rPr>
          <w:rFonts w:ascii="Times New Roman" w:eastAsia="Calibri" w:hAnsi="Times New Roman" w:cs="Times New Roman"/>
          <w:lang w:bidi="ta-IN"/>
        </w:rPr>
        <w:t xml:space="preserve">for a subset of GUSTO participants who provided consent for this specific measurement. </w:t>
      </w:r>
      <w:r w:rsidR="00187F97" w:rsidRPr="00DB44B8">
        <w:rPr>
          <w:rFonts w:ascii="Times New Roman" w:eastAsia="Calibri" w:hAnsi="Times New Roman" w:cs="Times New Roman"/>
          <w:lang w:bidi="ta-IN"/>
        </w:rPr>
        <w:t xml:space="preserve">In our cohort, 69% of participants consented to MRI assessments at one or more time points. </w:t>
      </w:r>
      <w:r w:rsidR="00FF5239" w:rsidRPr="00DB44B8">
        <w:rPr>
          <w:rFonts w:ascii="Times New Roman" w:eastAsia="Calibri" w:hAnsi="Times New Roman" w:cs="Times New Roman"/>
          <w:lang w:bidi="ta-IN"/>
        </w:rPr>
        <w:t xml:space="preserve">Axial abdominal images were obtained using water-suppressed half-Fourier acquisition single-shot axial turbo spin-echo sequence (at ages 6 and 7.5 years) and 2-point Dixon sequence (at age </w:t>
      </w:r>
      <w:r w:rsidR="004D44A4" w:rsidRPr="00DB44B8">
        <w:rPr>
          <w:rFonts w:ascii="Times New Roman" w:eastAsia="Calibri" w:hAnsi="Times New Roman" w:cs="Times New Roman"/>
          <w:lang w:bidi="ta-IN"/>
        </w:rPr>
        <w:t>10-</w:t>
      </w:r>
      <w:r w:rsidR="00FF5239" w:rsidRPr="00DB44B8">
        <w:rPr>
          <w:rFonts w:ascii="Times New Roman" w:eastAsia="Calibri" w:hAnsi="Times New Roman" w:cs="Times New Roman"/>
          <w:lang w:bidi="ta-IN"/>
        </w:rPr>
        <w:t xml:space="preserve">10.5 years) and body matrix coil after anatomical localization. Deep learning-based automated segmentation was used to identify and quantify </w:t>
      </w:r>
      <w:r w:rsidR="00B3166F" w:rsidRPr="00DB44B8">
        <w:rPr>
          <w:rFonts w:ascii="Times New Roman" w:eastAsia="Calibri" w:hAnsi="Times New Roman" w:cs="Times New Roman"/>
          <w:lang w:bidi="ta-IN"/>
        </w:rPr>
        <w:t xml:space="preserve">superficial and deep subcutaneous and visceral adipose tissue </w:t>
      </w:r>
      <w:r w:rsidR="00FF5239" w:rsidRPr="00DB44B8">
        <w:rPr>
          <w:rFonts w:ascii="Times New Roman" w:eastAsia="Calibri" w:hAnsi="Times New Roman" w:cs="Times New Roman"/>
          <w:lang w:bidi="ta-IN"/>
        </w:rPr>
        <w:t xml:space="preserve">depots </w:t>
      </w:r>
      <w:r w:rsidR="00FF5239" w:rsidRPr="00DB44B8">
        <w:rPr>
          <w:rFonts w:ascii="Times New Roman" w:eastAsia="Calibri" w:hAnsi="Times New Roman" w:cs="Times New Roman"/>
          <w:lang w:bidi="ta-IN"/>
        </w:rPr>
        <w:fldChar w:fldCharType="begin">
          <w:fldData xml:space="preserve">PEVuZE5vdGU+PENpdGU+PEF1dGhvcj5Ld2F5PC9BdXRob3I+PFllYXI+MjAyMzwvWWVhcj48UmVj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=
</w:fldData>
        </w:fldChar>
      </w:r>
      <w:r w:rsidR="00DB7EC9" w:rsidRPr="00DB44B8">
        <w:rPr>
          <w:rFonts w:ascii="Times New Roman" w:eastAsia="Calibri" w:hAnsi="Times New Roman" w:cs="Times New Roman"/>
          <w:lang w:bidi="ta-IN"/>
        </w:rPr>
        <w:instrText xml:space="preserve"> ADDIN EN.CITE </w:instrText>
      </w:r>
      <w:r w:rsidR="00DB7EC9" w:rsidRPr="00DB44B8">
        <w:rPr>
          <w:rFonts w:ascii="Times New Roman" w:eastAsia="Calibri" w:hAnsi="Times New Roman" w:cs="Times New Roman"/>
          <w:lang w:bidi="ta-IN"/>
        </w:rPr>
        <w:fldChar w:fldCharType="begin">
          <w:fldData xml:space="preserve">PEVuZE5vdGU+PENpdGU+PEF1dGhvcj5Ld2F5PC9BdXRob3I+PFllYXI+MjAyMzwvWWVhcj48UmVj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=
</w:fldData>
        </w:fldChar>
      </w:r>
      <w:r w:rsidR="00DB7EC9" w:rsidRPr="00DB44B8">
        <w:rPr>
          <w:rFonts w:ascii="Times New Roman" w:eastAsia="Calibri" w:hAnsi="Times New Roman" w:cs="Times New Roman"/>
          <w:lang w:bidi="ta-IN"/>
        </w:rPr>
        <w:instrText xml:space="preserve"> ADDIN EN.CITE.DATA </w:instrText>
      </w:r>
      <w:r w:rsidR="00DB7EC9" w:rsidRPr="00DB44B8">
        <w:rPr>
          <w:rFonts w:ascii="Times New Roman" w:eastAsia="Calibri" w:hAnsi="Times New Roman" w:cs="Times New Roman"/>
          <w:lang w:bidi="ta-IN"/>
        </w:rPr>
      </w:r>
      <w:r w:rsidR="00DB7EC9" w:rsidRPr="00DB44B8">
        <w:rPr>
          <w:rFonts w:ascii="Times New Roman" w:eastAsia="Calibri" w:hAnsi="Times New Roman" w:cs="Times New Roman"/>
          <w:lang w:bidi="ta-IN"/>
        </w:rPr>
        <w:fldChar w:fldCharType="end"/>
      </w:r>
      <w:r w:rsidR="00FF5239" w:rsidRPr="00DB44B8">
        <w:rPr>
          <w:rFonts w:ascii="Times New Roman" w:eastAsia="Calibri" w:hAnsi="Times New Roman" w:cs="Times New Roman"/>
          <w:lang w:bidi="ta-IN"/>
        </w:rPr>
      </w:r>
      <w:r w:rsidR="00FF5239" w:rsidRPr="00DB44B8">
        <w:rPr>
          <w:rFonts w:ascii="Times New Roman" w:eastAsia="Calibri" w:hAnsi="Times New Roman" w:cs="Times New Roman"/>
          <w:lang w:bidi="ta-IN"/>
        </w:rPr>
        <w:fldChar w:fldCharType="separate"/>
      </w:r>
      <w:r w:rsidR="00DB7EC9" w:rsidRPr="00DB44B8">
        <w:rPr>
          <w:rFonts w:ascii="Times New Roman" w:eastAsia="Calibri" w:hAnsi="Times New Roman" w:cs="Times New Roman"/>
          <w:noProof/>
          <w:lang w:bidi="ta-IN"/>
        </w:rPr>
        <w:t>(40, 41)</w:t>
      </w:r>
      <w:r w:rsidR="00FF5239" w:rsidRPr="00DB44B8">
        <w:rPr>
          <w:rFonts w:ascii="Times New Roman" w:eastAsia="Calibri" w:hAnsi="Times New Roman" w:cs="Times New Roman"/>
          <w:lang w:bidi="ta-IN"/>
        </w:rPr>
        <w:fldChar w:fldCharType="end"/>
      </w:r>
      <w:r w:rsidR="00FF5239" w:rsidRPr="00DB44B8">
        <w:rPr>
          <w:rFonts w:ascii="Times New Roman" w:eastAsia="Calibri" w:hAnsi="Times New Roman" w:cs="Times New Roman"/>
          <w:lang w:bidi="ta-IN"/>
        </w:rPr>
        <w:t xml:space="preserve">. The resulting images were then manually reviewed and edited to correct any misclassified structures. </w:t>
      </w:r>
      <w:r w:rsidRPr="00DB44B8">
        <w:rPr>
          <w:rFonts w:ascii="Times New Roman" w:eastAsia="Calibri" w:hAnsi="Times New Roman" w:cs="Times New Roman"/>
          <w:lang w:bidi="ta-IN"/>
        </w:rPr>
        <w:t xml:space="preserve"> The volume (in mL) of each fat depot was calculated by summing the voxels and multiplying by the image resolution</w:t>
      </w:r>
      <w:r w:rsidR="00A7318F" w:rsidRPr="00DB44B8">
        <w:rPr>
          <w:rFonts w:ascii="Times New Roman" w:eastAsia="Calibri" w:hAnsi="Times New Roman" w:cs="Times New Roman"/>
          <w:lang w:bidi="ta-IN"/>
        </w:rPr>
        <w:t xml:space="preserve"> </w:t>
      </w:r>
      <w:r w:rsidR="00A7318F" w:rsidRPr="00DB44B8">
        <w:rPr>
          <w:rFonts w:ascii="Times New Roman" w:eastAsia="Calibri" w:hAnsi="Times New Roman" w:cs="Times New Roman"/>
          <w:lang w:bidi="ta-IN"/>
        </w:rPr>
        <w:fldChar w:fldCharType="begin">
          <w:fldData xml:space="preserve">PEVuZE5vdGU+PENpdGU+PEF1dGhvcj5TYWRhbmFudGhhbjwvQXV0aG9yPjxZZWFyPjIwMTk8L1ll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</w:fldData>
        </w:fldChar>
      </w:r>
      <w:r w:rsidR="00DB7EC9" w:rsidRPr="00DB44B8">
        <w:rPr>
          <w:rFonts w:ascii="Times New Roman" w:eastAsia="Calibri" w:hAnsi="Times New Roman" w:cs="Times New Roman"/>
          <w:lang w:bidi="ta-IN"/>
        </w:rPr>
        <w:instrText xml:space="preserve"> ADDIN EN.CITE </w:instrText>
      </w:r>
      <w:r w:rsidR="00DB7EC9" w:rsidRPr="00DB44B8">
        <w:rPr>
          <w:rFonts w:ascii="Times New Roman" w:eastAsia="Calibri" w:hAnsi="Times New Roman" w:cs="Times New Roman"/>
          <w:lang w:bidi="ta-IN"/>
        </w:rPr>
        <w:fldChar w:fldCharType="begin">
          <w:fldData xml:space="preserve">PEVuZE5vdGU+PENpdGU+PEF1dGhvcj5TYWRhbmFudGhhbjwvQXV0aG9yPjxZZWFyPjIwMTk8L1ll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</w:fldData>
        </w:fldChar>
      </w:r>
      <w:r w:rsidR="00DB7EC9" w:rsidRPr="00DB44B8">
        <w:rPr>
          <w:rFonts w:ascii="Times New Roman" w:eastAsia="Calibri" w:hAnsi="Times New Roman" w:cs="Times New Roman"/>
          <w:lang w:bidi="ta-IN"/>
        </w:rPr>
        <w:instrText xml:space="preserve"> ADDIN EN.CITE.DATA </w:instrText>
      </w:r>
      <w:r w:rsidR="00DB7EC9" w:rsidRPr="00DB44B8">
        <w:rPr>
          <w:rFonts w:ascii="Times New Roman" w:eastAsia="Calibri" w:hAnsi="Times New Roman" w:cs="Times New Roman"/>
          <w:lang w:bidi="ta-IN"/>
        </w:rPr>
      </w:r>
      <w:r w:rsidR="00DB7EC9" w:rsidRPr="00DB44B8">
        <w:rPr>
          <w:rFonts w:ascii="Times New Roman" w:eastAsia="Calibri" w:hAnsi="Times New Roman" w:cs="Times New Roman"/>
          <w:lang w:bidi="ta-IN"/>
        </w:rPr>
        <w:fldChar w:fldCharType="end"/>
      </w:r>
      <w:r w:rsidR="00A7318F" w:rsidRPr="00DB44B8">
        <w:rPr>
          <w:rFonts w:ascii="Times New Roman" w:eastAsia="Calibri" w:hAnsi="Times New Roman" w:cs="Times New Roman"/>
          <w:lang w:bidi="ta-IN"/>
        </w:rPr>
      </w:r>
      <w:r w:rsidR="00A7318F" w:rsidRPr="00DB44B8">
        <w:rPr>
          <w:rFonts w:ascii="Times New Roman" w:eastAsia="Calibri" w:hAnsi="Times New Roman" w:cs="Times New Roman"/>
          <w:lang w:bidi="ta-IN"/>
        </w:rPr>
        <w:fldChar w:fldCharType="separate"/>
      </w:r>
      <w:r w:rsidR="00DB7EC9" w:rsidRPr="00DB44B8">
        <w:rPr>
          <w:rFonts w:ascii="Times New Roman" w:eastAsia="Calibri" w:hAnsi="Times New Roman" w:cs="Times New Roman"/>
          <w:noProof/>
          <w:lang w:bidi="ta-IN"/>
        </w:rPr>
        <w:t>(26)</w:t>
      </w:r>
      <w:r w:rsidR="00A7318F" w:rsidRPr="00DB44B8">
        <w:rPr>
          <w:rFonts w:ascii="Times New Roman" w:eastAsia="Calibri" w:hAnsi="Times New Roman" w:cs="Times New Roman"/>
          <w:lang w:bidi="ta-IN"/>
        </w:rPr>
        <w:fldChar w:fldCharType="end"/>
      </w:r>
      <w:r w:rsidR="00A7318F" w:rsidRPr="00DB44B8">
        <w:rPr>
          <w:rFonts w:ascii="Times New Roman" w:eastAsia="Calibri" w:hAnsi="Times New Roman" w:cs="Times New Roman"/>
          <w:lang w:bidi="ta-IN"/>
        </w:rPr>
        <w:t>.</w:t>
      </w:r>
    </w:p>
    <w:p w14:paraId="30E66DFC" w14:textId="77777777" w:rsidR="0028403F" w:rsidRPr="00DB44B8" w:rsidRDefault="002C02D1" w:rsidP="00C866CB">
      <w:pPr>
        <w:keepNext/>
        <w:spacing w:line="480" w:lineRule="auto"/>
        <w:jc w:val="both"/>
        <w:rPr>
          <w:rFonts w:ascii="Times New Roman" w:eastAsia="Calibri" w:hAnsi="Times New Roman" w:cs="Times New Roman"/>
          <w:i/>
          <w:iCs/>
          <w:lang w:bidi="ta-IN"/>
        </w:rPr>
      </w:pPr>
      <w:r w:rsidRPr="00DB44B8">
        <w:rPr>
          <w:rFonts w:ascii="Times New Roman" w:eastAsia="Calibri" w:hAnsi="Times New Roman" w:cs="Times New Roman"/>
          <w:i/>
          <w:iCs/>
          <w:lang w:bidi="ta-IN"/>
        </w:rPr>
        <w:t>Covariates</w:t>
      </w:r>
    </w:p>
    <w:p w14:paraId="13163531" w14:textId="6CE1B876" w:rsidR="00312CA2" w:rsidRPr="00DB44B8" w:rsidRDefault="002729A7" w:rsidP="00312CA2">
      <w:pPr>
        <w:spacing w:line="480" w:lineRule="auto"/>
        <w:jc w:val="both"/>
        <w:rPr>
          <w:rFonts w:ascii="Times New Roman" w:eastAsia="Calibri" w:hAnsi="Times New Roman" w:cs="Times New Roman"/>
        </w:rPr>
      </w:pPr>
      <w:r w:rsidRPr="00DB44B8">
        <w:rPr>
          <w:rFonts w:ascii="Times New Roman" w:eastAsia="Calibri" w:hAnsi="Times New Roman" w:cs="Times New Roman"/>
          <w:lang w:bidi="ta-IN"/>
        </w:rPr>
        <w:t xml:space="preserve">At recruitment, interviewer-administered questionnaires were used to collect information about ethnicity, maternal age and educational attainment, and maternal pre-pregnancy weight. </w:t>
      </w:r>
      <w:r w:rsidR="00C671C5" w:rsidRPr="00DB44B8">
        <w:rPr>
          <w:rFonts w:ascii="Times New Roman" w:eastAsia="Calibri" w:hAnsi="Times New Roman" w:cs="Times New Roman"/>
          <w:lang w:bidi="ta-IN"/>
        </w:rPr>
        <w:t xml:space="preserve">Maternal height was measured between 26 and 28 weeks of gestation, while paternal height and weight were recorded at the 2- or 3-year clinic visits by trained research staff using a SECA model 803 weighing scale and </w:t>
      </w:r>
      <w:r w:rsidR="00640A0C" w:rsidRPr="00DB44B8">
        <w:rPr>
          <w:rFonts w:ascii="Times New Roman" w:eastAsia="Calibri" w:hAnsi="Times New Roman" w:cs="Times New Roman"/>
          <w:lang w:bidi="ta-IN"/>
        </w:rPr>
        <w:t xml:space="preserve">213 </w:t>
      </w:r>
      <w:r w:rsidR="00C671C5" w:rsidRPr="00DB44B8">
        <w:rPr>
          <w:rFonts w:ascii="Times New Roman" w:eastAsia="Calibri" w:hAnsi="Times New Roman" w:cs="Times New Roman"/>
          <w:lang w:bidi="ta-IN"/>
        </w:rPr>
        <w:t xml:space="preserve">SECA stadiometer (Hamburg, Germany). Paternal BMI (kg/m²) was calculated from these measurements, while maternal BMI was derived from self-reported pre-pregnancy weight. Total daily energy intake at age 5 </w:t>
      </w:r>
      <w:r w:rsidR="00AD1608" w:rsidRPr="00DB44B8">
        <w:rPr>
          <w:rFonts w:ascii="Times New Roman" w:eastAsia="Calibri" w:hAnsi="Times New Roman" w:cs="Times New Roman"/>
          <w:lang w:bidi="ta-IN"/>
        </w:rPr>
        <w:t xml:space="preserve">years </w:t>
      </w:r>
      <w:r w:rsidR="00C671C5" w:rsidRPr="00DB44B8">
        <w:rPr>
          <w:rFonts w:ascii="Times New Roman" w:eastAsia="Calibri" w:hAnsi="Times New Roman" w:cs="Times New Roman"/>
          <w:lang w:bidi="ta-IN"/>
        </w:rPr>
        <w:t xml:space="preserve">was assessed using a food frequency questionnaire </w:t>
      </w:r>
      <w:r w:rsidR="00312CA2" w:rsidRPr="00DB44B8">
        <w:rPr>
          <w:rFonts w:ascii="Times New Roman" w:eastAsia="Calibri" w:hAnsi="Times New Roman" w:cs="Times New Roman"/>
          <w:lang w:bidi="ta-IN"/>
        </w:rPr>
        <w:fldChar w:fldCharType="begin">
          <w:fldData xml:space="preserve">PEVuZE5vdGU+PENpdGU+PEF1dGhvcj5Db253YXk8L0F1dGhvcj48WWVhcj4yMDAzPC9ZZWFyPjxS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</w:fldData>
        </w:fldChar>
      </w:r>
      <w:r w:rsidR="00DB7EC9" w:rsidRPr="00DB44B8">
        <w:rPr>
          <w:rFonts w:ascii="Times New Roman" w:eastAsia="Calibri" w:hAnsi="Times New Roman" w:cs="Times New Roman"/>
          <w:lang w:bidi="ta-IN"/>
        </w:rPr>
        <w:instrText xml:space="preserve"> ADDIN EN.CITE </w:instrText>
      </w:r>
      <w:r w:rsidR="00DB7EC9" w:rsidRPr="00DB44B8">
        <w:rPr>
          <w:rFonts w:ascii="Times New Roman" w:eastAsia="Calibri" w:hAnsi="Times New Roman" w:cs="Times New Roman"/>
          <w:lang w:bidi="ta-IN"/>
        </w:rPr>
        <w:fldChar w:fldCharType="begin">
          <w:fldData xml:space="preserve">PEVuZE5vdGU+PENpdGU+PEF1dGhvcj5Db253YXk8L0F1dGhvcj48WWVhcj4yMDAzPC9ZZWFyPjxS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</w:fldData>
        </w:fldChar>
      </w:r>
      <w:r w:rsidR="00DB7EC9" w:rsidRPr="00DB44B8">
        <w:rPr>
          <w:rFonts w:ascii="Times New Roman" w:eastAsia="Calibri" w:hAnsi="Times New Roman" w:cs="Times New Roman"/>
          <w:lang w:bidi="ta-IN"/>
        </w:rPr>
        <w:instrText xml:space="preserve"> ADDIN EN.CITE.DATA </w:instrText>
      </w:r>
      <w:r w:rsidR="00DB7EC9" w:rsidRPr="00DB44B8">
        <w:rPr>
          <w:rFonts w:ascii="Times New Roman" w:eastAsia="Calibri" w:hAnsi="Times New Roman" w:cs="Times New Roman"/>
          <w:lang w:bidi="ta-IN"/>
        </w:rPr>
      </w:r>
      <w:r w:rsidR="00DB7EC9" w:rsidRPr="00DB44B8">
        <w:rPr>
          <w:rFonts w:ascii="Times New Roman" w:eastAsia="Calibri" w:hAnsi="Times New Roman" w:cs="Times New Roman"/>
          <w:lang w:bidi="ta-IN"/>
        </w:rPr>
        <w:fldChar w:fldCharType="end"/>
      </w:r>
      <w:r w:rsidR="00312CA2" w:rsidRPr="00DB44B8">
        <w:rPr>
          <w:rFonts w:ascii="Times New Roman" w:eastAsia="Calibri" w:hAnsi="Times New Roman" w:cs="Times New Roman"/>
          <w:lang w:bidi="ta-IN"/>
        </w:rPr>
      </w:r>
      <w:r w:rsidR="00312CA2" w:rsidRPr="00DB44B8">
        <w:rPr>
          <w:rFonts w:ascii="Times New Roman" w:eastAsia="Calibri" w:hAnsi="Times New Roman" w:cs="Times New Roman"/>
          <w:lang w:bidi="ta-IN"/>
        </w:rPr>
        <w:fldChar w:fldCharType="separate"/>
      </w:r>
      <w:r w:rsidR="00DB7EC9" w:rsidRPr="00DB44B8">
        <w:rPr>
          <w:rFonts w:ascii="Times New Roman" w:eastAsia="Calibri" w:hAnsi="Times New Roman" w:cs="Times New Roman"/>
          <w:noProof/>
          <w:lang w:bidi="ta-IN"/>
        </w:rPr>
        <w:t>(42)</w:t>
      </w:r>
      <w:r w:rsidR="00312CA2" w:rsidRPr="00DB44B8">
        <w:rPr>
          <w:rFonts w:ascii="Times New Roman" w:eastAsia="Calibri" w:hAnsi="Times New Roman" w:cs="Times New Roman"/>
          <w:lang w:bidi="ta-IN"/>
        </w:rPr>
        <w:fldChar w:fldCharType="end"/>
      </w:r>
      <w:r w:rsidR="00312CA2" w:rsidRPr="00DB44B8">
        <w:rPr>
          <w:rFonts w:ascii="Times New Roman" w:eastAsia="Calibri" w:hAnsi="Times New Roman" w:cs="Times New Roman"/>
          <w:lang w:bidi="ta-IN"/>
        </w:rPr>
        <w:t xml:space="preserve">. </w:t>
      </w:r>
      <w:r w:rsidR="00615B52" w:rsidRPr="00DB44B8">
        <w:rPr>
          <w:rFonts w:ascii="Times New Roman" w:eastAsia="Calibri" w:hAnsi="Times New Roman" w:cs="Times New Roman"/>
        </w:rPr>
        <w:t>Among included children, 20% had missing data for total calorie intake, maternal</w:t>
      </w:r>
      <w:r w:rsidR="00640A0C" w:rsidRPr="00DB44B8">
        <w:rPr>
          <w:rFonts w:ascii="Times New Roman" w:eastAsia="Calibri" w:hAnsi="Times New Roman" w:cs="Times New Roman"/>
        </w:rPr>
        <w:t xml:space="preserve"> and paternal</w:t>
      </w:r>
      <w:r w:rsidR="00615B52" w:rsidRPr="00DB44B8">
        <w:rPr>
          <w:rFonts w:ascii="Times New Roman" w:eastAsia="Calibri" w:hAnsi="Times New Roman" w:cs="Times New Roman"/>
        </w:rPr>
        <w:t xml:space="preserve"> BMI</w:t>
      </w:r>
      <w:r w:rsidR="0061195F" w:rsidRPr="00DB44B8">
        <w:rPr>
          <w:rFonts w:ascii="Times New Roman" w:eastAsia="Calibri" w:hAnsi="Times New Roman" w:cs="Times New Roman"/>
        </w:rPr>
        <w:t>. The random forest method was used to impute these covariates</w:t>
      </w:r>
      <w:r w:rsidR="00A75B8F" w:rsidRPr="00DB44B8">
        <w:rPr>
          <w:rFonts w:ascii="Times New Roman" w:eastAsia="Calibri" w:hAnsi="Times New Roman" w:cs="Times New Roman"/>
        </w:rPr>
        <w:t xml:space="preserve"> </w:t>
      </w:r>
      <w:r w:rsidR="00A75B8F" w:rsidRPr="00DB44B8">
        <w:rPr>
          <w:rFonts w:ascii="Times New Roman" w:eastAsia="Calibri" w:hAnsi="Times New Roman" w:cs="Times New Roman"/>
        </w:rPr>
        <w:fldChar w:fldCharType="begin"/>
      </w:r>
      <w:r w:rsidR="00DB7EC9" w:rsidRPr="00DB44B8">
        <w:rPr>
          <w:rFonts w:ascii="Times New Roman" w:eastAsia="Calibri" w:hAnsi="Times New Roman" w:cs="Times New Roman"/>
        </w:rPr>
        <w:instrText xml:space="preserve"> ADDIN EN.CITE &lt;EndNote&gt;&lt;Cite&gt;&lt;Author&gt;Stekhoven&lt;/Author&gt;&lt;Year&gt;2022&lt;/Year&gt;&lt;RecNum&gt;1705&lt;/RecNum&gt;&lt;DisplayText&gt;(43)&lt;/DisplayText&gt;&lt;record&gt;&lt;rec-number&gt;1705&lt;/rec-number&gt;&lt;foreign-keys&gt;&lt;key app="EN" db-id="trrtxszapet9r4e0pxrpzzv30d0vrsrastwf" timestamp="1740523977"&gt;1705&lt;/key&gt;&lt;/foreign-keys&gt;&lt;ref-type name="Online Database"&gt;45&lt;/ref-type&gt;&lt;contributors&gt;&lt;authors&gt;&lt;author&gt;Daniel J. Stekhoven&lt;/author&gt;&lt;/authors&gt;&lt;/contributors&gt;&lt;titles&gt;&lt;title&gt;Package ‘missForest’&lt;/title&gt;&lt;/titles&gt;&lt;edition&gt;2022&lt;/edition&gt;&lt;dates&gt;&lt;year&gt;2022&lt;/year&gt;&lt;pub-dates&gt;&lt;date&gt;2024&lt;/date&gt;&lt;/pub-dates&gt;&lt;/dates&gt;&lt;urls&gt;&lt;related-urls&gt;&lt;url&gt; https://www.r-project.org, https://github.com/stekhoven/missForest&lt;/url&gt;&lt;/related-urls&gt;&lt;/urls&gt;&lt;/record&gt;&lt;/Cite&gt;&lt;/EndNote&gt;</w:instrText>
      </w:r>
      <w:r w:rsidR="00A75B8F"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43)</w:t>
      </w:r>
      <w:r w:rsidR="00A75B8F" w:rsidRPr="00DB44B8">
        <w:rPr>
          <w:rFonts w:ascii="Times New Roman" w:eastAsia="Calibri" w:hAnsi="Times New Roman" w:cs="Times New Roman"/>
        </w:rPr>
        <w:fldChar w:fldCharType="end"/>
      </w:r>
      <w:r w:rsidR="00615B52" w:rsidRPr="00DB44B8">
        <w:rPr>
          <w:rFonts w:ascii="Times New Roman" w:eastAsia="Calibri" w:hAnsi="Times New Roman" w:cs="Times New Roman"/>
        </w:rPr>
        <w:t xml:space="preserve">. </w:t>
      </w:r>
    </w:p>
    <w:p w14:paraId="560347B4" w14:textId="77777777" w:rsidR="007C495F" w:rsidRPr="00DB44B8" w:rsidRDefault="007C495F" w:rsidP="007C495F">
      <w:pPr>
        <w:spacing w:line="480" w:lineRule="auto"/>
        <w:jc w:val="both"/>
        <w:rPr>
          <w:rFonts w:ascii="Times New Roman" w:eastAsia="Calibri" w:hAnsi="Times New Roman" w:cs="Times New Roman"/>
          <w:i/>
        </w:rPr>
      </w:pPr>
      <w:r w:rsidRPr="00DB44B8">
        <w:rPr>
          <w:rFonts w:ascii="Times New Roman" w:eastAsia="Calibri" w:hAnsi="Times New Roman" w:cs="Times New Roman"/>
          <w:i/>
        </w:rPr>
        <w:t xml:space="preserve">Statistical methods </w:t>
      </w:r>
    </w:p>
    <w:p w14:paraId="56E2B95A" w14:textId="74F814D6" w:rsidR="00BE65B8" w:rsidRPr="00DB44B8" w:rsidRDefault="000B4E2F" w:rsidP="00E96C45">
      <w:pPr>
        <w:spacing w:line="480" w:lineRule="auto"/>
        <w:jc w:val="both"/>
        <w:rPr>
          <w:rFonts w:ascii="Times New Roman" w:eastAsia="Calibri" w:hAnsi="Times New Roman" w:cs="Times New Roman"/>
        </w:rPr>
      </w:pPr>
      <w:r w:rsidRPr="00DB44B8">
        <w:rPr>
          <w:rFonts w:ascii="Times New Roman" w:eastAsia="Calibri" w:hAnsi="Times New Roman" w:cs="Times New Roman"/>
        </w:rPr>
        <w:t>We calculated the mean (standard deviation) for continuous variables and frequency (percentage) for categorical variables to summarise the characteristics of the included children, and then employed chi-squared tests and two-sample t-tests to compare the characteristics between girls and boys.</w:t>
      </w:r>
      <w:r w:rsidRPr="00DB44B8" w:rsidDel="00BB6B35">
        <w:rPr>
          <w:rFonts w:ascii="Times New Roman" w:eastAsia="Calibri" w:hAnsi="Times New Roman" w:cs="Times New Roman"/>
        </w:rPr>
        <w:t xml:space="preserve"> </w:t>
      </w:r>
      <w:r w:rsidR="00451258" w:rsidRPr="00DB44B8">
        <w:rPr>
          <w:rFonts w:ascii="Times New Roman" w:eastAsia="Calibri" w:hAnsi="Times New Roman" w:cs="Times New Roman"/>
        </w:rPr>
        <w:t>The 24-hour movement behaviour compositions</w:t>
      </w:r>
      <w:r w:rsidR="003F59F6" w:rsidRPr="00DB44B8">
        <w:rPr>
          <w:rFonts w:ascii="Times New Roman" w:eastAsia="Calibri" w:hAnsi="Times New Roman" w:cs="Times New Roman"/>
        </w:rPr>
        <w:t xml:space="preserve">, </w:t>
      </w:r>
      <w:r w:rsidR="00451258" w:rsidRPr="00DB44B8">
        <w:rPr>
          <w:rFonts w:ascii="Times New Roman" w:eastAsia="Calibri" w:hAnsi="Times New Roman" w:cs="Times New Roman"/>
        </w:rPr>
        <w:t>including MVPA, LPA, SB, and sleep</w:t>
      </w:r>
      <w:r w:rsidR="003F59F6" w:rsidRPr="00DB44B8">
        <w:rPr>
          <w:rFonts w:ascii="Times New Roman" w:eastAsia="Calibri" w:hAnsi="Times New Roman" w:cs="Times New Roman"/>
        </w:rPr>
        <w:t xml:space="preserve">, </w:t>
      </w:r>
      <w:r w:rsidR="00451258" w:rsidRPr="00DB44B8">
        <w:rPr>
          <w:rFonts w:ascii="Times New Roman" w:eastAsia="Calibri" w:hAnsi="Times New Roman" w:cs="Times New Roman"/>
        </w:rPr>
        <w:t xml:space="preserve">were analysed using the </w:t>
      </w:r>
      <w:r w:rsidR="00451258" w:rsidRPr="00DB44B8">
        <w:rPr>
          <w:rFonts w:ascii="Times New Roman" w:eastAsia="Calibri" w:hAnsi="Times New Roman" w:cs="Times New Roman"/>
        </w:rPr>
        <w:lastRenderedPageBreak/>
        <w:t xml:space="preserve">compositional data analysis </w:t>
      </w:r>
      <w:r w:rsidR="00793768" w:rsidRPr="00DB44B8">
        <w:rPr>
          <w:rFonts w:ascii="Times New Roman" w:eastAsia="Calibri" w:hAnsi="Times New Roman" w:cs="Times New Roman"/>
        </w:rPr>
        <w:t>approach</w:t>
      </w:r>
      <w:r w:rsidR="007C495F" w:rsidRPr="00DB44B8">
        <w:rPr>
          <w:rFonts w:ascii="Calibri" w:eastAsia="DengXian" w:hAnsi="Calibri" w:cs="Latha"/>
          <w:lang w:eastAsia="zh-CN"/>
        </w:rPr>
        <w:t xml:space="preserve"> </w:t>
      </w:r>
      <w:r w:rsidR="007C495F" w:rsidRPr="00DB44B8">
        <w:rPr>
          <w:rFonts w:ascii="Times New Roman" w:eastAsia="Calibri" w:hAnsi="Times New Roman" w:cs="Times New Roman"/>
        </w:rPr>
        <w:fldChar w:fldCharType="begin">
          <w:fldData xml:space="preserve">PEVuZE5vdGU+PENpdGU+PEF1dGhvcj5GYWlyY2xvdWdoPC9BdXRob3I+PFllYXI+MjAxNzwvWWVh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</w:fldData>
        </w:fldChar>
      </w:r>
      <w:r w:rsidR="00DB7EC9" w:rsidRPr="00DB44B8">
        <w:rPr>
          <w:rFonts w:ascii="Times New Roman" w:eastAsia="Calibri" w:hAnsi="Times New Roman" w:cs="Times New Roman"/>
        </w:rPr>
        <w:instrText xml:space="preserve"> ADDIN EN.CITE </w:instrText>
      </w:r>
      <w:r w:rsidR="00DB7EC9" w:rsidRPr="00DB44B8">
        <w:rPr>
          <w:rFonts w:ascii="Times New Roman" w:eastAsia="Calibri" w:hAnsi="Times New Roman" w:cs="Times New Roman"/>
        </w:rPr>
        <w:fldChar w:fldCharType="begin">
          <w:fldData xml:space="preserve">PEVuZE5vdGU+PENpdGU+PEF1dGhvcj5GYWlyY2xvdWdoPC9BdXRob3I+PFllYXI+MjAxNzwvWWVh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</w:fldData>
        </w:fldChar>
      </w:r>
      <w:r w:rsidR="00DB7EC9" w:rsidRPr="00DB44B8">
        <w:rPr>
          <w:rFonts w:ascii="Times New Roman" w:eastAsia="Calibri" w:hAnsi="Times New Roman" w:cs="Times New Roman"/>
        </w:rPr>
        <w:instrText xml:space="preserve"> ADDIN EN.CITE.DATA </w:instrText>
      </w:r>
      <w:r w:rsidR="00DB7EC9" w:rsidRPr="00DB44B8">
        <w:rPr>
          <w:rFonts w:ascii="Times New Roman" w:eastAsia="Calibri" w:hAnsi="Times New Roman" w:cs="Times New Roman"/>
        </w:rPr>
      </w:r>
      <w:r w:rsidR="00DB7EC9" w:rsidRPr="00DB44B8">
        <w:rPr>
          <w:rFonts w:ascii="Times New Roman" w:eastAsia="Calibri" w:hAnsi="Times New Roman" w:cs="Times New Roman"/>
        </w:rPr>
        <w:fldChar w:fldCharType="end"/>
      </w:r>
      <w:r w:rsidR="007C495F" w:rsidRPr="00DB44B8">
        <w:rPr>
          <w:rFonts w:ascii="Times New Roman" w:eastAsia="Calibri" w:hAnsi="Times New Roman" w:cs="Times New Roman"/>
        </w:rPr>
      </w:r>
      <w:r w:rsidR="007C495F"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23, 44, 45)</w:t>
      </w:r>
      <w:r w:rsidR="007C495F" w:rsidRPr="00DB44B8">
        <w:rPr>
          <w:rFonts w:ascii="Times New Roman" w:eastAsia="Calibri" w:hAnsi="Times New Roman" w:cs="Times New Roman"/>
        </w:rPr>
        <w:fldChar w:fldCharType="end"/>
      </w:r>
      <w:r w:rsidR="007C495F" w:rsidRPr="00DB44B8">
        <w:rPr>
          <w:rFonts w:ascii="Times New Roman" w:eastAsia="Calibri" w:hAnsi="Times New Roman" w:cs="Times New Roman"/>
        </w:rPr>
        <w:t xml:space="preserve">. The </w:t>
      </w:r>
      <w:r w:rsidR="00187590" w:rsidRPr="00DB44B8">
        <w:rPr>
          <w:rFonts w:ascii="Times New Roman" w:eastAsia="Calibri" w:hAnsi="Times New Roman" w:cs="Times New Roman"/>
        </w:rPr>
        <w:t>compositional data analysis</w:t>
      </w:r>
      <w:r w:rsidR="007C495F" w:rsidRPr="00DB44B8">
        <w:rPr>
          <w:rFonts w:ascii="Times New Roman" w:eastAsia="Calibri" w:hAnsi="Times New Roman" w:cs="Times New Roman"/>
        </w:rPr>
        <w:t xml:space="preserve"> models were executed using the </w:t>
      </w:r>
      <w:r w:rsidR="00793768" w:rsidRPr="00DB44B8">
        <w:rPr>
          <w:rFonts w:ascii="Times New Roman" w:eastAsia="Calibri" w:hAnsi="Times New Roman" w:cs="Times New Roman"/>
        </w:rPr>
        <w:t>‘</w:t>
      </w:r>
      <w:r w:rsidR="007C495F" w:rsidRPr="00DB44B8">
        <w:rPr>
          <w:rFonts w:ascii="Times New Roman" w:eastAsia="Calibri" w:hAnsi="Times New Roman" w:cs="Times New Roman"/>
        </w:rPr>
        <w:t>Compositions</w:t>
      </w:r>
      <w:r w:rsidR="00793768" w:rsidRPr="00DB44B8">
        <w:rPr>
          <w:rFonts w:ascii="Times New Roman" w:eastAsia="Calibri" w:hAnsi="Times New Roman" w:cs="Times New Roman"/>
        </w:rPr>
        <w:t>’</w:t>
      </w:r>
      <w:r w:rsidR="007C495F" w:rsidRPr="00DB44B8">
        <w:rPr>
          <w:rFonts w:ascii="Times New Roman" w:eastAsia="Calibri" w:hAnsi="Times New Roman" w:cs="Times New Roman"/>
        </w:rPr>
        <w:t xml:space="preserve"> </w:t>
      </w:r>
      <w:r w:rsidR="00793768" w:rsidRPr="00DB44B8">
        <w:rPr>
          <w:rFonts w:ascii="Times New Roman" w:eastAsia="Calibri" w:hAnsi="Times New Roman" w:cs="Times New Roman"/>
        </w:rPr>
        <w:t>(</w:t>
      </w:r>
      <w:r w:rsidR="007C495F" w:rsidRPr="00DB44B8">
        <w:rPr>
          <w:rFonts w:ascii="Times New Roman" w:eastAsia="Calibri" w:hAnsi="Times New Roman" w:cs="Times New Roman"/>
        </w:rPr>
        <w:t>2.0-4</w:t>
      </w:r>
      <w:r w:rsidR="00793768" w:rsidRPr="00DB44B8">
        <w:rPr>
          <w:rFonts w:ascii="Times New Roman" w:eastAsia="Calibri" w:hAnsi="Times New Roman" w:cs="Times New Roman"/>
        </w:rPr>
        <w:t>) R</w:t>
      </w:r>
      <w:r w:rsidR="007C495F" w:rsidRPr="00DB44B8">
        <w:rPr>
          <w:rFonts w:ascii="Times New Roman" w:eastAsia="Calibri" w:hAnsi="Times New Roman" w:cs="Times New Roman"/>
        </w:rPr>
        <w:t xml:space="preserve"> package </w:t>
      </w:r>
      <w:r w:rsidR="007C495F" w:rsidRPr="00DB44B8">
        <w:rPr>
          <w:rFonts w:ascii="Times New Roman" w:eastAsia="Calibri" w:hAnsi="Times New Roman" w:cs="Times New Roman"/>
        </w:rPr>
        <w:fldChar w:fldCharType="begin"/>
      </w:r>
      <w:r w:rsidR="00DB7EC9" w:rsidRPr="00DB44B8">
        <w:rPr>
          <w:rFonts w:ascii="Times New Roman" w:eastAsia="Calibri" w:hAnsi="Times New Roman" w:cs="Times New Roman"/>
        </w:rPr>
        <w:instrText xml:space="preserve"> ADDIN EN.CITE &lt;EndNote&gt;&lt;Cite&gt;&lt;Author&gt;van den Boogaart&lt;/Author&gt;&lt;Year&gt;2022&lt;/Year&gt;&lt;RecNum&gt;1437&lt;/RecNum&gt;&lt;DisplayText&gt;(46)&lt;/DisplayText&gt;&lt;record&gt;&lt;rec-number&gt;1437&lt;/rec-number&gt;&lt;foreign-keys&gt;&lt;key app="EN" db-id="trrtxszapet9r4e0pxrpzzv30d0vrsrastwf" timestamp="1689652828"&gt;1437&lt;/key&gt;&lt;/foreign-keys&gt;&lt;ref-type name="Online Multimedia"&gt;48&lt;/ref-type&gt;&lt;contributors&gt;&lt;authors&gt;&lt;author&gt;van den Boogaart, K. Gerald&lt;/author&gt;&lt;author&gt;Tolosana-Delgado, R&lt;/author&gt;&lt;author&gt;Matevz Bren.&lt;/author&gt;&lt;/authors&gt;&lt;/contributors&gt;&lt;titles&gt;&lt;title&gt;“compositions”: R package to analyze compositional data&lt;/title&gt;&lt;/titles&gt;&lt;keywords&gt;&lt;keyword&gt;Aitchison geometry&lt;/keyword&gt;&lt;keyword&gt;Compositional data&lt;/keyword&gt;&lt;keyword&gt;Euclidean space&lt;/keyword&gt;&lt;keyword&gt;Multivariate data analysis&lt;/keyword&gt;&lt;keyword&gt;Software&lt;/keyword&gt;&lt;/keywords&gt;&lt;dates&gt;&lt;year&gt;2022&lt;/year&gt;&lt;pub-dates&gt;&lt;date&gt;2022 March 09&lt;/date&gt;&lt;/pub-dates&gt;&lt;/dates&gt;&lt;publisher&gt;https://cran.r-project.org/web/packages/compositions/index.html&lt;/publisher&gt;&lt;urls&gt;&lt;related-urls&gt;&lt;url&gt;https://www.sciencedirect.com/science/article/pii/S009830040700101X&lt;/url&gt;&lt;/related-urls&gt;&lt;/urls&gt;&lt;/record&gt;&lt;/Cite&gt;&lt;/EndNote&gt;</w:instrText>
      </w:r>
      <w:r w:rsidR="007C495F"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46)</w:t>
      </w:r>
      <w:r w:rsidR="007C495F" w:rsidRPr="00DB44B8">
        <w:rPr>
          <w:rFonts w:ascii="Times New Roman" w:eastAsia="Calibri" w:hAnsi="Times New Roman" w:cs="Times New Roman"/>
        </w:rPr>
        <w:fldChar w:fldCharType="end"/>
      </w:r>
      <w:r w:rsidR="007C495F" w:rsidRPr="00DB44B8">
        <w:rPr>
          <w:rFonts w:ascii="Times New Roman" w:eastAsia="Calibri" w:hAnsi="Times New Roman" w:cs="Times New Roman"/>
        </w:rPr>
        <w:t xml:space="preserve">. </w:t>
      </w:r>
      <w:r w:rsidR="00555502" w:rsidRPr="00DB44B8">
        <w:rPr>
          <w:rFonts w:ascii="Times New Roman" w:eastAsia="Calibri" w:hAnsi="Times New Roman" w:cs="Times New Roman"/>
        </w:rPr>
        <w:t xml:space="preserve">We constructed four sets of ilr-coordinates for each timepoint. </w:t>
      </w:r>
      <w:r w:rsidR="003F59F6" w:rsidRPr="00DB44B8">
        <w:rPr>
          <w:rFonts w:ascii="Times New Roman" w:eastAsia="Calibri" w:hAnsi="Times New Roman" w:cs="Times New Roman"/>
        </w:rPr>
        <w:t>For example, the ilr coordinates for the sequence of MVPA, LPA, inactivity, and sleep were defined as</w:t>
      </w:r>
      <w:r w:rsidR="00555502" w:rsidRPr="00DB44B8">
        <w:rPr>
          <w:rFonts w:ascii="Times New Roman" w:eastAsia="Calibri" w:hAnsi="Times New Roman" w:cs="Times New Roman"/>
        </w:rPr>
        <w:t>:</w:t>
      </w:r>
      <w:r w:rsidR="00555502" w:rsidRPr="00DB44B8">
        <w:rPr>
          <w:rFonts w:ascii="Times New Roman" w:eastAsia="Calibri" w:hAnsi="Times New Roman" w:cs="Times New Roman"/>
          <w:sz w:val="16"/>
          <w:szCs w:val="16"/>
        </w:rPr>
        <w:t xml:space="preserve">  </w:t>
      </w:r>
      <m:oMath>
        <m:sSub>
          <m:sSubPr>
            <m:ctrlPr>
              <w:rPr>
                <w:rFonts w:ascii="Cambria Math" w:eastAsia="Times New Roman" w:hAnsi="Cambria Math" w:cs="Times New Roman"/>
                <w:snapToGrid w:val="0"/>
                <w:color w:val="000000"/>
                <w:sz w:val="16"/>
                <w:szCs w:val="16"/>
                <w:lang w:eastAsia="de-DE" w:bidi="en-US"/>
              </w:rPr>
            </m:ctrlPr>
          </m:sSubPr>
          <m:e>
            <m:r>
              <w:rPr>
                <w:rFonts w:ascii="Cambria Math" w:eastAsia="Times New Roman" w:hAnsi="Cambria Math" w:cs="Times New Roman"/>
                <w:snapToGrid w:val="0"/>
                <w:color w:val="000000"/>
                <w:sz w:val="16"/>
                <w:szCs w:val="16"/>
                <w:lang w:eastAsia="de-DE" w:bidi="en-US"/>
              </w:rPr>
              <m:t>ilr</m:t>
            </m:r>
          </m:e>
          <m:sub>
            <m:r>
              <w:rPr>
                <w:rFonts w:ascii="Cambria Math" w:eastAsia="Times New Roman" w:hAnsi="Cambria Math" w:cs="Times New Roman"/>
                <w:snapToGrid w:val="0"/>
                <w:color w:val="000000"/>
                <w:sz w:val="16"/>
                <w:szCs w:val="16"/>
                <w:lang w:eastAsia="de-DE" w:bidi="en-US"/>
              </w:rPr>
              <m:t>1</m:t>
            </m:r>
          </m:sub>
        </m:sSub>
        <m:r>
          <w:rPr>
            <w:rFonts w:ascii="Cambria Math" w:eastAsia="Times New Roman" w:hAnsi="Cambria Math" w:cs="Times New Roman"/>
            <w:snapToGrid w:val="0"/>
            <w:color w:val="000000"/>
            <w:sz w:val="16"/>
            <w:szCs w:val="16"/>
            <w:lang w:eastAsia="de-DE" w:bidi="en-US"/>
          </w:rPr>
          <m:t>=</m:t>
        </m:r>
        <m:rad>
          <m:radPr>
            <m:degHide m:val="1"/>
            <m:ctrlPr>
              <w:rPr>
                <w:rFonts w:ascii="Cambria Math" w:eastAsia="Times New Roman" w:hAnsi="Cambria Math" w:cs="Times New Roman"/>
                <w:i/>
                <w:snapToGrid w:val="0"/>
                <w:color w:val="000000"/>
                <w:sz w:val="16"/>
                <w:szCs w:val="16"/>
                <w:lang w:eastAsia="de-DE" w:bidi="en-US"/>
              </w:rPr>
            </m:ctrlPr>
          </m:radPr>
          <m:deg/>
          <m:e>
            <m:f>
              <m:fPr>
                <m:ctrlPr>
                  <w:rPr>
                    <w:rFonts w:ascii="Cambria Math" w:eastAsia="Times New Roman" w:hAnsi="Cambria Math" w:cs="Times New Roman"/>
                    <w:i/>
                    <w:snapToGrid w:val="0"/>
                    <w:color w:val="000000"/>
                    <w:sz w:val="16"/>
                    <w:szCs w:val="16"/>
                    <w:lang w:eastAsia="de-DE" w:bidi="en-US"/>
                  </w:rPr>
                </m:ctrlPr>
              </m:fPr>
              <m:num>
                <m:r>
                  <w:rPr>
                    <w:rFonts w:ascii="Cambria Math" w:eastAsia="Times New Roman" w:hAnsi="Cambria Math" w:cs="Times New Roman"/>
                    <w:snapToGrid w:val="0"/>
                    <w:color w:val="000000"/>
                    <w:sz w:val="16"/>
                    <w:szCs w:val="16"/>
                    <w:lang w:eastAsia="de-DE" w:bidi="en-US"/>
                  </w:rPr>
                  <m:t>3</m:t>
                </m:r>
              </m:num>
              <m:den>
                <m:r>
                  <w:rPr>
                    <w:rFonts w:ascii="Cambria Math" w:eastAsia="Times New Roman" w:hAnsi="Cambria Math" w:cs="Times New Roman"/>
                    <w:snapToGrid w:val="0"/>
                    <w:color w:val="000000"/>
                    <w:sz w:val="16"/>
                    <w:szCs w:val="16"/>
                    <w:lang w:eastAsia="de-DE" w:bidi="en-US"/>
                  </w:rPr>
                  <m:t>4</m:t>
                </m:r>
              </m:den>
            </m:f>
          </m:e>
        </m:rad>
        <m:func>
          <m:funcPr>
            <m:ctrlPr>
              <w:rPr>
                <w:rFonts w:ascii="Cambria Math" w:eastAsia="Times New Roman" w:hAnsi="Cambria Math" w:cs="Times New Roman"/>
                <w:i/>
                <w:snapToGrid w:val="0"/>
                <w:color w:val="000000"/>
                <w:sz w:val="16"/>
                <w:szCs w:val="16"/>
                <w:lang w:eastAsia="de-DE" w:bidi="en-US"/>
              </w:rPr>
            </m:ctrlPr>
          </m:funcPr>
          <m:fName>
            <m:r>
              <w:rPr>
                <w:rFonts w:ascii="Cambria Math" w:eastAsia="Times New Roman" w:hAnsi="Cambria Math" w:cs="Times New Roman"/>
                <w:snapToGrid w:val="0"/>
                <w:color w:val="000000"/>
                <w:sz w:val="16"/>
                <w:szCs w:val="16"/>
                <w:lang w:eastAsia="de-DE" w:bidi="en-US"/>
              </w:rPr>
              <m:t>ln</m:t>
            </m:r>
          </m:fName>
          <m:e>
            <m:d>
              <m:dPr>
                <m:ctrlPr>
                  <w:rPr>
                    <w:rFonts w:ascii="Cambria Math" w:eastAsia="Times New Roman" w:hAnsi="Cambria Math" w:cs="Times New Roman"/>
                    <w:i/>
                    <w:snapToGrid w:val="0"/>
                    <w:color w:val="000000"/>
                    <w:sz w:val="16"/>
                    <w:szCs w:val="16"/>
                    <w:lang w:eastAsia="de-DE" w:bidi="en-US"/>
                  </w:rPr>
                </m:ctrlPr>
              </m:dPr>
              <m:e>
                <m:f>
                  <m:fPr>
                    <m:ctrlPr>
                      <w:rPr>
                        <w:rFonts w:ascii="Cambria Math" w:eastAsia="Times New Roman" w:hAnsi="Cambria Math" w:cs="Times New Roman"/>
                        <w:i/>
                        <w:snapToGrid w:val="0"/>
                        <w:color w:val="000000"/>
                        <w:sz w:val="16"/>
                        <w:szCs w:val="16"/>
                        <w:lang w:eastAsia="de-DE" w:bidi="en-US"/>
                      </w:rPr>
                    </m:ctrlPr>
                  </m:fPr>
                  <m:num>
                    <m:r>
                      <w:rPr>
                        <w:rFonts w:ascii="Cambria Math" w:eastAsia="Times New Roman" w:hAnsi="Cambria Math" w:cs="Times New Roman"/>
                        <w:snapToGrid w:val="0"/>
                        <w:color w:val="000000"/>
                        <w:sz w:val="16"/>
                        <w:szCs w:val="16"/>
                        <w:lang w:eastAsia="de-DE" w:bidi="en-US"/>
                      </w:rPr>
                      <m:t>MVPA</m:t>
                    </m:r>
                  </m:num>
                  <m:den>
                    <m:rad>
                      <m:radPr>
                        <m:ctrlPr>
                          <w:rPr>
                            <w:rFonts w:ascii="Cambria Math" w:eastAsia="Times New Roman" w:hAnsi="Cambria Math" w:cs="Times New Roman"/>
                            <w:i/>
                            <w:snapToGrid w:val="0"/>
                            <w:color w:val="000000"/>
                            <w:sz w:val="16"/>
                            <w:szCs w:val="16"/>
                            <w:lang w:eastAsia="de-DE" w:bidi="en-US"/>
                          </w:rPr>
                        </m:ctrlPr>
                      </m:radPr>
                      <m:deg>
                        <m:r>
                          <w:rPr>
                            <w:rFonts w:ascii="Cambria Math" w:eastAsia="Times New Roman" w:hAnsi="Cambria Math" w:cs="Times New Roman"/>
                            <w:snapToGrid w:val="0"/>
                            <w:color w:val="000000"/>
                            <w:sz w:val="16"/>
                            <w:szCs w:val="16"/>
                            <w:lang w:eastAsia="de-DE" w:bidi="en-US"/>
                          </w:rPr>
                          <m:t>3</m:t>
                        </m:r>
                      </m:deg>
                      <m:e>
                        <m:r>
                          <w:rPr>
                            <w:rFonts w:ascii="Cambria Math" w:eastAsia="Times New Roman" w:hAnsi="Cambria Math" w:cs="Times New Roman"/>
                            <w:snapToGrid w:val="0"/>
                            <w:color w:val="000000"/>
                            <w:sz w:val="16"/>
                            <w:szCs w:val="16"/>
                            <w:lang w:eastAsia="de-DE" w:bidi="en-US"/>
                          </w:rPr>
                          <m:t>LPA*SB*Sleep</m:t>
                        </m:r>
                      </m:e>
                    </m:rad>
                  </m:den>
                </m:f>
              </m:e>
            </m:d>
          </m:e>
        </m:func>
      </m:oMath>
      <w:r w:rsidR="00555502" w:rsidRPr="00DB44B8">
        <w:rPr>
          <w:rFonts w:ascii="Times New Roman" w:eastAsia="Calibri" w:hAnsi="Times New Roman" w:cs="Times New Roman"/>
          <w:snapToGrid w:val="0"/>
          <w:color w:val="000000"/>
          <w:sz w:val="16"/>
          <w:szCs w:val="16"/>
          <w:lang w:eastAsia="de-DE" w:bidi="en-US"/>
        </w:rPr>
        <w:t xml:space="preserve"> ; </w:t>
      </w:r>
      <m:oMath>
        <m:sSub>
          <m:sSubPr>
            <m:ctrlPr>
              <w:rPr>
                <w:rFonts w:ascii="Cambria Math" w:eastAsia="Times New Roman" w:hAnsi="Cambria Math" w:cs="Times New Roman"/>
                <w:snapToGrid w:val="0"/>
                <w:color w:val="000000"/>
                <w:sz w:val="16"/>
                <w:szCs w:val="16"/>
                <w:lang w:eastAsia="de-DE" w:bidi="en-US"/>
              </w:rPr>
            </m:ctrlPr>
          </m:sSubPr>
          <m:e>
            <m:r>
              <w:rPr>
                <w:rFonts w:ascii="Cambria Math" w:eastAsia="Times New Roman" w:hAnsi="Cambria Math" w:cs="Times New Roman"/>
                <w:snapToGrid w:val="0"/>
                <w:color w:val="000000"/>
                <w:sz w:val="16"/>
                <w:szCs w:val="16"/>
                <w:lang w:eastAsia="de-DE" w:bidi="en-US"/>
              </w:rPr>
              <m:t>ilr</m:t>
            </m:r>
          </m:e>
          <m:sub>
            <m:r>
              <w:rPr>
                <w:rFonts w:ascii="Cambria Math" w:eastAsia="Times New Roman" w:hAnsi="Cambria Math" w:cs="Times New Roman"/>
                <w:snapToGrid w:val="0"/>
                <w:color w:val="000000"/>
                <w:sz w:val="16"/>
                <w:szCs w:val="16"/>
                <w:lang w:eastAsia="de-DE" w:bidi="en-US"/>
              </w:rPr>
              <m:t>2</m:t>
            </m:r>
          </m:sub>
        </m:sSub>
        <m:r>
          <w:rPr>
            <w:rFonts w:ascii="Cambria Math" w:eastAsia="Times New Roman" w:hAnsi="Cambria Math" w:cs="Times New Roman"/>
            <w:snapToGrid w:val="0"/>
            <w:color w:val="000000"/>
            <w:sz w:val="16"/>
            <w:szCs w:val="16"/>
            <w:lang w:eastAsia="de-DE" w:bidi="en-US"/>
          </w:rPr>
          <m:t>=</m:t>
        </m:r>
        <m:rad>
          <m:radPr>
            <m:degHide m:val="1"/>
            <m:ctrlPr>
              <w:rPr>
                <w:rFonts w:ascii="Cambria Math" w:eastAsia="Times New Roman" w:hAnsi="Cambria Math" w:cs="Times New Roman"/>
                <w:i/>
                <w:snapToGrid w:val="0"/>
                <w:color w:val="000000"/>
                <w:sz w:val="16"/>
                <w:szCs w:val="16"/>
                <w:lang w:eastAsia="de-DE" w:bidi="en-US"/>
              </w:rPr>
            </m:ctrlPr>
          </m:radPr>
          <m:deg/>
          <m:e>
            <m:f>
              <m:fPr>
                <m:ctrlPr>
                  <w:rPr>
                    <w:rFonts w:ascii="Cambria Math" w:eastAsia="Times New Roman" w:hAnsi="Cambria Math" w:cs="Times New Roman"/>
                    <w:i/>
                    <w:snapToGrid w:val="0"/>
                    <w:color w:val="000000"/>
                    <w:sz w:val="16"/>
                    <w:szCs w:val="16"/>
                    <w:lang w:eastAsia="de-DE" w:bidi="en-US"/>
                  </w:rPr>
                </m:ctrlPr>
              </m:fPr>
              <m:num>
                <m:r>
                  <w:rPr>
                    <w:rFonts w:ascii="Cambria Math" w:eastAsia="Times New Roman" w:hAnsi="Cambria Math" w:cs="Times New Roman"/>
                    <w:snapToGrid w:val="0"/>
                    <w:color w:val="000000"/>
                    <w:sz w:val="16"/>
                    <w:szCs w:val="16"/>
                    <w:lang w:eastAsia="de-DE" w:bidi="en-US"/>
                  </w:rPr>
                  <m:t>2</m:t>
                </m:r>
              </m:num>
              <m:den>
                <m:r>
                  <w:rPr>
                    <w:rFonts w:ascii="Cambria Math" w:eastAsia="Times New Roman" w:hAnsi="Cambria Math" w:cs="Times New Roman"/>
                    <w:snapToGrid w:val="0"/>
                    <w:color w:val="000000"/>
                    <w:sz w:val="16"/>
                    <w:szCs w:val="16"/>
                    <w:lang w:eastAsia="de-DE" w:bidi="en-US"/>
                  </w:rPr>
                  <m:t>3</m:t>
                </m:r>
              </m:den>
            </m:f>
          </m:e>
        </m:rad>
        <m:func>
          <m:funcPr>
            <m:ctrlPr>
              <w:rPr>
                <w:rFonts w:ascii="Cambria Math" w:eastAsia="Times New Roman" w:hAnsi="Cambria Math" w:cs="Times New Roman"/>
                <w:i/>
                <w:snapToGrid w:val="0"/>
                <w:color w:val="000000"/>
                <w:sz w:val="16"/>
                <w:szCs w:val="16"/>
                <w:lang w:eastAsia="de-DE" w:bidi="en-US"/>
              </w:rPr>
            </m:ctrlPr>
          </m:funcPr>
          <m:fName>
            <m:r>
              <w:rPr>
                <w:rFonts w:ascii="Cambria Math" w:eastAsia="Times New Roman" w:hAnsi="Cambria Math" w:cs="Times New Roman"/>
                <w:snapToGrid w:val="0"/>
                <w:color w:val="000000"/>
                <w:sz w:val="16"/>
                <w:szCs w:val="16"/>
                <w:lang w:eastAsia="de-DE" w:bidi="en-US"/>
              </w:rPr>
              <m:t>ln</m:t>
            </m:r>
          </m:fName>
          <m:e>
            <m:d>
              <m:dPr>
                <m:ctrlPr>
                  <w:rPr>
                    <w:rFonts w:ascii="Cambria Math" w:eastAsia="Times New Roman" w:hAnsi="Cambria Math" w:cs="Times New Roman"/>
                    <w:i/>
                    <w:snapToGrid w:val="0"/>
                    <w:color w:val="000000"/>
                    <w:sz w:val="16"/>
                    <w:szCs w:val="16"/>
                    <w:lang w:eastAsia="de-DE" w:bidi="en-US"/>
                  </w:rPr>
                </m:ctrlPr>
              </m:dPr>
              <m:e>
                <m:f>
                  <m:fPr>
                    <m:ctrlPr>
                      <w:rPr>
                        <w:rFonts w:ascii="Cambria Math" w:eastAsia="Times New Roman" w:hAnsi="Cambria Math" w:cs="Times New Roman"/>
                        <w:i/>
                        <w:snapToGrid w:val="0"/>
                        <w:color w:val="000000"/>
                        <w:sz w:val="16"/>
                        <w:szCs w:val="16"/>
                        <w:lang w:eastAsia="de-DE" w:bidi="en-US"/>
                      </w:rPr>
                    </m:ctrlPr>
                  </m:fPr>
                  <m:num>
                    <m:r>
                      <w:rPr>
                        <w:rFonts w:ascii="Cambria Math" w:eastAsia="Times New Roman" w:hAnsi="Cambria Math" w:cs="Times New Roman"/>
                        <w:snapToGrid w:val="0"/>
                        <w:color w:val="000000"/>
                        <w:sz w:val="16"/>
                        <w:szCs w:val="16"/>
                        <w:lang w:eastAsia="de-DE" w:bidi="en-US"/>
                      </w:rPr>
                      <m:t>LPA</m:t>
                    </m:r>
                  </m:num>
                  <m:den>
                    <m:rad>
                      <m:radPr>
                        <m:ctrlPr>
                          <w:rPr>
                            <w:rFonts w:ascii="Cambria Math" w:eastAsia="Times New Roman" w:hAnsi="Cambria Math" w:cs="Times New Roman"/>
                            <w:i/>
                            <w:snapToGrid w:val="0"/>
                            <w:color w:val="000000"/>
                            <w:sz w:val="16"/>
                            <w:szCs w:val="16"/>
                            <w:lang w:eastAsia="de-DE" w:bidi="en-US"/>
                          </w:rPr>
                        </m:ctrlPr>
                      </m:radPr>
                      <m:deg>
                        <m:r>
                          <w:rPr>
                            <w:rFonts w:ascii="Cambria Math" w:eastAsia="Times New Roman" w:hAnsi="Cambria Math" w:cs="Times New Roman"/>
                            <w:snapToGrid w:val="0"/>
                            <w:color w:val="000000"/>
                            <w:sz w:val="16"/>
                            <w:szCs w:val="16"/>
                            <w:lang w:eastAsia="de-DE" w:bidi="en-US"/>
                          </w:rPr>
                          <m:t>2</m:t>
                        </m:r>
                      </m:deg>
                      <m:e>
                        <m:r>
                          <w:rPr>
                            <w:rFonts w:ascii="Cambria Math" w:eastAsia="Times New Roman" w:hAnsi="Cambria Math" w:cs="Times New Roman"/>
                            <w:snapToGrid w:val="0"/>
                            <w:color w:val="000000"/>
                            <w:sz w:val="16"/>
                            <w:szCs w:val="16"/>
                            <w:lang w:eastAsia="de-DE" w:bidi="en-US"/>
                          </w:rPr>
                          <m:t>SB*Sleep</m:t>
                        </m:r>
                      </m:e>
                    </m:rad>
                  </m:den>
                </m:f>
              </m:e>
            </m:d>
          </m:e>
        </m:func>
      </m:oMath>
      <w:r w:rsidR="00555502" w:rsidRPr="00DB44B8">
        <w:rPr>
          <w:rFonts w:ascii="Times New Roman" w:eastAsia="Calibri" w:hAnsi="Times New Roman" w:cs="Times New Roman"/>
          <w:snapToGrid w:val="0"/>
          <w:color w:val="000000"/>
          <w:sz w:val="16"/>
          <w:szCs w:val="16"/>
          <w:lang w:eastAsia="de-DE" w:bidi="en-US"/>
        </w:rPr>
        <w:t xml:space="preserve">; </w:t>
      </w:r>
      <m:oMath>
        <m:sSub>
          <m:sSubPr>
            <m:ctrlPr>
              <w:rPr>
                <w:rFonts w:ascii="Cambria Math" w:eastAsia="Times New Roman" w:hAnsi="Cambria Math" w:cs="Times New Roman"/>
                <w:snapToGrid w:val="0"/>
                <w:color w:val="000000"/>
                <w:sz w:val="16"/>
                <w:szCs w:val="16"/>
                <w:lang w:eastAsia="de-DE" w:bidi="en-US"/>
              </w:rPr>
            </m:ctrlPr>
          </m:sSubPr>
          <m:e>
            <m:r>
              <w:rPr>
                <w:rFonts w:ascii="Cambria Math" w:eastAsia="Calibri" w:hAnsi="Cambria Math" w:cs="Times New Roman"/>
                <w:sz w:val="16"/>
                <w:szCs w:val="16"/>
              </w:rPr>
              <m:t>ilr</m:t>
            </m:r>
          </m:e>
          <m:sub>
            <m:r>
              <w:rPr>
                <w:rFonts w:ascii="Cambria Math" w:eastAsia="Times New Roman" w:hAnsi="Cambria Math" w:cs="Times New Roman"/>
                <w:snapToGrid w:val="0"/>
                <w:color w:val="000000"/>
                <w:sz w:val="16"/>
                <w:szCs w:val="16"/>
                <w:lang w:eastAsia="de-DE" w:bidi="en-US"/>
              </w:rPr>
              <m:t>3</m:t>
            </m:r>
          </m:sub>
        </m:sSub>
        <m:r>
          <w:rPr>
            <w:rFonts w:ascii="Cambria Math" w:eastAsia="Calibri" w:hAnsi="Cambria Math" w:cs="Times New Roman"/>
            <w:sz w:val="16"/>
            <w:szCs w:val="16"/>
          </w:rPr>
          <m:t>=</m:t>
        </m:r>
        <m:rad>
          <m:radPr>
            <m:degHide m:val="1"/>
            <m:ctrlPr>
              <w:rPr>
                <w:rFonts w:ascii="Cambria Math" w:eastAsia="Calibri" w:hAnsi="Cambria Math" w:cs="Times New Roman"/>
                <w:i/>
                <w:sz w:val="16"/>
                <w:szCs w:val="16"/>
              </w:rPr>
            </m:ctrlPr>
          </m:radPr>
          <m:deg/>
          <m:e>
            <m:f>
              <m:fPr>
                <m:ctrlPr>
                  <w:rPr>
                    <w:rFonts w:ascii="Cambria Math" w:eastAsia="Calibri" w:hAnsi="Cambria Math" w:cs="Times New Roman"/>
                    <w:i/>
                    <w:sz w:val="16"/>
                    <w:szCs w:val="16"/>
                  </w:rPr>
                </m:ctrlPr>
              </m:fPr>
              <m:num>
                <m:r>
                  <w:rPr>
                    <w:rFonts w:ascii="Cambria Math" w:eastAsia="Calibri" w:hAnsi="Cambria Math" w:cs="Times New Roman"/>
                    <w:sz w:val="16"/>
                    <w:szCs w:val="16"/>
                  </w:rPr>
                  <m:t>1</m:t>
                </m:r>
              </m:num>
              <m:den>
                <m:r>
                  <w:rPr>
                    <w:rFonts w:ascii="Cambria Math" w:eastAsia="Calibri" w:hAnsi="Cambria Math" w:cs="Times New Roman"/>
                    <w:sz w:val="16"/>
                    <w:szCs w:val="16"/>
                  </w:rPr>
                  <m:t>2</m:t>
                </m:r>
              </m:den>
            </m:f>
          </m:e>
        </m:rad>
        <m:func>
          <m:funcPr>
            <m:ctrlPr>
              <w:rPr>
                <w:rFonts w:ascii="Cambria Math" w:eastAsia="Calibri" w:hAnsi="Cambria Math" w:cs="Times New Roman"/>
                <w:i/>
                <w:sz w:val="16"/>
                <w:szCs w:val="16"/>
              </w:rPr>
            </m:ctrlPr>
          </m:funcPr>
          <m:fName>
            <m:r>
              <w:rPr>
                <w:rFonts w:ascii="Cambria Math" w:eastAsia="Calibri" w:hAnsi="Cambria Math" w:cs="Times New Roman"/>
                <w:sz w:val="16"/>
                <w:szCs w:val="16"/>
              </w:rPr>
              <m:t>ln</m:t>
            </m:r>
          </m:fName>
          <m:e>
            <m:d>
              <m:dPr>
                <m:ctrlPr>
                  <w:rPr>
                    <w:rFonts w:ascii="Cambria Math" w:eastAsia="Calibri" w:hAnsi="Cambria Math" w:cs="Times New Roman"/>
                    <w:i/>
                    <w:sz w:val="16"/>
                    <w:szCs w:val="16"/>
                  </w:rPr>
                </m:ctrlPr>
              </m:dPr>
              <m:e>
                <m:f>
                  <m:fPr>
                    <m:ctrlPr>
                      <w:rPr>
                        <w:rFonts w:ascii="Cambria Math" w:eastAsia="Calibri" w:hAnsi="Cambria Math" w:cs="Times New Roman"/>
                        <w:i/>
                        <w:sz w:val="16"/>
                        <w:szCs w:val="16"/>
                      </w:rPr>
                    </m:ctrlPr>
                  </m:fPr>
                  <m:num>
                    <m:r>
                      <w:rPr>
                        <w:rFonts w:ascii="Cambria Math" w:eastAsia="Calibri" w:hAnsi="Cambria Math" w:cs="Times New Roman"/>
                        <w:sz w:val="16"/>
                        <w:szCs w:val="16"/>
                      </w:rPr>
                      <m:t>SB</m:t>
                    </m:r>
                  </m:num>
                  <m:den>
                    <m:r>
                      <w:rPr>
                        <w:rFonts w:ascii="Cambria Math" w:eastAsia="Calibri" w:hAnsi="Cambria Math" w:cs="Times New Roman"/>
                        <w:sz w:val="16"/>
                        <w:szCs w:val="16"/>
                      </w:rPr>
                      <m:t>Sleep</m:t>
                    </m:r>
                  </m:den>
                </m:f>
              </m:e>
            </m:d>
          </m:e>
        </m:func>
      </m:oMath>
      <w:r w:rsidR="00555502" w:rsidRPr="00DB44B8">
        <w:rPr>
          <w:rFonts w:ascii="Times New Roman" w:eastAsia="Calibri" w:hAnsi="Times New Roman" w:cs="Times New Roman"/>
        </w:rPr>
        <w:t xml:space="preserve">. </w:t>
      </w:r>
      <w:r w:rsidR="003F59F6" w:rsidRPr="00DB44B8">
        <w:rPr>
          <w:rFonts w:ascii="Times New Roman" w:eastAsia="Calibri" w:hAnsi="Times New Roman" w:cs="Times New Roman"/>
        </w:rPr>
        <w:t xml:space="preserve">In the CoDA regression models, each set of </w:t>
      </w:r>
      <w:r w:rsidR="003F59F6" w:rsidRPr="00DB44B8">
        <w:rPr>
          <w:rFonts w:ascii="Times New Roman" w:eastAsia="Calibri" w:hAnsi="Times New Roman" w:cs="Times New Roman"/>
          <w:i/>
        </w:rPr>
        <w:t>ilr</w:t>
      </w:r>
      <w:r w:rsidR="003F59F6" w:rsidRPr="00DB44B8">
        <w:rPr>
          <w:rFonts w:ascii="Times New Roman" w:eastAsia="Calibri" w:hAnsi="Times New Roman" w:cs="Times New Roman"/>
        </w:rPr>
        <w:t xml:space="preserve"> coordinates (</w:t>
      </w:r>
      <w:r w:rsidR="003F59F6" w:rsidRPr="00DB44B8">
        <w:rPr>
          <w:rFonts w:ascii="Times New Roman" w:eastAsia="Calibri" w:hAnsi="Times New Roman" w:cs="Times New Roman"/>
          <w:i/>
        </w:rPr>
        <w:t>ilr</w:t>
      </w:r>
      <w:r w:rsidR="003F59F6" w:rsidRPr="00DB44B8">
        <w:rPr>
          <w:rFonts w:ascii="Times New Roman" w:eastAsia="Calibri" w:hAnsi="Times New Roman" w:cs="Times New Roman"/>
          <w:i/>
          <w:vertAlign w:val="subscript"/>
        </w:rPr>
        <w:t>1</w:t>
      </w:r>
      <w:r w:rsidR="003F59F6" w:rsidRPr="00DB44B8">
        <w:rPr>
          <w:rFonts w:ascii="Times New Roman" w:eastAsia="Calibri" w:hAnsi="Times New Roman" w:cs="Times New Roman"/>
        </w:rPr>
        <w:t xml:space="preserve">, </w:t>
      </w:r>
      <w:r w:rsidR="003F59F6" w:rsidRPr="00DB44B8">
        <w:rPr>
          <w:rFonts w:ascii="Times New Roman" w:eastAsia="Calibri" w:hAnsi="Times New Roman" w:cs="Times New Roman"/>
          <w:i/>
        </w:rPr>
        <w:t>ilr</w:t>
      </w:r>
      <w:r w:rsidR="003F59F6" w:rsidRPr="00DB44B8">
        <w:rPr>
          <w:rFonts w:ascii="Times New Roman" w:eastAsia="Calibri" w:hAnsi="Times New Roman" w:cs="Times New Roman"/>
          <w:i/>
          <w:vertAlign w:val="subscript"/>
        </w:rPr>
        <w:t xml:space="preserve">2, </w:t>
      </w:r>
      <w:r w:rsidR="003F59F6" w:rsidRPr="00DB44B8">
        <w:rPr>
          <w:rFonts w:ascii="Times New Roman" w:eastAsia="Calibri" w:hAnsi="Times New Roman" w:cs="Times New Roman"/>
          <w:i/>
        </w:rPr>
        <w:t>ilr</w:t>
      </w:r>
      <w:r w:rsidR="003F59F6" w:rsidRPr="00DB44B8">
        <w:rPr>
          <w:rFonts w:ascii="Times New Roman" w:eastAsia="Calibri" w:hAnsi="Times New Roman" w:cs="Times New Roman"/>
          <w:i/>
          <w:vertAlign w:val="subscript"/>
        </w:rPr>
        <w:t>3</w:t>
      </w:r>
      <w:r w:rsidR="003F59F6" w:rsidRPr="00DB44B8">
        <w:rPr>
          <w:rFonts w:ascii="Times New Roman" w:eastAsia="Calibri" w:hAnsi="Times New Roman" w:cs="Times New Roman"/>
        </w:rPr>
        <w:t>) was included as an exposure.</w:t>
      </w:r>
      <w:r w:rsidR="00E96C45" w:rsidRPr="00DB44B8">
        <w:t xml:space="preserve"> </w:t>
      </w:r>
      <w:r w:rsidR="00E96C45" w:rsidRPr="00DB44B8">
        <w:rPr>
          <w:rFonts w:ascii="Times New Roman" w:eastAsia="Calibri" w:hAnsi="Times New Roman" w:cs="Times New Roman"/>
        </w:rPr>
        <w:t>The first</w:t>
      </w:r>
      <w:r w:rsidR="003F59F6" w:rsidRPr="00DB44B8">
        <w:rPr>
          <w:rFonts w:ascii="Times New Roman" w:eastAsia="Calibri" w:hAnsi="Times New Roman" w:cs="Times New Roman"/>
        </w:rPr>
        <w:t xml:space="preserve"> </w:t>
      </w:r>
      <w:r w:rsidR="00E96C45" w:rsidRPr="00DB44B8">
        <w:rPr>
          <w:rFonts w:ascii="Times New Roman" w:eastAsia="Calibri" w:hAnsi="Times New Roman" w:cs="Times New Roman"/>
        </w:rPr>
        <w:t>ilr-coordinate (</w:t>
      </w:r>
      <w:r w:rsidR="00E96C45" w:rsidRPr="00DB44B8">
        <w:rPr>
          <w:rFonts w:ascii="Times New Roman" w:eastAsia="Calibri" w:hAnsi="Times New Roman" w:cs="Times New Roman"/>
          <w:i/>
        </w:rPr>
        <w:t>ilr</w:t>
      </w:r>
      <w:r w:rsidR="00E96C45" w:rsidRPr="00DB44B8">
        <w:rPr>
          <w:rFonts w:ascii="Times New Roman" w:eastAsia="Calibri" w:hAnsi="Times New Roman" w:cs="Times New Roman"/>
          <w:i/>
          <w:vertAlign w:val="subscript"/>
        </w:rPr>
        <w:t>1</w:t>
      </w:r>
      <w:r w:rsidR="00E96C45" w:rsidRPr="00DB44B8">
        <w:rPr>
          <w:rFonts w:ascii="Times New Roman" w:eastAsia="Calibri" w:hAnsi="Times New Roman" w:cs="Times New Roman"/>
        </w:rPr>
        <w:t xml:space="preserve">) </w:t>
      </w:r>
      <w:r w:rsidR="003F59F6" w:rsidRPr="00DB44B8">
        <w:rPr>
          <w:rFonts w:ascii="Times New Roman" w:eastAsia="Calibri" w:hAnsi="Times New Roman" w:cs="Times New Roman"/>
        </w:rPr>
        <w:t>in each set represented the proportion of time spent in one</w:t>
      </w:r>
      <w:r w:rsidR="00793768" w:rsidRPr="00DB44B8">
        <w:rPr>
          <w:rFonts w:ascii="Times New Roman" w:eastAsia="Calibri" w:hAnsi="Times New Roman" w:cs="Times New Roman"/>
        </w:rPr>
        <w:t xml:space="preserve"> of the movement</w:t>
      </w:r>
      <w:r w:rsidR="003F59F6" w:rsidRPr="00DB44B8">
        <w:rPr>
          <w:rFonts w:ascii="Times New Roman" w:eastAsia="Calibri" w:hAnsi="Times New Roman" w:cs="Times New Roman"/>
        </w:rPr>
        <w:t xml:space="preserve"> behaviour</w:t>
      </w:r>
      <w:r w:rsidR="00793768" w:rsidRPr="00DB44B8">
        <w:rPr>
          <w:rFonts w:ascii="Times New Roman" w:eastAsia="Calibri" w:hAnsi="Times New Roman" w:cs="Times New Roman"/>
        </w:rPr>
        <w:t>s</w:t>
      </w:r>
      <w:r w:rsidR="003F59F6" w:rsidRPr="00DB44B8">
        <w:rPr>
          <w:rFonts w:ascii="Times New Roman" w:eastAsia="Calibri" w:hAnsi="Times New Roman" w:cs="Times New Roman"/>
        </w:rPr>
        <w:t xml:space="preserve"> relative to the remaining three behaviours.</w:t>
      </w:r>
      <w:r w:rsidR="00E96C45" w:rsidRPr="00DB44B8">
        <w:rPr>
          <w:rFonts w:ascii="Times New Roman" w:eastAsia="Calibri" w:hAnsi="Times New Roman" w:cs="Times New Roman"/>
        </w:rPr>
        <w:t xml:space="preserve"> </w:t>
      </w:r>
    </w:p>
    <w:p w14:paraId="069798B5" w14:textId="549BB78A" w:rsidR="00497545" w:rsidRPr="00DB44B8" w:rsidRDefault="00582267" w:rsidP="00497545">
      <w:pPr>
        <w:spacing w:line="480" w:lineRule="auto"/>
        <w:jc w:val="both"/>
        <w:rPr>
          <w:rFonts w:ascii="Times New Roman" w:eastAsia="Calibri" w:hAnsi="Times New Roman" w:cs="Times New Roman"/>
        </w:rPr>
      </w:pPr>
      <w:r w:rsidRPr="00DB44B8">
        <w:rPr>
          <w:rFonts w:ascii="Times New Roman" w:eastAsia="Calibri" w:hAnsi="Times New Roman" w:cs="Times New Roman"/>
        </w:rPr>
        <w:t xml:space="preserve">We investigated the </w:t>
      </w:r>
      <w:r w:rsidR="007F20A2" w:rsidRPr="00DB44B8">
        <w:rPr>
          <w:rFonts w:ascii="Times New Roman" w:eastAsia="Calibri" w:hAnsi="Times New Roman" w:cs="Times New Roman"/>
        </w:rPr>
        <w:t xml:space="preserve">longitudinal </w:t>
      </w:r>
      <w:r w:rsidRPr="00DB44B8">
        <w:rPr>
          <w:rFonts w:ascii="Times New Roman" w:eastAsia="Calibri" w:hAnsi="Times New Roman" w:cs="Times New Roman"/>
        </w:rPr>
        <w:t xml:space="preserve">associations </w:t>
      </w:r>
      <w:r w:rsidR="003D49A8" w:rsidRPr="00DB44B8">
        <w:rPr>
          <w:rFonts w:ascii="Times New Roman" w:eastAsia="Calibri" w:hAnsi="Times New Roman" w:cs="Times New Roman"/>
        </w:rPr>
        <w:t>between</w:t>
      </w:r>
      <w:r w:rsidR="00730E75" w:rsidRPr="00DB44B8">
        <w:rPr>
          <w:rFonts w:ascii="Times New Roman" w:eastAsia="Calibri" w:hAnsi="Times New Roman" w:cs="Times New Roman"/>
        </w:rPr>
        <w:t xml:space="preserve"> </w:t>
      </w:r>
      <w:r w:rsidRPr="00DB44B8">
        <w:rPr>
          <w:rFonts w:ascii="Times New Roman" w:eastAsia="Calibri" w:hAnsi="Times New Roman" w:cs="Times New Roman"/>
        </w:rPr>
        <w:t xml:space="preserve">movement behaviours </w:t>
      </w:r>
      <w:r w:rsidR="003D49A8" w:rsidRPr="00DB44B8">
        <w:rPr>
          <w:rFonts w:ascii="Times New Roman" w:eastAsia="Calibri" w:hAnsi="Times New Roman" w:cs="Times New Roman"/>
        </w:rPr>
        <w:t>and</w:t>
      </w:r>
      <w:r w:rsidRPr="00DB44B8">
        <w:rPr>
          <w:rFonts w:ascii="Times New Roman" w:eastAsia="Calibri" w:hAnsi="Times New Roman" w:cs="Times New Roman"/>
        </w:rPr>
        <w:t xml:space="preserve"> adiposity</w:t>
      </w:r>
      <w:r w:rsidR="00045632" w:rsidRPr="00DB44B8">
        <w:rPr>
          <w:rFonts w:ascii="Times New Roman" w:eastAsia="Calibri" w:hAnsi="Times New Roman" w:cs="Times New Roman"/>
        </w:rPr>
        <w:t xml:space="preserve">, </w:t>
      </w:r>
      <w:r w:rsidR="007F20A2" w:rsidRPr="00DB44B8">
        <w:rPr>
          <w:rFonts w:ascii="Times New Roman" w:eastAsia="Calibri" w:hAnsi="Times New Roman" w:cs="Times New Roman"/>
        </w:rPr>
        <w:t>both</w:t>
      </w:r>
      <w:r w:rsidR="00045632" w:rsidRPr="00DB44B8">
        <w:rPr>
          <w:rFonts w:ascii="Times New Roman" w:eastAsia="Calibri" w:hAnsi="Times New Roman" w:cs="Times New Roman"/>
        </w:rPr>
        <w:t xml:space="preserve"> repeated</w:t>
      </w:r>
      <w:r w:rsidR="007F20A2" w:rsidRPr="00DB44B8">
        <w:rPr>
          <w:rFonts w:ascii="Times New Roman" w:eastAsia="Calibri" w:hAnsi="Times New Roman" w:cs="Times New Roman"/>
        </w:rPr>
        <w:t>ly</w:t>
      </w:r>
      <w:r w:rsidRPr="00DB44B8">
        <w:rPr>
          <w:rFonts w:ascii="Times New Roman" w:eastAsia="Calibri" w:hAnsi="Times New Roman" w:cs="Times New Roman"/>
        </w:rPr>
        <w:t xml:space="preserve"> measure</w:t>
      </w:r>
      <w:r w:rsidR="007F20A2" w:rsidRPr="00DB44B8">
        <w:rPr>
          <w:rFonts w:ascii="Times New Roman" w:eastAsia="Calibri" w:hAnsi="Times New Roman" w:cs="Times New Roman"/>
        </w:rPr>
        <w:t>d</w:t>
      </w:r>
      <w:r w:rsidRPr="00DB44B8">
        <w:rPr>
          <w:rFonts w:ascii="Times New Roman" w:eastAsia="Calibri" w:hAnsi="Times New Roman" w:cs="Times New Roman"/>
        </w:rPr>
        <w:t xml:space="preserve"> </w:t>
      </w:r>
      <w:r w:rsidR="00CD7105" w:rsidRPr="00DB44B8">
        <w:rPr>
          <w:rFonts w:ascii="Times New Roman" w:eastAsia="Calibri" w:hAnsi="Times New Roman" w:cs="Times New Roman"/>
        </w:rPr>
        <w:t>at ages 5.5-6</w:t>
      </w:r>
      <w:r w:rsidR="00A57A8D" w:rsidRPr="00DB44B8">
        <w:rPr>
          <w:rFonts w:ascii="Times New Roman" w:eastAsia="Calibri" w:hAnsi="Times New Roman" w:cs="Times New Roman"/>
        </w:rPr>
        <w:t xml:space="preserve"> (timepoint 1)</w:t>
      </w:r>
      <w:r w:rsidR="00CD7105" w:rsidRPr="00DB44B8">
        <w:rPr>
          <w:rFonts w:ascii="Times New Roman" w:eastAsia="Calibri" w:hAnsi="Times New Roman" w:cs="Times New Roman"/>
        </w:rPr>
        <w:t>, 7.5-8</w:t>
      </w:r>
      <w:r w:rsidR="00A57A8D" w:rsidRPr="00DB44B8">
        <w:rPr>
          <w:rFonts w:ascii="Times New Roman" w:eastAsia="Calibri" w:hAnsi="Times New Roman" w:cs="Times New Roman"/>
        </w:rPr>
        <w:t xml:space="preserve"> (timepoint 2)</w:t>
      </w:r>
      <w:r w:rsidR="00CD7105" w:rsidRPr="00DB44B8">
        <w:rPr>
          <w:rFonts w:ascii="Times New Roman" w:eastAsia="Calibri" w:hAnsi="Times New Roman" w:cs="Times New Roman"/>
        </w:rPr>
        <w:t>, and 10-10.5</w:t>
      </w:r>
      <w:r w:rsidR="00A57A8D" w:rsidRPr="00DB44B8">
        <w:rPr>
          <w:rFonts w:ascii="Times New Roman" w:eastAsia="Calibri" w:hAnsi="Times New Roman" w:cs="Times New Roman"/>
        </w:rPr>
        <w:t xml:space="preserve"> (timepoint 3)</w:t>
      </w:r>
      <w:r w:rsidR="00CD7105" w:rsidRPr="00DB44B8">
        <w:rPr>
          <w:rFonts w:ascii="Times New Roman" w:eastAsia="Calibri" w:hAnsi="Times New Roman" w:cs="Times New Roman"/>
        </w:rPr>
        <w:t xml:space="preserve"> years</w:t>
      </w:r>
      <w:r w:rsidR="003D49A8" w:rsidRPr="00DB44B8">
        <w:rPr>
          <w:rFonts w:ascii="Times New Roman" w:eastAsia="Calibri" w:hAnsi="Times New Roman" w:cs="Times New Roman"/>
        </w:rPr>
        <w:t>,</w:t>
      </w:r>
      <w:r w:rsidR="00CD7105" w:rsidRPr="00DB44B8">
        <w:rPr>
          <w:rFonts w:ascii="Times New Roman" w:eastAsia="Calibri" w:hAnsi="Times New Roman" w:cs="Times New Roman"/>
        </w:rPr>
        <w:t xml:space="preserve"> using compositional multivariable linear mixed-effect models. </w:t>
      </w:r>
      <w:r w:rsidR="00B311CB" w:rsidRPr="00DB44B8" w:rsidDel="001427D8">
        <w:rPr>
          <w:rFonts w:ascii="Times New Roman" w:eastAsia="Calibri" w:hAnsi="Times New Roman" w:cs="Times New Roman"/>
        </w:rPr>
        <w:t xml:space="preserve">Although exposure and outcome assessments were generally aligned at similar timepoints, instances where adiposity measures preceded movement behaviour assessments were addressed by linking the closest </w:t>
      </w:r>
      <w:r w:rsidR="00CD7105" w:rsidRPr="00DB44B8" w:rsidDel="001427D8">
        <w:rPr>
          <w:rFonts w:ascii="Times New Roman" w:eastAsia="Calibri" w:hAnsi="Times New Roman" w:cs="Times New Roman"/>
        </w:rPr>
        <w:t xml:space="preserve">(within 6 months) </w:t>
      </w:r>
      <w:r w:rsidR="006331DB" w:rsidRPr="00DB44B8" w:rsidDel="001427D8">
        <w:rPr>
          <w:rFonts w:ascii="Times New Roman" w:eastAsia="Calibri" w:hAnsi="Times New Roman" w:cs="Times New Roman"/>
        </w:rPr>
        <w:t>available pairs</w:t>
      </w:r>
      <w:r w:rsidR="00B311CB" w:rsidRPr="00DB44B8" w:rsidDel="001427D8">
        <w:rPr>
          <w:rFonts w:ascii="Times New Roman" w:eastAsia="Calibri" w:hAnsi="Times New Roman" w:cs="Times New Roman"/>
        </w:rPr>
        <w:t>.</w:t>
      </w:r>
      <w:r w:rsidR="00B311CB" w:rsidRPr="00DB44B8" w:rsidDel="001427D8">
        <w:t xml:space="preserve"> </w:t>
      </w:r>
      <w:r w:rsidR="00B311CB" w:rsidRPr="00DB44B8">
        <w:rPr>
          <w:rFonts w:ascii="Times New Roman" w:eastAsia="Calibri" w:hAnsi="Times New Roman" w:cs="Times New Roman"/>
        </w:rPr>
        <w:t>The</w:t>
      </w:r>
      <w:r w:rsidR="00CD7105" w:rsidRPr="00DB44B8">
        <w:rPr>
          <w:rFonts w:ascii="Times New Roman" w:eastAsia="Calibri" w:hAnsi="Times New Roman" w:cs="Times New Roman"/>
        </w:rPr>
        <w:t xml:space="preserve"> dataset</w:t>
      </w:r>
      <w:r w:rsidR="00B311CB" w:rsidRPr="00DB44B8">
        <w:rPr>
          <w:rFonts w:ascii="Times New Roman" w:eastAsia="Calibri" w:hAnsi="Times New Roman" w:cs="Times New Roman"/>
        </w:rPr>
        <w:t xml:space="preserve"> w</w:t>
      </w:r>
      <w:r w:rsidR="00CD7105" w:rsidRPr="00DB44B8">
        <w:rPr>
          <w:rFonts w:ascii="Times New Roman" w:eastAsia="Calibri" w:hAnsi="Times New Roman" w:cs="Times New Roman"/>
        </w:rPr>
        <w:t>as</w:t>
      </w:r>
      <w:r w:rsidR="00B311CB" w:rsidRPr="00DB44B8">
        <w:rPr>
          <w:rFonts w:ascii="Times New Roman" w:eastAsia="Calibri" w:hAnsi="Times New Roman" w:cs="Times New Roman"/>
        </w:rPr>
        <w:t xml:space="preserve"> specified in long format, incorporating repeated measures of movement behaviours and adiposity outcomes.</w:t>
      </w:r>
      <w:r w:rsidR="003D49A8" w:rsidRPr="00DB44B8">
        <w:rPr>
          <w:rFonts w:ascii="Times New Roman" w:eastAsia="Calibri" w:hAnsi="Times New Roman" w:cs="Times New Roman"/>
        </w:rPr>
        <w:t xml:space="preserve"> </w:t>
      </w:r>
      <w:r w:rsidR="00781CAE" w:rsidRPr="00DB44B8">
        <w:rPr>
          <w:rFonts w:ascii="Times New Roman" w:hAnsi="Times New Roman" w:cs="Times New Roman"/>
        </w:rPr>
        <w:t>We chose compositional mixed-effect models to capture the longitudinal nature of repeated</w:t>
      </w:r>
      <w:r w:rsidR="0026381D" w:rsidRPr="00DB44B8">
        <w:rPr>
          <w:rFonts w:ascii="Times New Roman" w:hAnsi="Times New Roman" w:cs="Times New Roman"/>
        </w:rPr>
        <w:t xml:space="preserve">ly </w:t>
      </w:r>
      <w:r w:rsidR="00781CAE" w:rsidRPr="00DB44B8">
        <w:rPr>
          <w:rFonts w:ascii="Times New Roman" w:hAnsi="Times New Roman" w:cs="Times New Roman"/>
        </w:rPr>
        <w:t>measured data across three timepoints for exposure and outcome</w:t>
      </w:r>
      <w:r w:rsidR="0026381D" w:rsidRPr="00DB44B8">
        <w:rPr>
          <w:rFonts w:ascii="Times New Roman" w:hAnsi="Times New Roman" w:cs="Times New Roman"/>
        </w:rPr>
        <w:t xml:space="preserve"> variables</w:t>
      </w:r>
      <w:r w:rsidR="00781CAE" w:rsidRPr="00DB44B8">
        <w:rPr>
          <w:rFonts w:ascii="Times New Roman" w:hAnsi="Times New Roman" w:cs="Times New Roman"/>
        </w:rPr>
        <w:t>, allowing us to account for within-</w:t>
      </w:r>
      <w:r w:rsidR="006135EC" w:rsidRPr="00DB44B8">
        <w:rPr>
          <w:rFonts w:ascii="Times New Roman" w:hAnsi="Times New Roman" w:cs="Times New Roman"/>
        </w:rPr>
        <w:t>participant</w:t>
      </w:r>
      <w:r w:rsidR="00781CAE" w:rsidRPr="00DB44B8">
        <w:rPr>
          <w:rFonts w:ascii="Times New Roman" w:hAnsi="Times New Roman" w:cs="Times New Roman"/>
        </w:rPr>
        <w:t xml:space="preserve"> </w:t>
      </w:r>
      <w:r w:rsidR="00B941B0" w:rsidRPr="00DB44B8">
        <w:rPr>
          <w:rFonts w:ascii="Times New Roman" w:eastAsia="Calibri" w:hAnsi="Times New Roman" w:cs="Times New Roman"/>
        </w:rPr>
        <w:t>variance</w:t>
      </w:r>
      <w:r w:rsidR="00781CAE" w:rsidRPr="00DB44B8">
        <w:rPr>
          <w:rFonts w:ascii="Times New Roman" w:hAnsi="Times New Roman" w:cs="Times New Roman"/>
        </w:rPr>
        <w:t xml:space="preserve"> over time. </w:t>
      </w:r>
      <w:r w:rsidR="00497545" w:rsidRPr="00DB44B8">
        <w:rPr>
          <w:rFonts w:ascii="Times New Roman" w:eastAsia="Calibri" w:hAnsi="Times New Roman" w:cs="Times New Roman"/>
        </w:rPr>
        <w:t>A random intercept was specified at the participant level, implying that each child has a unique baseline adiposity measure. Given the high correlations among outcome measures across timepoints, an exchangeable covariance matrix was employed. All adjusted models included child ethnicity, maternal age at delivery, and maternal education level as potential confounders.</w:t>
      </w:r>
    </w:p>
    <w:p w14:paraId="0EF125C3" w14:textId="5D662086" w:rsidR="00D80790" w:rsidRPr="00DB44B8" w:rsidRDefault="003151A6" w:rsidP="00D80790">
      <w:pPr>
        <w:spacing w:line="480" w:lineRule="auto"/>
        <w:jc w:val="both"/>
        <w:rPr>
          <w:rFonts w:ascii="Times New Roman" w:eastAsia="Calibri" w:hAnsi="Times New Roman" w:cs="Times New Roman"/>
        </w:rPr>
      </w:pPr>
      <w:r w:rsidRPr="00DB44B8">
        <w:rPr>
          <w:rFonts w:ascii="Times New Roman" w:eastAsia="Calibri" w:hAnsi="Times New Roman" w:cs="Times New Roman"/>
        </w:rPr>
        <w:t>Given our objective-driven approach to investigate sex-specific associations between movement behaviours and adiposity development, all analyses were designed to be stratified by sex from the</w:t>
      </w:r>
      <w:r w:rsidR="00B541E6" w:rsidRPr="00DB44B8">
        <w:rPr>
          <w:rFonts w:ascii="Times New Roman" w:eastAsia="Calibri" w:hAnsi="Times New Roman" w:cs="Times New Roman"/>
        </w:rPr>
        <w:t xml:space="preserve"> start</w:t>
      </w:r>
      <w:r w:rsidRPr="00DB44B8">
        <w:rPr>
          <w:rFonts w:ascii="Times New Roman" w:eastAsia="Calibri" w:hAnsi="Times New Roman" w:cs="Times New Roman"/>
        </w:rPr>
        <w:t>. We first tested for interactions between overall 24</w:t>
      </w:r>
      <w:r w:rsidRPr="00DB44B8">
        <w:rPr>
          <w:rFonts w:ascii="Times New Roman" w:eastAsia="Calibri" w:hAnsi="Times New Roman" w:cs="Times New Roman"/>
        </w:rPr>
        <w:noBreakHyphen/>
        <w:t xml:space="preserve">hour movement behaviours and sex to confirm that the data supported this analytical approach. </w:t>
      </w:r>
      <w:r w:rsidR="00D80790" w:rsidRPr="00DB44B8">
        <w:rPr>
          <w:rFonts w:ascii="Times New Roman" w:eastAsia="Calibri" w:hAnsi="Times New Roman" w:cs="Times New Roman"/>
        </w:rPr>
        <w:t xml:space="preserve">Significant interactions between overall 24‑hour movement behaviours and sex were observed across all adiposity outcomes: BMI (p = 0.005), abdominal circumference (p = 0.001), total abdominal adipose tissue (p = 0.002), superficial subcutaneous adipose tissue (p = 0.017), deep subcutaneous adipose tissue (p = 0.038), and visceral adipose tissue volumes </w:t>
      </w:r>
      <w:r w:rsidR="00D80790" w:rsidRPr="00DB44B8">
        <w:rPr>
          <w:rFonts w:ascii="Times New Roman" w:eastAsia="Calibri" w:hAnsi="Times New Roman" w:cs="Times New Roman"/>
        </w:rPr>
        <w:lastRenderedPageBreak/>
        <w:t xml:space="preserve">(p &lt; 0.001). </w:t>
      </w:r>
      <w:r w:rsidRPr="00DB44B8">
        <w:rPr>
          <w:rFonts w:ascii="Times New Roman" w:eastAsia="Calibri" w:hAnsi="Times New Roman" w:cs="Times New Roman"/>
        </w:rPr>
        <w:t xml:space="preserve">These findings confirmed the appropriateness of our sex-stratified analytical approach, and all analyses were conducted separately for girls and boys. </w:t>
      </w:r>
      <w:r w:rsidR="00D80790" w:rsidRPr="00DB44B8">
        <w:rPr>
          <w:rFonts w:ascii="Times New Roman" w:eastAsia="Calibri" w:hAnsi="Times New Roman" w:cs="Times New Roman"/>
        </w:rPr>
        <w:t xml:space="preserve">We applied the compositional isotemporal substitution method based on the adjusted model to estimate changes in adiposity measures corresponding to pairwise reallocations of </w:t>
      </w:r>
      <w:r w:rsidR="00371337" w:rsidRPr="00DB44B8">
        <w:rPr>
          <w:rFonts w:ascii="Times New Roman" w:eastAsia="Calibri" w:hAnsi="Times New Roman" w:cs="Times New Roman"/>
        </w:rPr>
        <w:t>time</w:t>
      </w:r>
      <w:r w:rsidR="00D80790" w:rsidRPr="00DB44B8">
        <w:rPr>
          <w:rFonts w:ascii="Times New Roman" w:eastAsia="Calibri" w:hAnsi="Times New Roman" w:cs="Times New Roman"/>
        </w:rPr>
        <w:t xml:space="preserve"> between any two behaviours at their compositional mean, separately for girls and boys</w:t>
      </w:r>
      <w:r w:rsidR="00371337" w:rsidRPr="00DB44B8">
        <w:rPr>
          <w:rFonts w:ascii="Times New Roman" w:eastAsia="Calibri" w:hAnsi="Times New Roman" w:cs="Times New Roman"/>
        </w:rPr>
        <w:t>. Primary isotemporal substitution models estimated the associations of reallocating 30 minutes per day, consistent with previous compositional and isotemporal studies</w:t>
      </w:r>
      <w:r w:rsidR="00641ED7" w:rsidRPr="00DB44B8">
        <w:rPr>
          <w:rFonts w:ascii="Times New Roman" w:eastAsia="Calibri" w:hAnsi="Times New Roman" w:cs="Times New Roman"/>
        </w:rPr>
        <w:t xml:space="preserve"> </w:t>
      </w:r>
      <w:r w:rsidR="00641ED7" w:rsidRPr="00DB44B8">
        <w:rPr>
          <w:rFonts w:ascii="Times New Roman" w:eastAsia="Calibri" w:hAnsi="Times New Roman" w:cs="Times New Roman"/>
        </w:rPr>
        <w:fldChar w:fldCharType="begin">
          <w:fldData xml:space="preserve">PEVuZE5vdGU+PENpdGU+PEF1dGhvcj5MdTwvQXV0aG9yPjxZZWFyPjIwMjQ8L1llYXI+PFJlY051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</w:fldData>
        </w:fldChar>
      </w:r>
      <w:r w:rsidR="00DB7EC9" w:rsidRPr="00DB44B8">
        <w:rPr>
          <w:rFonts w:ascii="Times New Roman" w:eastAsia="Calibri" w:hAnsi="Times New Roman" w:cs="Times New Roman"/>
        </w:rPr>
        <w:instrText xml:space="preserve"> ADDIN EN.CITE </w:instrText>
      </w:r>
      <w:r w:rsidR="00DB7EC9" w:rsidRPr="00DB44B8">
        <w:rPr>
          <w:rFonts w:ascii="Times New Roman" w:eastAsia="Calibri" w:hAnsi="Times New Roman" w:cs="Times New Roman"/>
        </w:rPr>
        <w:fldChar w:fldCharType="begin">
          <w:fldData xml:space="preserve">PEVuZE5vdGU+PENpdGU+PEF1dGhvcj5MdTwvQXV0aG9yPjxZZWFyPjIwMjQ8L1llYXI+PFJlY051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</w:fldData>
        </w:fldChar>
      </w:r>
      <w:r w:rsidR="00DB7EC9" w:rsidRPr="00DB44B8">
        <w:rPr>
          <w:rFonts w:ascii="Times New Roman" w:eastAsia="Calibri" w:hAnsi="Times New Roman" w:cs="Times New Roman"/>
        </w:rPr>
        <w:instrText xml:space="preserve"> ADDIN EN.CITE.DATA </w:instrText>
      </w:r>
      <w:r w:rsidR="00DB7EC9" w:rsidRPr="00DB44B8">
        <w:rPr>
          <w:rFonts w:ascii="Times New Roman" w:eastAsia="Calibri" w:hAnsi="Times New Roman" w:cs="Times New Roman"/>
        </w:rPr>
      </w:r>
      <w:r w:rsidR="00DB7EC9" w:rsidRPr="00DB44B8">
        <w:rPr>
          <w:rFonts w:ascii="Times New Roman" w:eastAsia="Calibri" w:hAnsi="Times New Roman" w:cs="Times New Roman"/>
        </w:rPr>
        <w:fldChar w:fldCharType="end"/>
      </w:r>
      <w:r w:rsidR="00641ED7" w:rsidRPr="00DB44B8">
        <w:rPr>
          <w:rFonts w:ascii="Times New Roman" w:eastAsia="Calibri" w:hAnsi="Times New Roman" w:cs="Times New Roman"/>
        </w:rPr>
      </w:r>
      <w:r w:rsidR="00641ED7"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47, 48)</w:t>
      </w:r>
      <w:r w:rsidR="00641ED7" w:rsidRPr="00DB44B8">
        <w:rPr>
          <w:rFonts w:ascii="Times New Roman" w:eastAsia="Calibri" w:hAnsi="Times New Roman" w:cs="Times New Roman"/>
        </w:rPr>
        <w:fldChar w:fldCharType="end"/>
      </w:r>
      <w:r w:rsidR="00D80790" w:rsidRPr="00DB44B8">
        <w:rPr>
          <w:rFonts w:ascii="Times New Roman" w:eastAsia="Calibri" w:hAnsi="Times New Roman" w:cs="Times New Roman"/>
        </w:rPr>
        <w:t xml:space="preserve">. </w:t>
      </w:r>
      <w:r w:rsidR="00591F09" w:rsidRPr="00DB44B8">
        <w:rPr>
          <w:rFonts w:ascii="Times New Roman" w:eastAsia="Calibri" w:hAnsi="Times New Roman" w:cs="Times New Roman"/>
        </w:rPr>
        <w:t>To facilitate interpretation and comparability, these changes were subsequently converted into percentage changes.</w:t>
      </w:r>
      <w:r w:rsidR="000E6844" w:rsidRPr="00DB44B8">
        <w:rPr>
          <w:rFonts w:ascii="Times New Roman" w:eastAsia="Calibri" w:hAnsi="Times New Roman" w:cs="Times New Roman"/>
        </w:rPr>
        <w:t xml:space="preserve"> </w:t>
      </w:r>
      <w:r w:rsidR="00F720E5" w:rsidRPr="00DB44B8">
        <w:rPr>
          <w:rFonts w:ascii="Times New Roman" w:eastAsia="Calibri" w:hAnsi="Times New Roman" w:cs="Times New Roman"/>
        </w:rPr>
        <w:t>Additionally, p</w:t>
      </w:r>
      <w:r w:rsidR="00D80790" w:rsidRPr="00DB44B8">
        <w:rPr>
          <w:rFonts w:ascii="Times New Roman" w:eastAsia="Calibri" w:hAnsi="Times New Roman" w:cs="Times New Roman"/>
        </w:rPr>
        <w:t xml:space="preserve">ost‐hoc </w:t>
      </w:r>
      <w:r w:rsidR="00F43218" w:rsidRPr="00DB44B8">
        <w:rPr>
          <w:rFonts w:ascii="Times New Roman" w:eastAsia="Calibri" w:hAnsi="Times New Roman" w:cs="Times New Roman"/>
        </w:rPr>
        <w:t>comparisons using estimated marginal means were conducted to examine longitudinal changes in associations, with pairwise estimates at timepoints 2 and 3 compared against timepoint 1</w:t>
      </w:r>
      <w:r w:rsidR="00D80790" w:rsidRPr="00DB44B8">
        <w:rPr>
          <w:rFonts w:ascii="Times New Roman" w:eastAsia="Calibri" w:hAnsi="Times New Roman" w:cs="Times New Roman"/>
        </w:rPr>
        <w:t>.</w:t>
      </w:r>
    </w:p>
    <w:p w14:paraId="659FE2C4" w14:textId="47395070" w:rsidR="00D80790" w:rsidRPr="00DB44B8" w:rsidRDefault="00E77A44" w:rsidP="00D80790">
      <w:pPr>
        <w:spacing w:line="480" w:lineRule="auto"/>
        <w:jc w:val="both"/>
        <w:rPr>
          <w:rFonts w:ascii="Times New Roman" w:eastAsia="Calibri" w:hAnsi="Times New Roman" w:cs="Times New Roman"/>
        </w:rPr>
      </w:pPr>
      <w:bookmarkStart w:id="3" w:name="OLE_LINK1"/>
      <w:r w:rsidRPr="00DB44B8">
        <w:rPr>
          <w:rFonts w:ascii="Times New Roman" w:eastAsia="Calibri" w:hAnsi="Times New Roman" w:cs="Times New Roman"/>
        </w:rPr>
        <w:t>In sensitivity analyses, we further adjusted the models to include children’s total calorie intake at age 5, maternal pre-conception BMI, and paternal BMI at age 2–3 years, as these factors may act as potential confounders or mediators. These variables were not included in the main model to maintain parsimony and avoid potential over-adjustment. Instead, they were incorporated in the sensitivity analysis to assess the robustness of our findings and determine whether their inclusion altered the observed associations.</w:t>
      </w:r>
      <w:r w:rsidR="00371337" w:rsidRPr="00DB44B8">
        <w:rPr>
          <w:rFonts w:ascii="Times New Roman" w:hAnsi="Times New Roman" w:cs="Times New Roman"/>
          <w:color w:val="000000"/>
        </w:rPr>
        <w:t xml:space="preserve"> </w:t>
      </w:r>
      <w:r w:rsidR="009B498D" w:rsidRPr="00DB44B8">
        <w:rPr>
          <w:rFonts w:ascii="Times New Roman" w:hAnsi="Times New Roman" w:cs="Times New Roman"/>
          <w:color w:val="000000"/>
        </w:rPr>
        <w:t xml:space="preserve">Furthermore, we replicated the </w:t>
      </w:r>
      <w:r w:rsidR="00641ED7" w:rsidRPr="00DB44B8">
        <w:rPr>
          <w:rFonts w:ascii="Times New Roman" w:eastAsia="Calibri" w:hAnsi="Times New Roman" w:cs="Times New Roman"/>
        </w:rPr>
        <w:t>isotemporal substitution</w:t>
      </w:r>
      <w:r w:rsidR="009B498D" w:rsidRPr="00DB44B8">
        <w:rPr>
          <w:rFonts w:ascii="Times New Roman" w:hAnsi="Times New Roman" w:cs="Times New Roman"/>
          <w:color w:val="000000"/>
        </w:rPr>
        <w:t xml:space="preserve"> models to evaluate the </w:t>
      </w:r>
      <w:r w:rsidR="00641ED7" w:rsidRPr="00DB44B8">
        <w:rPr>
          <w:rFonts w:ascii="Times New Roman" w:hAnsi="Times New Roman" w:cs="Times New Roman"/>
          <w:color w:val="000000"/>
        </w:rPr>
        <w:t>practical relevance of smaller reallocations by performing</w:t>
      </w:r>
      <w:r w:rsidR="009B498D" w:rsidRPr="00DB44B8">
        <w:rPr>
          <w:rFonts w:ascii="Times New Roman" w:hAnsi="Times New Roman" w:cs="Times New Roman"/>
          <w:color w:val="000000"/>
        </w:rPr>
        <w:t xml:space="preserve"> graded reallocations of 5, 10, 15, 20</w:t>
      </w:r>
      <w:r w:rsidR="00641ED7" w:rsidRPr="00DB44B8">
        <w:rPr>
          <w:rFonts w:ascii="Times New Roman" w:hAnsi="Times New Roman" w:cs="Times New Roman"/>
          <w:color w:val="000000"/>
        </w:rPr>
        <w:t>,</w:t>
      </w:r>
      <w:r w:rsidR="009B498D" w:rsidRPr="00DB44B8">
        <w:rPr>
          <w:rFonts w:ascii="Times New Roman" w:hAnsi="Times New Roman" w:cs="Times New Roman"/>
          <w:color w:val="000000"/>
        </w:rPr>
        <w:t xml:space="preserve"> and 25 minutes</w:t>
      </w:r>
      <w:r w:rsidR="00641ED7" w:rsidRPr="00DB44B8">
        <w:rPr>
          <w:rFonts w:ascii="Times New Roman" w:hAnsi="Times New Roman" w:cs="Times New Roman"/>
          <w:color w:val="000000"/>
        </w:rPr>
        <w:t xml:space="preserve"> per day</w:t>
      </w:r>
      <w:r w:rsidR="009B498D" w:rsidRPr="00DB44B8">
        <w:rPr>
          <w:rFonts w:ascii="Times New Roman" w:hAnsi="Times New Roman" w:cs="Times New Roman"/>
          <w:color w:val="000000"/>
        </w:rPr>
        <w:t xml:space="preserve">. </w:t>
      </w:r>
      <w:bookmarkEnd w:id="3"/>
      <w:r w:rsidR="00D80790" w:rsidRPr="00DB44B8">
        <w:rPr>
          <w:rFonts w:ascii="Times New Roman" w:eastAsia="Calibri" w:hAnsi="Times New Roman" w:cs="Times New Roman"/>
        </w:rPr>
        <w:t>All analyses were performed in R version 4.1.1 (R Development Core Team, Vienna, Austria), and statistical significance was set at p &lt; 0.05.</w:t>
      </w:r>
      <w:r w:rsidR="00D80790" w:rsidRPr="00DB44B8" w:rsidDel="00421D63">
        <w:rPr>
          <w:rFonts w:ascii="Times New Roman" w:eastAsia="Calibri" w:hAnsi="Times New Roman" w:cs="Times New Roman"/>
        </w:rPr>
        <w:t xml:space="preserve"> </w:t>
      </w:r>
    </w:p>
    <w:p w14:paraId="6CC2D427" w14:textId="12583679" w:rsidR="0028403F" w:rsidRPr="00DB44B8" w:rsidRDefault="0028403F" w:rsidP="0028403F">
      <w:pPr>
        <w:spacing w:line="480" w:lineRule="auto"/>
        <w:jc w:val="both"/>
        <w:rPr>
          <w:rFonts w:ascii="Times New Roman" w:hAnsi="Times New Roman" w:cs="Times New Roman"/>
          <w:b/>
        </w:rPr>
      </w:pPr>
      <w:r w:rsidRPr="00DB44B8">
        <w:rPr>
          <w:rFonts w:ascii="Times New Roman" w:hAnsi="Times New Roman" w:cs="Times New Roman"/>
          <w:b/>
        </w:rPr>
        <w:t>Results</w:t>
      </w:r>
    </w:p>
    <w:p w14:paraId="0951C572" w14:textId="77777777" w:rsidR="00205028" w:rsidRPr="00DB44B8" w:rsidRDefault="00205028" w:rsidP="00205028">
      <w:pPr>
        <w:spacing w:line="480" w:lineRule="auto"/>
        <w:jc w:val="both"/>
        <w:rPr>
          <w:rFonts w:ascii="Times New Roman" w:hAnsi="Times New Roman" w:cs="Times New Roman"/>
          <w:i/>
        </w:rPr>
      </w:pPr>
      <w:r w:rsidRPr="00DB44B8">
        <w:rPr>
          <w:rFonts w:ascii="Times New Roman" w:hAnsi="Times New Roman" w:cs="Times New Roman"/>
          <w:i/>
        </w:rPr>
        <w:t>Participant characteristics</w:t>
      </w:r>
    </w:p>
    <w:p w14:paraId="21106D60" w14:textId="6B182C47" w:rsidR="006F14A1" w:rsidRPr="00DB44B8" w:rsidRDefault="00A65871" w:rsidP="00205028">
      <w:pPr>
        <w:spacing w:line="480" w:lineRule="auto"/>
        <w:jc w:val="both"/>
        <w:rPr>
          <w:rFonts w:ascii="Times New Roman" w:hAnsi="Times New Roman" w:cs="Times New Roman"/>
        </w:rPr>
      </w:pPr>
      <w:r w:rsidRPr="00DB44B8">
        <w:rPr>
          <w:rFonts w:ascii="Times New Roman" w:hAnsi="Times New Roman" w:cs="Times New Roman"/>
        </w:rPr>
        <w:t>In the GUSTO cohort study, 808 children provided valid accelerometer</w:t>
      </w:r>
      <w:r w:rsidR="00951FEC" w:rsidRPr="00DB44B8">
        <w:rPr>
          <w:rFonts w:ascii="Times New Roman" w:hAnsi="Times New Roman" w:cs="Times New Roman"/>
        </w:rPr>
        <w:t>-measured movement behaviour</w:t>
      </w:r>
      <w:r w:rsidRPr="00DB44B8">
        <w:rPr>
          <w:rFonts w:ascii="Times New Roman" w:hAnsi="Times New Roman" w:cs="Times New Roman"/>
        </w:rPr>
        <w:t xml:space="preserve">s at ages </w:t>
      </w:r>
      <w:r w:rsidR="00047C58" w:rsidRPr="00DB44B8">
        <w:rPr>
          <w:rFonts w:ascii="Times New Roman" w:hAnsi="Times New Roman" w:cs="Times New Roman"/>
        </w:rPr>
        <w:t>5.5-6, 7.5-8, and</w:t>
      </w:r>
      <w:r w:rsidR="00CB498D" w:rsidRPr="00DB44B8">
        <w:rPr>
          <w:rFonts w:ascii="Times New Roman" w:hAnsi="Times New Roman" w:cs="Times New Roman"/>
        </w:rPr>
        <w:t>/or</w:t>
      </w:r>
      <w:r w:rsidR="00047C58" w:rsidRPr="00DB44B8">
        <w:rPr>
          <w:rFonts w:ascii="Times New Roman" w:hAnsi="Times New Roman" w:cs="Times New Roman"/>
        </w:rPr>
        <w:t xml:space="preserve"> 10-10.5 years</w:t>
      </w:r>
      <w:r w:rsidRPr="00DB44B8">
        <w:rPr>
          <w:rFonts w:ascii="Times New Roman" w:hAnsi="Times New Roman" w:cs="Times New Roman"/>
        </w:rPr>
        <w:t>. Of these, 531 children had valid MRI-measured abdominal adiposity</w:t>
      </w:r>
      <w:r w:rsidR="00657BF2" w:rsidRPr="00DB44B8">
        <w:rPr>
          <w:rFonts w:ascii="Times New Roman" w:hAnsi="Times New Roman" w:cs="Times New Roman"/>
        </w:rPr>
        <w:t>, abdominal circumference</w:t>
      </w:r>
      <w:r w:rsidR="00C52474" w:rsidRPr="00DB44B8">
        <w:rPr>
          <w:rFonts w:ascii="Times New Roman" w:hAnsi="Times New Roman" w:cs="Times New Roman"/>
        </w:rPr>
        <w:t>, and</w:t>
      </w:r>
      <w:r w:rsidRPr="00DB44B8">
        <w:rPr>
          <w:rFonts w:ascii="Times New Roman" w:hAnsi="Times New Roman" w:cs="Times New Roman"/>
        </w:rPr>
        <w:t xml:space="preserve"> </w:t>
      </w:r>
      <w:r w:rsidR="00C52474" w:rsidRPr="00DB44B8">
        <w:rPr>
          <w:rFonts w:ascii="Times New Roman" w:hAnsi="Times New Roman" w:cs="Times New Roman"/>
        </w:rPr>
        <w:t xml:space="preserve">BMI </w:t>
      </w:r>
      <w:r w:rsidRPr="00DB44B8">
        <w:rPr>
          <w:rFonts w:ascii="Times New Roman" w:hAnsi="Times New Roman" w:cs="Times New Roman"/>
        </w:rPr>
        <w:t xml:space="preserve">data for at least one of these time points (Figure 1) and were included in the main analysis. The study participants </w:t>
      </w:r>
      <w:r w:rsidR="00953493" w:rsidRPr="00DB44B8">
        <w:rPr>
          <w:rFonts w:ascii="Times New Roman" w:hAnsi="Times New Roman" w:cs="Times New Roman"/>
        </w:rPr>
        <w:t>consisted of nearly</w:t>
      </w:r>
      <w:r w:rsidRPr="00DB44B8">
        <w:rPr>
          <w:rFonts w:ascii="Times New Roman" w:hAnsi="Times New Roman" w:cs="Times New Roman"/>
        </w:rPr>
        <w:t xml:space="preserve"> equal number of girls (49.5%, n=263) and boys (50.5%, n=268).</w:t>
      </w:r>
      <w:r w:rsidR="000E0F00" w:rsidRPr="00DB44B8">
        <w:t xml:space="preserve"> </w:t>
      </w:r>
      <w:r w:rsidR="000E0F00" w:rsidRPr="00DB44B8">
        <w:rPr>
          <w:rFonts w:ascii="Times New Roman" w:hAnsi="Times New Roman" w:cs="Times New Roman"/>
        </w:rPr>
        <w:t xml:space="preserve">Table 1 presents the characteristics of the </w:t>
      </w:r>
      <w:r w:rsidR="000E0F00" w:rsidRPr="00DB44B8">
        <w:rPr>
          <w:rFonts w:ascii="Times New Roman" w:hAnsi="Times New Roman" w:cs="Times New Roman"/>
        </w:rPr>
        <w:lastRenderedPageBreak/>
        <w:t xml:space="preserve">included children. The majority of the participants were of Chinese ethnicity (55%). </w:t>
      </w:r>
      <w:r w:rsidR="00B32250" w:rsidRPr="00DB44B8">
        <w:t xml:space="preserve"> </w:t>
      </w:r>
      <w:r w:rsidR="00B32250" w:rsidRPr="00DB44B8">
        <w:rPr>
          <w:rFonts w:ascii="Times New Roman" w:hAnsi="Times New Roman" w:cs="Times New Roman"/>
        </w:rPr>
        <w:t xml:space="preserve">Boys consistently engaged in higher MVPA, while girls had higher MRI-measured abdominal adiposity at ages </w:t>
      </w:r>
      <w:r w:rsidR="00122AF2" w:rsidRPr="00DB44B8">
        <w:rPr>
          <w:rFonts w:ascii="Times New Roman" w:hAnsi="Times New Roman" w:cs="Times New Roman"/>
        </w:rPr>
        <w:t>5.5-</w:t>
      </w:r>
      <w:r w:rsidR="00B32250" w:rsidRPr="00DB44B8">
        <w:rPr>
          <w:rFonts w:ascii="Times New Roman" w:hAnsi="Times New Roman" w:cs="Times New Roman"/>
        </w:rPr>
        <w:t>6 and 7.5</w:t>
      </w:r>
      <w:r w:rsidR="0052626A" w:rsidRPr="00DB44B8">
        <w:rPr>
          <w:rFonts w:ascii="Times New Roman" w:hAnsi="Times New Roman" w:cs="Times New Roman"/>
        </w:rPr>
        <w:t>-</w:t>
      </w:r>
      <w:r w:rsidR="00B32250" w:rsidRPr="00DB44B8">
        <w:rPr>
          <w:rFonts w:ascii="Times New Roman" w:hAnsi="Times New Roman" w:cs="Times New Roman"/>
        </w:rPr>
        <w:t xml:space="preserve">8 years but lower at age </w:t>
      </w:r>
      <w:r w:rsidR="00122AF2" w:rsidRPr="00DB44B8">
        <w:rPr>
          <w:rFonts w:ascii="Times New Roman" w:hAnsi="Times New Roman" w:cs="Times New Roman"/>
        </w:rPr>
        <w:t>10-</w:t>
      </w:r>
      <w:r w:rsidR="00B32250" w:rsidRPr="00DB44B8">
        <w:rPr>
          <w:rFonts w:ascii="Times New Roman" w:hAnsi="Times New Roman" w:cs="Times New Roman"/>
        </w:rPr>
        <w:t>10.5 years (Table 1)</w:t>
      </w:r>
      <w:r w:rsidR="009012A4" w:rsidRPr="00DB44B8">
        <w:rPr>
          <w:rFonts w:ascii="Times New Roman" w:hAnsi="Times New Roman" w:cs="Times New Roman"/>
        </w:rPr>
        <w:t xml:space="preserve">. </w:t>
      </w:r>
    </w:p>
    <w:p w14:paraId="0E40AFE1" w14:textId="5541EAE3" w:rsidR="00AE3E4E" w:rsidRPr="00DB44B8" w:rsidRDefault="00A84A8D" w:rsidP="008D138C">
      <w:pPr>
        <w:keepNext/>
        <w:spacing w:line="480" w:lineRule="auto"/>
        <w:jc w:val="both"/>
        <w:rPr>
          <w:rFonts w:ascii="Times New Roman" w:hAnsi="Times New Roman" w:cs="Times New Roman"/>
          <w:i/>
        </w:rPr>
      </w:pPr>
      <w:r w:rsidRPr="00DB44B8">
        <w:rPr>
          <w:rFonts w:ascii="Times New Roman" w:hAnsi="Times New Roman" w:cs="Times New Roman"/>
          <w:i/>
        </w:rPr>
        <w:t xml:space="preserve">Associations of 24h-movement behaviours with </w:t>
      </w:r>
      <w:r w:rsidR="003444D9" w:rsidRPr="00DB44B8">
        <w:rPr>
          <w:rFonts w:ascii="Times New Roman" w:hAnsi="Times New Roman" w:cs="Times New Roman"/>
          <w:i/>
        </w:rPr>
        <w:t xml:space="preserve">BMI </w:t>
      </w:r>
      <w:r w:rsidRPr="00DB44B8">
        <w:rPr>
          <w:rFonts w:ascii="Times New Roman" w:hAnsi="Times New Roman" w:cs="Times New Roman"/>
          <w:i/>
        </w:rPr>
        <w:t xml:space="preserve">and abdominal adiposity </w:t>
      </w:r>
      <w:r w:rsidR="00F24B56" w:rsidRPr="00DB44B8">
        <w:rPr>
          <w:rFonts w:ascii="Times New Roman" w:hAnsi="Times New Roman" w:cs="Times New Roman"/>
          <w:i/>
        </w:rPr>
        <w:t>in girls</w:t>
      </w:r>
    </w:p>
    <w:p w14:paraId="7A97BFF3" w14:textId="06995CD1" w:rsidR="009B3A62" w:rsidRPr="00DB44B8" w:rsidRDefault="00D76F8A" w:rsidP="0085196E">
      <w:pPr>
        <w:spacing w:line="480" w:lineRule="auto"/>
        <w:jc w:val="both"/>
        <w:rPr>
          <w:rFonts w:ascii="Times New Roman" w:hAnsi="Times New Roman" w:cs="Times New Roman"/>
        </w:rPr>
      </w:pPr>
      <w:r w:rsidRPr="00DB44B8">
        <w:rPr>
          <w:rFonts w:ascii="Times New Roman" w:hAnsi="Times New Roman" w:cs="Times New Roman"/>
        </w:rPr>
        <w:t xml:space="preserve">In girls, </w:t>
      </w:r>
      <w:bookmarkStart w:id="4" w:name="_Hlk174636563"/>
      <w:r w:rsidR="002133A8" w:rsidRPr="00DB44B8">
        <w:rPr>
          <w:rFonts w:ascii="Times New Roman" w:hAnsi="Times New Roman" w:cs="Times New Roman"/>
        </w:rPr>
        <w:t xml:space="preserve">relative to remaining behaviours, </w:t>
      </w:r>
      <w:r w:rsidR="00FC57AF" w:rsidRPr="00DB44B8">
        <w:rPr>
          <w:rFonts w:ascii="Times New Roman" w:hAnsi="Times New Roman" w:cs="Times New Roman"/>
        </w:rPr>
        <w:t xml:space="preserve">higher MVPA was associated with lower BMI </w:t>
      </w:r>
      <w:r w:rsidR="00CA09A4" w:rsidRPr="00DB44B8">
        <w:rPr>
          <w:rFonts w:ascii="Times New Roman" w:hAnsi="Times New Roman" w:cs="Times New Roman"/>
        </w:rPr>
        <w:t xml:space="preserve">[-0.8 (-1.5, </w:t>
      </w:r>
      <w:r w:rsidR="00CA09A4" w:rsidRPr="00DB44B8">
        <w:rPr>
          <w:rFonts w:ascii="Times New Roman" w:hAnsi="Times New Roman" w:cs="Times New Roman"/>
        </w:rPr>
        <w:noBreakHyphen/>
        <w:t xml:space="preserve">0.1) kg/m²] </w:t>
      </w:r>
      <w:r w:rsidR="00FC57AF" w:rsidRPr="00DB44B8">
        <w:rPr>
          <w:rFonts w:ascii="Times New Roman" w:hAnsi="Times New Roman" w:cs="Times New Roman"/>
        </w:rPr>
        <w:t>and lower abdominal adiposity, including abdominal circumference</w:t>
      </w:r>
      <w:r w:rsidR="00CA09A4" w:rsidRPr="00DB44B8">
        <w:rPr>
          <w:rFonts w:ascii="Times New Roman" w:hAnsi="Times New Roman" w:cs="Times New Roman"/>
        </w:rPr>
        <w:t xml:space="preserve"> [-2.5 (-4.6, </w:t>
      </w:r>
      <w:r w:rsidR="00CA09A4" w:rsidRPr="00DB44B8">
        <w:rPr>
          <w:rFonts w:ascii="Times New Roman" w:hAnsi="Times New Roman" w:cs="Times New Roman"/>
        </w:rPr>
        <w:noBreakHyphen/>
        <w:t>0.5) cm]</w:t>
      </w:r>
      <w:r w:rsidR="00FC57AF" w:rsidRPr="00DB44B8">
        <w:rPr>
          <w:rFonts w:ascii="Times New Roman" w:hAnsi="Times New Roman" w:cs="Times New Roman"/>
        </w:rPr>
        <w:t>, total abdominal adiposity</w:t>
      </w:r>
      <w:r w:rsidR="00CA09A4" w:rsidRPr="00DB44B8">
        <w:rPr>
          <w:rFonts w:ascii="Times New Roman" w:hAnsi="Times New Roman" w:cs="Times New Roman"/>
        </w:rPr>
        <w:t xml:space="preserve"> [-225.5 (-451.6, -2.5) mL]</w:t>
      </w:r>
      <w:r w:rsidR="00FC57AF" w:rsidRPr="00DB44B8">
        <w:rPr>
          <w:rFonts w:ascii="Times New Roman" w:hAnsi="Times New Roman" w:cs="Times New Roman"/>
        </w:rPr>
        <w:t>, and visceral adiposity</w:t>
      </w:r>
      <w:r w:rsidR="00CA09A4" w:rsidRPr="00DB44B8">
        <w:rPr>
          <w:rFonts w:ascii="Times New Roman" w:hAnsi="Times New Roman" w:cs="Times New Roman"/>
        </w:rPr>
        <w:t xml:space="preserve"> [</w:t>
      </w:r>
      <w:r w:rsidR="00CA09A4" w:rsidRPr="00DB44B8">
        <w:rPr>
          <w:rFonts w:ascii="Times New Roman" w:hAnsi="Times New Roman" w:cs="Times New Roman"/>
        </w:rPr>
        <w:noBreakHyphen/>
        <w:t xml:space="preserve">53.0 (-97.9, </w:t>
      </w:r>
      <w:r w:rsidR="00CA09A4" w:rsidRPr="00DB44B8">
        <w:rPr>
          <w:rFonts w:ascii="Times New Roman" w:hAnsi="Times New Roman" w:cs="Times New Roman"/>
        </w:rPr>
        <w:noBreakHyphen/>
        <w:t>8.9) mL]</w:t>
      </w:r>
      <w:r w:rsidR="00FC57AF" w:rsidRPr="00DB44B8">
        <w:rPr>
          <w:rFonts w:ascii="Times New Roman" w:hAnsi="Times New Roman" w:cs="Times New Roman"/>
        </w:rPr>
        <w:t xml:space="preserve">. MVPA was not significantly associated with superficial or deep subcutaneous adiposity. LPA, SB, and sleep showed no associations with adiposity. Consequently, the overall 24-hour movement composition was not associated with adiposity (Table 2). </w:t>
      </w:r>
    </w:p>
    <w:p w14:paraId="37E243BB" w14:textId="241FCB5B" w:rsidR="00FC57AF" w:rsidRPr="00DB44B8" w:rsidRDefault="00FC57AF" w:rsidP="0085196E">
      <w:pPr>
        <w:spacing w:line="480" w:lineRule="auto"/>
        <w:jc w:val="both"/>
        <w:rPr>
          <w:rFonts w:ascii="Times New Roman" w:hAnsi="Times New Roman" w:cs="Times New Roman"/>
        </w:rPr>
      </w:pPr>
      <w:r w:rsidRPr="00DB44B8">
        <w:rPr>
          <w:rFonts w:ascii="Times New Roman" w:hAnsi="Times New Roman" w:cs="Times New Roman"/>
        </w:rPr>
        <w:t>Reallocating 30 minutes from LPA</w:t>
      </w:r>
      <w:r w:rsidR="00102A5E" w:rsidRPr="00DB44B8">
        <w:rPr>
          <w:rFonts w:ascii="Times New Roman" w:hAnsi="Times New Roman" w:cs="Times New Roman"/>
        </w:rPr>
        <w:t xml:space="preserve"> to MVPA</w:t>
      </w:r>
      <w:r w:rsidRPr="00DB44B8">
        <w:rPr>
          <w:rFonts w:ascii="Times New Roman" w:hAnsi="Times New Roman" w:cs="Times New Roman"/>
        </w:rPr>
        <w:t xml:space="preserve"> </w:t>
      </w:r>
      <w:r w:rsidR="00102A5E" w:rsidRPr="00DB44B8">
        <w:rPr>
          <w:rFonts w:ascii="Times New Roman" w:hAnsi="Times New Roman" w:cs="Times New Roman"/>
        </w:rPr>
        <w:t>and</w:t>
      </w:r>
      <w:r w:rsidRPr="00DB44B8">
        <w:rPr>
          <w:rFonts w:ascii="Times New Roman" w:hAnsi="Times New Roman" w:cs="Times New Roman"/>
        </w:rPr>
        <w:t xml:space="preserve"> </w:t>
      </w:r>
      <w:r w:rsidR="00102A5E" w:rsidRPr="00DB44B8">
        <w:rPr>
          <w:rFonts w:ascii="Times New Roman" w:hAnsi="Times New Roman" w:cs="Times New Roman"/>
        </w:rPr>
        <w:t xml:space="preserve">from </w:t>
      </w:r>
      <w:r w:rsidRPr="00DB44B8">
        <w:rPr>
          <w:rFonts w:ascii="Times New Roman" w:hAnsi="Times New Roman" w:cs="Times New Roman"/>
        </w:rPr>
        <w:t>SB to MVPA resulted in smaller reductions in BMI (2.3% and 1.</w:t>
      </w:r>
      <w:r w:rsidR="004F3F68" w:rsidRPr="00DB44B8">
        <w:rPr>
          <w:rFonts w:ascii="Times New Roman" w:hAnsi="Times New Roman" w:cs="Times New Roman"/>
        </w:rPr>
        <w:t>9</w:t>
      </w:r>
      <w:r w:rsidRPr="00DB44B8">
        <w:rPr>
          <w:rFonts w:ascii="Times New Roman" w:hAnsi="Times New Roman" w:cs="Times New Roman"/>
        </w:rPr>
        <w:t>%, respectively) and abdominal circumference (2.1% and 1.</w:t>
      </w:r>
      <w:r w:rsidR="004F3F68" w:rsidRPr="00DB44B8">
        <w:rPr>
          <w:rFonts w:ascii="Times New Roman" w:hAnsi="Times New Roman" w:cs="Times New Roman"/>
        </w:rPr>
        <w:t>7</w:t>
      </w:r>
      <w:r w:rsidRPr="00DB44B8">
        <w:rPr>
          <w:rFonts w:ascii="Times New Roman" w:hAnsi="Times New Roman" w:cs="Times New Roman"/>
        </w:rPr>
        <w:t xml:space="preserve">%), while MRI-measured adiposity volumes showed larger reductions. </w:t>
      </w:r>
      <w:r w:rsidR="00696488" w:rsidRPr="00DB44B8">
        <w:rPr>
          <w:rFonts w:ascii="Times New Roman" w:hAnsi="Times New Roman" w:cs="Times New Roman"/>
        </w:rPr>
        <w:t>total abdominal adiposity decreased by up to 7.8%, superficial subcutaneous adiposity by up to 7.0%, deep subcutaneous adiposity by up to 9.1%, and visceral adiposity by up to 8.8% when reallocating 30 minutes from LPA or SB to MVPA</w:t>
      </w:r>
      <w:r w:rsidR="007D5C66" w:rsidRPr="00DB44B8">
        <w:rPr>
          <w:rFonts w:ascii="Times New Roman" w:hAnsi="Times New Roman" w:cs="Times New Roman"/>
        </w:rPr>
        <w:t xml:space="preserve"> </w:t>
      </w:r>
      <w:r w:rsidRPr="00DB44B8">
        <w:rPr>
          <w:rFonts w:ascii="Times New Roman" w:hAnsi="Times New Roman" w:cs="Times New Roman"/>
        </w:rPr>
        <w:t>(Table 3).</w:t>
      </w:r>
    </w:p>
    <w:bookmarkEnd w:id="4"/>
    <w:p w14:paraId="7CB329C6" w14:textId="76002DF9" w:rsidR="00670E80" w:rsidRPr="00DB44B8" w:rsidRDefault="00670E80" w:rsidP="00670E80">
      <w:pPr>
        <w:spacing w:line="480" w:lineRule="auto"/>
        <w:jc w:val="both"/>
        <w:rPr>
          <w:rFonts w:ascii="Times New Roman" w:hAnsi="Times New Roman" w:cs="Times New Roman"/>
          <w:i/>
        </w:rPr>
      </w:pPr>
      <w:r w:rsidRPr="00DB44B8">
        <w:rPr>
          <w:rFonts w:ascii="Times New Roman" w:hAnsi="Times New Roman" w:cs="Times New Roman"/>
          <w:i/>
        </w:rPr>
        <w:t xml:space="preserve">Associations of 24h-movement behaviours with </w:t>
      </w:r>
      <w:r w:rsidR="003444D9" w:rsidRPr="00DB44B8">
        <w:rPr>
          <w:rFonts w:ascii="Times New Roman" w:hAnsi="Times New Roman" w:cs="Times New Roman"/>
          <w:i/>
        </w:rPr>
        <w:t xml:space="preserve">BMI </w:t>
      </w:r>
      <w:r w:rsidRPr="00DB44B8">
        <w:rPr>
          <w:rFonts w:ascii="Times New Roman" w:hAnsi="Times New Roman" w:cs="Times New Roman"/>
          <w:i/>
        </w:rPr>
        <w:t>and abdominal adiposity in boys</w:t>
      </w:r>
    </w:p>
    <w:p w14:paraId="0F946A17" w14:textId="6B3060DD" w:rsidR="009B3A62" w:rsidRPr="00DB44B8" w:rsidRDefault="00A3429C" w:rsidP="0085196E">
      <w:pPr>
        <w:spacing w:line="480" w:lineRule="auto"/>
        <w:jc w:val="both"/>
        <w:rPr>
          <w:rFonts w:ascii="Times New Roman" w:hAnsi="Times New Roman" w:cs="Times New Roman"/>
        </w:rPr>
      </w:pPr>
      <w:r w:rsidRPr="00DB44B8">
        <w:rPr>
          <w:rFonts w:ascii="Times New Roman" w:hAnsi="Times New Roman" w:cs="Times New Roman"/>
        </w:rPr>
        <w:t xml:space="preserve">In boys, </w:t>
      </w:r>
      <w:r w:rsidR="00806677" w:rsidRPr="00DB44B8">
        <w:rPr>
          <w:rFonts w:ascii="Times New Roman" w:hAnsi="Times New Roman" w:cs="Times New Roman"/>
        </w:rPr>
        <w:t>r</w:t>
      </w:r>
      <w:r w:rsidR="002133A8" w:rsidRPr="00DB44B8">
        <w:rPr>
          <w:rFonts w:ascii="Times New Roman" w:hAnsi="Times New Roman" w:cs="Times New Roman"/>
        </w:rPr>
        <w:t xml:space="preserve">elative to remaining behaviours, </w:t>
      </w:r>
      <w:r w:rsidR="00806677" w:rsidRPr="00DB44B8">
        <w:rPr>
          <w:rFonts w:ascii="Times New Roman" w:hAnsi="Times New Roman" w:cs="Times New Roman"/>
        </w:rPr>
        <w:t>longer sleep duration was associated with lower BMI</w:t>
      </w:r>
      <w:r w:rsidR="0074613B" w:rsidRPr="00DB44B8">
        <w:rPr>
          <w:rFonts w:ascii="Times New Roman" w:hAnsi="Times New Roman" w:cs="Times New Roman"/>
        </w:rPr>
        <w:t xml:space="preserve"> [-1.6 (-3.2, -0.1) kg/m²]</w:t>
      </w:r>
      <w:r w:rsidR="00806677" w:rsidRPr="00DB44B8">
        <w:rPr>
          <w:rFonts w:ascii="Times New Roman" w:hAnsi="Times New Roman" w:cs="Times New Roman"/>
        </w:rPr>
        <w:t>, abdominal circumference</w:t>
      </w:r>
      <w:r w:rsidR="0074613B" w:rsidRPr="00DB44B8">
        <w:rPr>
          <w:rFonts w:ascii="Times New Roman" w:hAnsi="Times New Roman" w:cs="Times New Roman"/>
        </w:rPr>
        <w:t xml:space="preserve"> [-6.1 (-10.7, -1.5) cm]</w:t>
      </w:r>
      <w:r w:rsidR="00806677" w:rsidRPr="00DB44B8">
        <w:rPr>
          <w:rFonts w:ascii="Times New Roman" w:hAnsi="Times New Roman" w:cs="Times New Roman"/>
        </w:rPr>
        <w:t>, total abdominal adiposity</w:t>
      </w:r>
      <w:r w:rsidR="0074613B" w:rsidRPr="00DB44B8">
        <w:rPr>
          <w:rFonts w:ascii="Times New Roman" w:hAnsi="Times New Roman" w:cs="Times New Roman"/>
        </w:rPr>
        <w:t xml:space="preserve"> [-624.2 (-1225.6, -31.3) mL]</w:t>
      </w:r>
      <w:r w:rsidR="00806677" w:rsidRPr="00DB44B8">
        <w:rPr>
          <w:rFonts w:ascii="Times New Roman" w:hAnsi="Times New Roman" w:cs="Times New Roman"/>
        </w:rPr>
        <w:t>, and visceral adiposity</w:t>
      </w:r>
      <w:r w:rsidR="0074613B" w:rsidRPr="00DB44B8">
        <w:rPr>
          <w:rFonts w:ascii="Times New Roman" w:hAnsi="Times New Roman" w:cs="Times New Roman"/>
        </w:rPr>
        <w:t>[-198.7 (-347.1, -52.1) mL]</w:t>
      </w:r>
      <w:r w:rsidR="00806677" w:rsidRPr="00DB44B8">
        <w:rPr>
          <w:rFonts w:ascii="Times New Roman" w:hAnsi="Times New Roman" w:cs="Times New Roman"/>
        </w:rPr>
        <w:t>, but not with superficial or deep subcutaneous adiposity. In contrast, higher SB was associated with greater abdominal adiposity, including abdominal circumference</w:t>
      </w:r>
      <w:r w:rsidR="0074613B" w:rsidRPr="00DB44B8">
        <w:rPr>
          <w:rFonts w:ascii="Times New Roman" w:hAnsi="Times New Roman" w:cs="Times New Roman"/>
        </w:rPr>
        <w:t xml:space="preserve"> [4.0 (0.4, 7.6) cm]</w:t>
      </w:r>
      <w:r w:rsidR="00806677" w:rsidRPr="00DB44B8">
        <w:rPr>
          <w:rFonts w:ascii="Times New Roman" w:hAnsi="Times New Roman" w:cs="Times New Roman"/>
        </w:rPr>
        <w:t>, total abdominal adiposity</w:t>
      </w:r>
      <w:r w:rsidR="0074613B" w:rsidRPr="00DB44B8">
        <w:rPr>
          <w:rFonts w:ascii="Times New Roman" w:hAnsi="Times New Roman" w:cs="Times New Roman"/>
        </w:rPr>
        <w:t xml:space="preserve"> [578.6 (114.7, 1041.9) mL]</w:t>
      </w:r>
      <w:r w:rsidR="00806677" w:rsidRPr="00DB44B8">
        <w:rPr>
          <w:rFonts w:ascii="Times New Roman" w:hAnsi="Times New Roman" w:cs="Times New Roman"/>
        </w:rPr>
        <w:t>, superficial subcutaneous</w:t>
      </w:r>
      <w:r w:rsidR="0074613B" w:rsidRPr="00DB44B8">
        <w:rPr>
          <w:rFonts w:ascii="Times New Roman" w:hAnsi="Times New Roman" w:cs="Times New Roman"/>
        </w:rPr>
        <w:t xml:space="preserve"> [233.9 (32.8, 434.9) mL]</w:t>
      </w:r>
      <w:r w:rsidR="00806677" w:rsidRPr="00DB44B8">
        <w:rPr>
          <w:rFonts w:ascii="Times New Roman" w:hAnsi="Times New Roman" w:cs="Times New Roman"/>
        </w:rPr>
        <w:t>, deep subcutaneous</w:t>
      </w:r>
      <w:r w:rsidR="0074613B" w:rsidRPr="00DB44B8">
        <w:rPr>
          <w:rFonts w:ascii="Times New Roman" w:hAnsi="Times New Roman" w:cs="Times New Roman"/>
        </w:rPr>
        <w:t xml:space="preserve"> [196.2 (36.4, 355.6) mL]</w:t>
      </w:r>
      <w:r w:rsidR="00806677" w:rsidRPr="00DB44B8">
        <w:rPr>
          <w:rFonts w:ascii="Times New Roman" w:hAnsi="Times New Roman" w:cs="Times New Roman"/>
        </w:rPr>
        <w:t>, and visceral adiposity</w:t>
      </w:r>
      <w:r w:rsidR="0074613B" w:rsidRPr="00DB44B8">
        <w:rPr>
          <w:rFonts w:ascii="Times New Roman" w:hAnsi="Times New Roman" w:cs="Times New Roman"/>
        </w:rPr>
        <w:t xml:space="preserve"> [150.0 (39.4, 261.1) mL]</w:t>
      </w:r>
      <w:r w:rsidR="00806677" w:rsidRPr="00DB44B8">
        <w:rPr>
          <w:rFonts w:ascii="Times New Roman" w:hAnsi="Times New Roman" w:cs="Times New Roman"/>
        </w:rPr>
        <w:t>, but not BMI</w:t>
      </w:r>
      <w:r w:rsidR="0074613B" w:rsidRPr="00DB44B8">
        <w:rPr>
          <w:rFonts w:ascii="Times New Roman" w:hAnsi="Times New Roman" w:cs="Times New Roman"/>
        </w:rPr>
        <w:t xml:space="preserve"> [1.1 (-0.1, 2.3) kg/m²]</w:t>
      </w:r>
      <w:r w:rsidR="00806677" w:rsidRPr="00DB44B8">
        <w:rPr>
          <w:rFonts w:ascii="Times New Roman" w:hAnsi="Times New Roman" w:cs="Times New Roman"/>
        </w:rPr>
        <w:t xml:space="preserve">. The associations of MVPA with adiposity became less pronounced after adjusting for confounders. LPA was not </w:t>
      </w:r>
      <w:r w:rsidR="00806677" w:rsidRPr="00DB44B8">
        <w:rPr>
          <w:rFonts w:ascii="Times New Roman" w:hAnsi="Times New Roman" w:cs="Times New Roman"/>
        </w:rPr>
        <w:lastRenderedPageBreak/>
        <w:t>associated with any adiposity measures. Unlike in girls, the overall composition of 24-hour movement behaviours was significantly associated with abdominal adiposity but not BMI (Table 2).</w:t>
      </w:r>
    </w:p>
    <w:p w14:paraId="13FC37D3" w14:textId="69766083" w:rsidR="004D7C56" w:rsidRPr="00DB44B8" w:rsidRDefault="00C903C1" w:rsidP="0085196E">
      <w:pPr>
        <w:spacing w:line="480" w:lineRule="auto"/>
        <w:jc w:val="both"/>
        <w:rPr>
          <w:rFonts w:ascii="Times New Roman" w:hAnsi="Times New Roman" w:cs="Times New Roman"/>
        </w:rPr>
      </w:pPr>
      <w:r w:rsidRPr="00DB44B8">
        <w:rPr>
          <w:rFonts w:ascii="Times New Roman" w:hAnsi="Times New Roman" w:cs="Times New Roman"/>
        </w:rPr>
        <w:t xml:space="preserve">Reallocating 30 minutes from LPA to MVPA and SB to MVPA, as well as increasing sleep by reducing LPA or SB, was associated with relatively smaller reductions in BMI (1.1% and </w:t>
      </w:r>
      <w:r w:rsidR="00CA277E" w:rsidRPr="00DB44B8">
        <w:rPr>
          <w:rFonts w:ascii="Times New Roman" w:hAnsi="Times New Roman" w:cs="Times New Roman"/>
        </w:rPr>
        <w:t>1.</w:t>
      </w:r>
      <w:r w:rsidRPr="00DB44B8">
        <w:rPr>
          <w:rFonts w:ascii="Times New Roman" w:hAnsi="Times New Roman" w:cs="Times New Roman"/>
        </w:rPr>
        <w:t>0% for MVPA increases; 0.9% and 0.8% for sleep increases) and abdominal circumference (1.</w:t>
      </w:r>
      <w:r w:rsidR="00CA277E" w:rsidRPr="00DB44B8">
        <w:rPr>
          <w:rFonts w:ascii="Times New Roman" w:hAnsi="Times New Roman" w:cs="Times New Roman"/>
        </w:rPr>
        <w:t>4</w:t>
      </w:r>
      <w:r w:rsidRPr="00DB44B8">
        <w:rPr>
          <w:rFonts w:ascii="Times New Roman" w:hAnsi="Times New Roman" w:cs="Times New Roman"/>
        </w:rPr>
        <w:t xml:space="preserve">% and 1.2% for MVPA increases; 1.0% and 0.8% for sleep increases), while MRI-measured abdominal adiposity volumes showed larger reductions. </w:t>
      </w:r>
      <w:r w:rsidR="00DC606A" w:rsidRPr="00DB44B8">
        <w:rPr>
          <w:rFonts w:ascii="Times New Roman" w:hAnsi="Times New Roman" w:cs="Times New Roman"/>
        </w:rPr>
        <w:t xml:space="preserve">Total, superficial subcutaneous, deep subcutaneous, and visceral adipose tissues decreased by up to 8.0%, 6.8%, 9.3%, and 8.3%, respectively, when MVPA was increased at the expense of LPA or SB, and by up to 4.8%, 3.8%, 5.7%, and 5.9%, respectively, when sleep was increased at the expense of LPA or SB </w:t>
      </w:r>
      <w:r w:rsidR="00806677" w:rsidRPr="00DB44B8">
        <w:rPr>
          <w:rFonts w:ascii="Times New Roman" w:hAnsi="Times New Roman" w:cs="Times New Roman"/>
        </w:rPr>
        <w:t>(Table 3).</w:t>
      </w:r>
    </w:p>
    <w:p w14:paraId="7765A805" w14:textId="46F573EE" w:rsidR="00A57A8D" w:rsidRPr="00DB44B8" w:rsidRDefault="00A57A8D" w:rsidP="00A57A8D">
      <w:pPr>
        <w:spacing w:line="480" w:lineRule="auto"/>
        <w:jc w:val="both"/>
        <w:rPr>
          <w:rFonts w:ascii="Times New Roman" w:hAnsi="Times New Roman" w:cs="Times New Roman"/>
          <w:i/>
        </w:rPr>
      </w:pPr>
      <w:r w:rsidRPr="00DB44B8">
        <w:rPr>
          <w:rFonts w:ascii="Times New Roman" w:hAnsi="Times New Roman" w:cs="Times New Roman"/>
          <w:i/>
        </w:rPr>
        <w:t>Post-hoc Analysis</w:t>
      </w:r>
    </w:p>
    <w:p w14:paraId="0516CE42" w14:textId="20C6EF4C" w:rsidR="00B32250" w:rsidRPr="00DB44B8" w:rsidRDefault="00B32250" w:rsidP="0085196E">
      <w:pPr>
        <w:spacing w:line="480" w:lineRule="auto"/>
        <w:jc w:val="both"/>
        <w:rPr>
          <w:rFonts w:ascii="Times New Roman" w:hAnsi="Times New Roman" w:cs="Times New Roman"/>
        </w:rPr>
      </w:pPr>
      <w:r w:rsidRPr="00DB44B8">
        <w:rPr>
          <w:rFonts w:ascii="Times New Roman" w:hAnsi="Times New Roman" w:cs="Times New Roman"/>
        </w:rPr>
        <w:t>Overall, estimated marginal means at timepoint 2 did not differ from timepoint 1 in any model. In girls, MVPA showed a stronger association with lower visceral adiposity at timepoint 3. In boys, SB and sleep had stronger associations with higher and lower visceral adiposity, respectively, at timepoint 3 (Supplementary Table 1).</w:t>
      </w:r>
    </w:p>
    <w:p w14:paraId="4DF648DC" w14:textId="77777777" w:rsidR="002531A2" w:rsidRPr="00DB44B8" w:rsidRDefault="002531A2" w:rsidP="0085196E">
      <w:pPr>
        <w:spacing w:line="480" w:lineRule="auto"/>
        <w:jc w:val="both"/>
        <w:rPr>
          <w:rFonts w:ascii="Times New Roman" w:hAnsi="Times New Roman" w:cs="Times New Roman"/>
          <w:i/>
        </w:rPr>
      </w:pPr>
      <w:r w:rsidRPr="00DB44B8">
        <w:rPr>
          <w:rFonts w:ascii="Times New Roman" w:hAnsi="Times New Roman" w:cs="Times New Roman"/>
          <w:i/>
        </w:rPr>
        <w:t>Sensitivity analysis</w:t>
      </w:r>
    </w:p>
    <w:p w14:paraId="7C55F265" w14:textId="11EF4EFF" w:rsidR="00A3429C" w:rsidRPr="00DB44B8" w:rsidRDefault="001E09B0" w:rsidP="0085196E">
      <w:pPr>
        <w:spacing w:line="480" w:lineRule="auto"/>
        <w:jc w:val="both"/>
        <w:rPr>
          <w:rFonts w:ascii="Times New Roman" w:hAnsi="Times New Roman" w:cs="Times New Roman"/>
        </w:rPr>
      </w:pPr>
      <w:r w:rsidRPr="00DB44B8">
        <w:rPr>
          <w:rFonts w:ascii="Times New Roman" w:hAnsi="Times New Roman" w:cs="Times New Roman"/>
        </w:rPr>
        <w:t>The findings from the sensitivity analyses, which additionally adjusted for children’s total calorie intake and maternal and paternal BMI, remained largely consistent, although there were s</w:t>
      </w:r>
      <w:r w:rsidR="00D17AE6" w:rsidRPr="00DB44B8">
        <w:rPr>
          <w:rFonts w:ascii="Times New Roman" w:hAnsi="Times New Roman" w:cs="Times New Roman"/>
        </w:rPr>
        <w:t>light</w:t>
      </w:r>
      <w:r w:rsidRPr="00DB44B8">
        <w:rPr>
          <w:rFonts w:ascii="Times New Roman" w:hAnsi="Times New Roman" w:cs="Times New Roman"/>
        </w:rPr>
        <w:t xml:space="preserve"> changes in the </w:t>
      </w:r>
      <w:r w:rsidR="00D17AE6" w:rsidRPr="00DB44B8">
        <w:rPr>
          <w:rFonts w:ascii="Times New Roman" w:hAnsi="Times New Roman" w:cs="Times New Roman"/>
        </w:rPr>
        <w:t xml:space="preserve">estimates </w:t>
      </w:r>
      <w:r w:rsidRPr="00DB44B8">
        <w:rPr>
          <w:rFonts w:ascii="Times New Roman" w:hAnsi="Times New Roman" w:cs="Times New Roman"/>
        </w:rPr>
        <w:t xml:space="preserve">(Supplementary Table 2). </w:t>
      </w:r>
    </w:p>
    <w:p w14:paraId="5CC32DCE" w14:textId="38ADDEEB" w:rsidR="00022443" w:rsidRPr="00DB44B8" w:rsidRDefault="00087CB0" w:rsidP="0028403F">
      <w:pPr>
        <w:spacing w:line="480" w:lineRule="auto"/>
        <w:jc w:val="both"/>
        <w:rPr>
          <w:rFonts w:ascii="Times New Roman" w:hAnsi="Times New Roman" w:cs="Times New Roman"/>
          <w:bCs/>
        </w:rPr>
      </w:pPr>
      <w:r w:rsidRPr="00DB44B8">
        <w:rPr>
          <w:rFonts w:ascii="Times New Roman" w:hAnsi="Times New Roman" w:cs="Times New Roman"/>
          <w:bCs/>
        </w:rPr>
        <w:t>Sensitivity analyses using graded time reallocations (5–25 minutes) produced associations that were directionally consistent with the primary 30-minute models, and the magnitude decreased progressively with shorter reallocations. These findings are presented in Supplementary Figures 1–6, which display dose–response curves for each adiposity outcome.</w:t>
      </w:r>
    </w:p>
    <w:p w14:paraId="7B2884FA" w14:textId="77777777" w:rsidR="00022443" w:rsidRPr="00DB44B8" w:rsidRDefault="00022443" w:rsidP="0028403F">
      <w:pPr>
        <w:spacing w:line="480" w:lineRule="auto"/>
        <w:jc w:val="both"/>
        <w:rPr>
          <w:rFonts w:ascii="Times New Roman" w:hAnsi="Times New Roman" w:cs="Times New Roman"/>
          <w:b/>
        </w:rPr>
      </w:pPr>
    </w:p>
    <w:p w14:paraId="220C40D1" w14:textId="77777777" w:rsidR="00F176C0" w:rsidRPr="00DB44B8" w:rsidRDefault="00F176C0" w:rsidP="0028403F">
      <w:pPr>
        <w:spacing w:line="480" w:lineRule="auto"/>
        <w:jc w:val="both"/>
        <w:rPr>
          <w:rFonts w:ascii="Times New Roman" w:hAnsi="Times New Roman" w:cs="Times New Roman"/>
          <w:b/>
        </w:rPr>
      </w:pPr>
    </w:p>
    <w:p w14:paraId="43B23244" w14:textId="46C12801" w:rsidR="0028403F" w:rsidRPr="00DB44B8" w:rsidRDefault="0063761C" w:rsidP="0028403F">
      <w:pPr>
        <w:spacing w:line="480" w:lineRule="auto"/>
        <w:jc w:val="both"/>
        <w:rPr>
          <w:rFonts w:ascii="Times New Roman" w:hAnsi="Times New Roman" w:cs="Times New Roman"/>
          <w:b/>
        </w:rPr>
      </w:pPr>
      <w:r w:rsidRPr="00DB44B8">
        <w:rPr>
          <w:rFonts w:ascii="Times New Roman" w:hAnsi="Times New Roman" w:cs="Times New Roman"/>
          <w:b/>
        </w:rPr>
        <w:lastRenderedPageBreak/>
        <w:t>Discussion</w:t>
      </w:r>
    </w:p>
    <w:p w14:paraId="20302480" w14:textId="439D0426" w:rsidR="00465A98" w:rsidRPr="00DB44B8" w:rsidRDefault="008E22F0" w:rsidP="00465A98">
      <w:pPr>
        <w:spacing w:line="480" w:lineRule="auto"/>
        <w:jc w:val="both"/>
        <w:rPr>
          <w:rFonts w:ascii="Times New Roman" w:hAnsi="Times New Roman" w:cs="Times New Roman"/>
        </w:rPr>
      </w:pPr>
      <w:r w:rsidRPr="00DB44B8">
        <w:rPr>
          <w:rFonts w:ascii="Times New Roman" w:hAnsi="Times New Roman" w:cs="Times New Roman"/>
        </w:rPr>
        <w:t xml:space="preserve">This study investigated the associations between 24-hour movement behaviours and </w:t>
      </w:r>
      <w:r w:rsidR="00D95242" w:rsidRPr="00DB44B8">
        <w:rPr>
          <w:rFonts w:ascii="Times New Roman" w:hAnsi="Times New Roman" w:cs="Times New Roman"/>
        </w:rPr>
        <w:t>adiposity measures in school-aged children</w:t>
      </w:r>
      <w:r w:rsidRPr="00DB44B8">
        <w:rPr>
          <w:rFonts w:ascii="Times New Roman" w:hAnsi="Times New Roman" w:cs="Times New Roman"/>
        </w:rPr>
        <w:t xml:space="preserve">. In girls, </w:t>
      </w:r>
      <w:r w:rsidR="004B2D69" w:rsidRPr="00DB44B8">
        <w:rPr>
          <w:rFonts w:ascii="Times New Roman" w:hAnsi="Times New Roman" w:cs="Times New Roman"/>
        </w:rPr>
        <w:t xml:space="preserve">relative to remaining behaviours, </w:t>
      </w:r>
      <w:r w:rsidRPr="00DB44B8">
        <w:rPr>
          <w:rFonts w:ascii="Times New Roman" w:hAnsi="Times New Roman" w:cs="Times New Roman"/>
        </w:rPr>
        <w:t xml:space="preserve">MVPA emerged as a key factor, demonstrating inverse associations with BMI, abdominal circumference, and MRI-measured abdominal adiposity volumes. </w:t>
      </w:r>
      <w:r w:rsidR="00DD6EF3" w:rsidRPr="00DB44B8">
        <w:rPr>
          <w:rFonts w:ascii="Times New Roman" w:hAnsi="Times New Roman" w:cs="Times New Roman"/>
        </w:rPr>
        <w:t>Boys showed more complex patterns, with sleep duration inversely associated with all adiposity measures, while SB linked only to higher abdominal adiposity.</w:t>
      </w:r>
      <w:r w:rsidRPr="00DB44B8">
        <w:rPr>
          <w:rFonts w:ascii="Times New Roman" w:hAnsi="Times New Roman" w:cs="Times New Roman"/>
        </w:rPr>
        <w:t xml:space="preserve"> </w:t>
      </w:r>
      <w:r w:rsidR="00DD6EF3" w:rsidRPr="00DB44B8">
        <w:rPr>
          <w:rFonts w:ascii="Times New Roman" w:hAnsi="Times New Roman" w:cs="Times New Roman"/>
        </w:rPr>
        <w:t>Replacing LPA or SB with MVPA may reduce BMI and abdominal adiposity in both sexes, while sleep substitution may decrease adiposity only in boys.</w:t>
      </w:r>
      <w:r w:rsidR="00EE0960" w:rsidRPr="00DB44B8">
        <w:rPr>
          <w:rFonts w:ascii="Times New Roman" w:hAnsi="Times New Roman" w:cs="Times New Roman"/>
        </w:rPr>
        <w:t xml:space="preserve"> </w:t>
      </w:r>
      <w:r w:rsidR="0080519B" w:rsidRPr="00DB44B8">
        <w:rPr>
          <w:rFonts w:ascii="Times New Roman" w:hAnsi="Times New Roman" w:cs="Times New Roman"/>
        </w:rPr>
        <w:t xml:space="preserve">These sex-specific associations provide novel insights into the role of movement behaviours in adiposity, yet previous research has reported inconsistent findings. </w:t>
      </w:r>
      <w:r w:rsidR="00D66741" w:rsidRPr="00DB44B8">
        <w:rPr>
          <w:rFonts w:ascii="Times New Roman" w:hAnsi="Times New Roman" w:cs="Times New Roman"/>
        </w:rPr>
        <w:t>S</w:t>
      </w:r>
      <w:r w:rsidR="00254BD6" w:rsidRPr="00DB44B8">
        <w:rPr>
          <w:rFonts w:ascii="Times New Roman" w:hAnsi="Times New Roman" w:cs="Times New Roman"/>
        </w:rPr>
        <w:t xml:space="preserve">ystematic reviews and meta-analyses have reported little or no evidence of associations between accelerometer-measured MVPA, LPA, and SB and adiposity measures, specifically BMI and/or waist circumference </w:t>
      </w:r>
      <w:r w:rsidR="00254BD6" w:rsidRPr="00DB44B8">
        <w:rPr>
          <w:rFonts w:ascii="Times New Roman" w:hAnsi="Times New Roman" w:cs="Times New Roman"/>
        </w:rPr>
        <w:fldChar w:fldCharType="begin">
          <w:fldData xml:space="preserve">PEVuZE5vdGU+PENpdGU+PEF1dGhvcj5XaWVyc21hPC9BdXRob3I+PFllYXI+MjAyMDwvWWVhcj48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</w:fldData>
        </w:fldChar>
      </w:r>
      <w:r w:rsidR="00DB7EC9" w:rsidRPr="00DB44B8">
        <w:rPr>
          <w:rFonts w:ascii="Times New Roman" w:hAnsi="Times New Roman" w:cs="Times New Roman"/>
        </w:rPr>
        <w:instrText xml:space="preserve"> ADDIN EN.CITE </w:instrText>
      </w:r>
      <w:r w:rsidR="00DB7EC9" w:rsidRPr="00DB44B8">
        <w:rPr>
          <w:rFonts w:ascii="Times New Roman" w:hAnsi="Times New Roman" w:cs="Times New Roman"/>
        </w:rPr>
        <w:fldChar w:fldCharType="begin">
          <w:fldData xml:space="preserve">PEVuZE5vdGU+PENpdGU+PEF1dGhvcj5XaWVyc21hPC9BdXRob3I+PFllYXI+MjAyMDwvWWVhcj48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</w:fldData>
        </w:fldChar>
      </w:r>
      <w:r w:rsidR="00DB7EC9" w:rsidRPr="00DB44B8">
        <w:rPr>
          <w:rFonts w:ascii="Times New Roman" w:hAnsi="Times New Roman" w:cs="Times New Roman"/>
        </w:rPr>
        <w:instrText xml:space="preserve"> ADDIN EN.CITE.DATA </w:instrText>
      </w:r>
      <w:r w:rsidR="00DB7EC9" w:rsidRPr="00DB44B8">
        <w:rPr>
          <w:rFonts w:ascii="Times New Roman" w:hAnsi="Times New Roman" w:cs="Times New Roman"/>
        </w:rPr>
      </w:r>
      <w:r w:rsidR="00DB7EC9" w:rsidRPr="00DB44B8">
        <w:rPr>
          <w:rFonts w:ascii="Times New Roman" w:hAnsi="Times New Roman" w:cs="Times New Roman"/>
        </w:rPr>
        <w:fldChar w:fldCharType="end"/>
      </w:r>
      <w:r w:rsidR="00254BD6" w:rsidRPr="00DB44B8">
        <w:rPr>
          <w:rFonts w:ascii="Times New Roman" w:hAnsi="Times New Roman" w:cs="Times New Roman"/>
        </w:rPr>
      </w:r>
      <w:r w:rsidR="00254BD6" w:rsidRPr="00DB44B8">
        <w:rPr>
          <w:rFonts w:ascii="Times New Roman" w:hAnsi="Times New Roman" w:cs="Times New Roman"/>
        </w:rPr>
        <w:fldChar w:fldCharType="separate"/>
      </w:r>
      <w:r w:rsidR="00DB7EC9" w:rsidRPr="00DB44B8">
        <w:rPr>
          <w:rFonts w:ascii="Times New Roman" w:hAnsi="Times New Roman" w:cs="Times New Roman"/>
          <w:noProof/>
        </w:rPr>
        <w:t>(11, 31)</w:t>
      </w:r>
      <w:r w:rsidR="00254BD6" w:rsidRPr="00DB44B8">
        <w:rPr>
          <w:rFonts w:ascii="Times New Roman" w:hAnsi="Times New Roman" w:cs="Times New Roman"/>
        </w:rPr>
        <w:fldChar w:fldCharType="end"/>
      </w:r>
      <w:r w:rsidR="00D66741" w:rsidRPr="00DB44B8">
        <w:rPr>
          <w:rFonts w:ascii="Times New Roman" w:hAnsi="Times New Roman" w:cs="Times New Roman"/>
        </w:rPr>
        <w:t>, while sleep has consistently shown inverse associations</w:t>
      </w:r>
      <w:r w:rsidR="00254BD6" w:rsidRPr="00DB44B8">
        <w:rPr>
          <w:rFonts w:ascii="Times New Roman" w:hAnsi="Times New Roman" w:cs="Times New Roman"/>
        </w:rPr>
        <w:t xml:space="preserve"> </w:t>
      </w:r>
      <w:r w:rsidR="00254BD6" w:rsidRPr="00DB44B8">
        <w:rPr>
          <w:rFonts w:ascii="Times New Roman" w:hAnsi="Times New Roman" w:cs="Times New Roman"/>
        </w:rPr>
        <w:fldChar w:fldCharType="begin"/>
      </w:r>
      <w:r w:rsidR="007313C3" w:rsidRPr="00DB44B8">
        <w:rPr>
          <w:rFonts w:ascii="Times New Roman" w:hAnsi="Times New Roman" w:cs="Times New Roman"/>
        </w:rPr>
        <w:instrText xml:space="preserve"> ADDIN EN.CITE &lt;EndNote&gt;&lt;Cite&gt;&lt;Author&gt;Morrissey&lt;/Author&gt;&lt;Year&gt;2020&lt;/Year&gt;&lt;RecNum&gt;1648&lt;/RecNum&gt;&lt;DisplayText&gt;(10)&lt;/DisplayText&gt;&lt;record&gt;&lt;rec-number&gt;1648&lt;/rec-number&gt;&lt;foreign-keys&gt;&lt;key app="EN" db-id="trrtxszapet9r4e0pxrpzzv30d0vrsrastwf" timestamp="1724575724"&gt;1648&lt;/key&gt;&lt;/foreign-keys&gt;&lt;ref-type name="Journal Article"&gt;17&lt;/ref-type&gt;&lt;contributors&gt;&lt;authors&gt;&lt;author&gt;Morrissey, B.&lt;/author&gt;&lt;author&gt;Taveras, E.&lt;/author&gt;&lt;author&gt;Allender, S.&lt;/author&gt;&lt;author&gt;Strugnell, C.&lt;/author&gt;&lt;/authors&gt;&lt;/contributors&gt;&lt;auth-address&gt;Global Obesity Centre, Deakin University, Geelong, Australia.&amp;#xD;Department of Pediatrics, Massachusetts General Hospital for Children, Massachusetts.&lt;/auth-address&gt;&lt;titles&gt;&lt;title&gt;Sleep and obesity among children: A systematic review of multiple sleep dimensions&lt;/title&gt;&lt;secondary-title&gt;Pediatr Obes&lt;/secondary-title&gt;&lt;/titles&gt;&lt;periodical&gt;&lt;full-title&gt;Pediatr Obes&lt;/full-title&gt;&lt;/periodical&gt;&lt;pages&gt;e12619&lt;/pages&gt;&lt;volume&gt;15&lt;/volume&gt;&lt;number&gt;4&lt;/number&gt;&lt;edition&gt;2020/02/20&lt;/edition&gt;&lt;keywords&gt;&lt;keyword&gt;Adolescent&lt;/keyword&gt;&lt;keyword&gt;Child&lt;/keyword&gt;&lt;keyword&gt;Child, Preschool&lt;/keyword&gt;&lt;keyword&gt;Humans&lt;/keyword&gt;&lt;keyword&gt;Overweight/*etiology&lt;/keyword&gt;&lt;keyword&gt;Pediatric Obesity/*etiology&lt;/keyword&gt;&lt;keyword&gt;*Sleep&lt;/keyword&gt;&lt;keyword&gt;Time Factors&lt;/keyword&gt;&lt;keyword&gt;children&lt;/keyword&gt;&lt;keyword&gt;obesity&lt;/keyword&gt;&lt;keyword&gt;overweight&lt;/keyword&gt;&lt;keyword&gt;sleep&lt;/keyword&gt;&lt;keyword&gt;sleep dimensions&lt;/keyword&gt;&lt;/keywords&gt;&lt;dates&gt;&lt;year&gt;2020&lt;/year&gt;&lt;pub-dates&gt;&lt;date&gt;Apr&lt;/date&gt;&lt;/pub-dates&gt;&lt;/dates&gt;&lt;isbn&gt;2047-6302 (Print)&amp;#xD;2047-6302&lt;/isbn&gt;&lt;accession-num&gt;32072752&lt;/accession-num&gt;&lt;urls&gt;&lt;/urls&gt;&lt;custom2&gt;PMC7154640&lt;/custom2&gt;&lt;electronic-resource-num&gt;10.1111/ijpo.12619&lt;/electronic-resource-num&gt;&lt;remote-database-provider&gt;NLM&lt;/remote-database-provider&gt;&lt;language&gt;eng&lt;/language&gt;&lt;/record&gt;&lt;/Cite&gt;&lt;/EndNote&gt;</w:instrText>
      </w:r>
      <w:r w:rsidR="00254BD6" w:rsidRPr="00DB44B8">
        <w:rPr>
          <w:rFonts w:ascii="Times New Roman" w:hAnsi="Times New Roman" w:cs="Times New Roman"/>
        </w:rPr>
        <w:fldChar w:fldCharType="separate"/>
      </w:r>
      <w:r w:rsidR="007313C3" w:rsidRPr="00DB44B8">
        <w:rPr>
          <w:rFonts w:ascii="Times New Roman" w:hAnsi="Times New Roman" w:cs="Times New Roman"/>
          <w:noProof/>
        </w:rPr>
        <w:t>(10)</w:t>
      </w:r>
      <w:r w:rsidR="00254BD6" w:rsidRPr="00DB44B8">
        <w:rPr>
          <w:rFonts w:ascii="Times New Roman" w:hAnsi="Times New Roman" w:cs="Times New Roman"/>
        </w:rPr>
        <w:fldChar w:fldCharType="end"/>
      </w:r>
      <w:r w:rsidR="00254BD6" w:rsidRPr="00DB44B8">
        <w:rPr>
          <w:rFonts w:ascii="Times New Roman" w:hAnsi="Times New Roman" w:cs="Times New Roman"/>
        </w:rPr>
        <w:t xml:space="preserve">. </w:t>
      </w:r>
      <w:r w:rsidR="00A136AF" w:rsidRPr="00DB44B8">
        <w:rPr>
          <w:rFonts w:ascii="Times New Roman" w:hAnsi="Times New Roman" w:cs="Times New Roman"/>
        </w:rPr>
        <w:t>Many of these studies were cross-sectional and did not account for the interdependence of movement behaviours, where changes in one affect the others.</w:t>
      </w:r>
      <w:r w:rsidR="00A136AF" w:rsidRPr="00DB44B8" w:rsidDel="00680FC4">
        <w:rPr>
          <w:rFonts w:ascii="Times New Roman" w:hAnsi="Times New Roman" w:cs="Times New Roman"/>
        </w:rPr>
        <w:t xml:space="preserve"> </w:t>
      </w:r>
    </w:p>
    <w:p w14:paraId="1BD75B8A" w14:textId="7E30B53B" w:rsidR="003F032C" w:rsidRPr="00DB44B8" w:rsidRDefault="00BF39B1" w:rsidP="000136DA">
      <w:pPr>
        <w:spacing w:line="480" w:lineRule="auto"/>
        <w:jc w:val="both"/>
        <w:rPr>
          <w:rFonts w:ascii="Times New Roman" w:hAnsi="Times New Roman" w:cs="Times New Roman"/>
        </w:rPr>
      </w:pPr>
      <w:r w:rsidRPr="00DB44B8">
        <w:rPr>
          <w:rFonts w:ascii="Times New Roman" w:hAnsi="Times New Roman" w:cs="Times New Roman"/>
        </w:rPr>
        <w:t xml:space="preserve">The present study is unique in its use of multiple adiposity measures, </w:t>
      </w:r>
      <w:r w:rsidR="002148DB" w:rsidRPr="00DB44B8">
        <w:rPr>
          <w:rFonts w:ascii="Times New Roman" w:hAnsi="Times New Roman" w:cs="Times New Roman"/>
        </w:rPr>
        <w:t xml:space="preserve">in particular </w:t>
      </w:r>
      <w:r w:rsidRPr="00DB44B8">
        <w:rPr>
          <w:rFonts w:ascii="Times New Roman" w:hAnsi="Times New Roman" w:cs="Times New Roman"/>
        </w:rPr>
        <w:t>MRI-measured subcutaneous and visceral adiposity volumes, assessed at multiple time points between ages 5 and 1</w:t>
      </w:r>
      <w:r w:rsidR="00A50B38" w:rsidRPr="00DB44B8">
        <w:rPr>
          <w:rFonts w:ascii="Times New Roman" w:hAnsi="Times New Roman" w:cs="Times New Roman"/>
        </w:rPr>
        <w:t>1</w:t>
      </w:r>
      <w:r w:rsidR="003B07AC" w:rsidRPr="00DB44B8">
        <w:rPr>
          <w:rFonts w:ascii="Times New Roman" w:hAnsi="Times New Roman" w:cs="Times New Roman"/>
        </w:rPr>
        <w:t> </w:t>
      </w:r>
      <w:r w:rsidRPr="00DB44B8">
        <w:rPr>
          <w:rFonts w:ascii="Times New Roman" w:hAnsi="Times New Roman" w:cs="Times New Roman"/>
        </w:rPr>
        <w:t>years</w:t>
      </w:r>
      <w:r w:rsidR="000751CB" w:rsidRPr="00DB44B8">
        <w:rPr>
          <w:rFonts w:ascii="Times New Roman" w:hAnsi="Times New Roman" w:cs="Times New Roman"/>
        </w:rPr>
        <w:t xml:space="preserve">. </w:t>
      </w:r>
      <w:r w:rsidRPr="00DB44B8">
        <w:rPr>
          <w:rFonts w:ascii="Times New Roman" w:hAnsi="Times New Roman" w:cs="Times New Roman"/>
        </w:rPr>
        <w:t>In addition, we comprehensively assessed the associations of each movement behaviour after accounting for the remaining behaviours and age-related variability</w:t>
      </w:r>
      <w:r w:rsidR="006A701A" w:rsidRPr="00DB44B8">
        <w:rPr>
          <w:rFonts w:ascii="Times New Roman" w:hAnsi="Times New Roman" w:cs="Times New Roman"/>
        </w:rPr>
        <w:t xml:space="preserve"> </w:t>
      </w:r>
      <w:r w:rsidRPr="00DB44B8">
        <w:rPr>
          <w:rFonts w:ascii="Times New Roman" w:hAnsi="Times New Roman" w:cs="Times New Roman"/>
        </w:rPr>
        <w:t>in the sex-specific models</w:t>
      </w:r>
      <w:r w:rsidR="00B572BF" w:rsidRPr="00DB44B8">
        <w:rPr>
          <w:rFonts w:ascii="Times New Roman" w:hAnsi="Times New Roman" w:cs="Times New Roman"/>
        </w:rPr>
        <w:t>.</w:t>
      </w:r>
      <w:r w:rsidR="000751CB" w:rsidRPr="00DB44B8">
        <w:rPr>
          <w:rFonts w:ascii="Times New Roman" w:hAnsi="Times New Roman" w:cs="Times New Roman"/>
        </w:rPr>
        <w:t xml:space="preserve"> In girls, MVPA was consistently associated with lower</w:t>
      </w:r>
      <w:r w:rsidR="00061D68" w:rsidRPr="00DB44B8">
        <w:rPr>
          <w:rFonts w:ascii="Times New Roman" w:hAnsi="Times New Roman" w:cs="Times New Roman"/>
        </w:rPr>
        <w:t xml:space="preserve"> adiposity measures</w:t>
      </w:r>
      <w:r w:rsidR="000751CB" w:rsidRPr="00DB44B8">
        <w:rPr>
          <w:rFonts w:ascii="Times New Roman" w:hAnsi="Times New Roman" w:cs="Times New Roman"/>
        </w:rPr>
        <w:t xml:space="preserve">. </w:t>
      </w:r>
      <w:r w:rsidR="00316A8F" w:rsidRPr="00DB44B8">
        <w:rPr>
          <w:rFonts w:ascii="Times New Roman" w:hAnsi="Times New Roman" w:cs="Times New Roman"/>
        </w:rPr>
        <w:t xml:space="preserve">In boys, </w:t>
      </w:r>
      <w:r w:rsidR="00C20E7C" w:rsidRPr="00DB44B8">
        <w:rPr>
          <w:rFonts w:ascii="Times New Roman" w:hAnsi="Times New Roman" w:cs="Times New Roman"/>
        </w:rPr>
        <w:t>sleep was associated with lower abdominal adiposity, while SB was associated with higher abdominal adiposity, particularly visceral adiposity volumes</w:t>
      </w:r>
      <w:r w:rsidR="00316A8F" w:rsidRPr="00DB44B8">
        <w:rPr>
          <w:rFonts w:ascii="Times New Roman" w:hAnsi="Times New Roman" w:cs="Times New Roman"/>
        </w:rPr>
        <w:t>.</w:t>
      </w:r>
      <w:r w:rsidR="000136DA" w:rsidRPr="00DB44B8">
        <w:rPr>
          <w:rFonts w:ascii="Times New Roman" w:hAnsi="Times New Roman" w:cs="Times New Roman"/>
        </w:rPr>
        <w:t xml:space="preserve"> </w:t>
      </w:r>
      <w:r w:rsidR="00606374" w:rsidRPr="00DB44B8">
        <w:rPr>
          <w:rFonts w:ascii="Times New Roman" w:hAnsi="Times New Roman" w:cs="Times New Roman"/>
        </w:rPr>
        <w:t xml:space="preserve">Our findings partially align with a cross-sectional study that used compositional data analysis, </w:t>
      </w:r>
      <w:r w:rsidR="00D07E06" w:rsidRPr="00DB44B8">
        <w:rPr>
          <w:rFonts w:ascii="Times New Roman" w:hAnsi="Times New Roman" w:cs="Times New Roman"/>
        </w:rPr>
        <w:t>which suggested that</w:t>
      </w:r>
      <w:r w:rsidR="001F5358" w:rsidRPr="00DB44B8">
        <w:rPr>
          <w:rFonts w:ascii="Times New Roman" w:hAnsi="Times New Roman" w:cs="Times New Roman"/>
        </w:rPr>
        <w:t>,</w:t>
      </w:r>
      <w:r w:rsidR="00617236" w:rsidRPr="00DB44B8">
        <w:rPr>
          <w:rFonts w:ascii="Times New Roman" w:hAnsi="Times New Roman" w:cs="Times New Roman"/>
        </w:rPr>
        <w:t xml:space="preserve"> relative to remaining behaviours,</w:t>
      </w:r>
      <w:r w:rsidR="00D07E06" w:rsidRPr="00DB44B8">
        <w:rPr>
          <w:rFonts w:ascii="Times New Roman" w:hAnsi="Times New Roman" w:cs="Times New Roman"/>
        </w:rPr>
        <w:t xml:space="preserve"> greater MVPA</w:t>
      </w:r>
      <w:r w:rsidR="00E93ED1" w:rsidRPr="00DB44B8">
        <w:rPr>
          <w:rFonts w:ascii="Times New Roman" w:hAnsi="Times New Roman" w:cs="Times New Roman"/>
        </w:rPr>
        <w:t xml:space="preserve"> </w:t>
      </w:r>
      <w:r w:rsidR="00D07E06" w:rsidRPr="00DB44B8">
        <w:rPr>
          <w:rFonts w:ascii="Times New Roman" w:hAnsi="Times New Roman" w:cs="Times New Roman"/>
        </w:rPr>
        <w:t xml:space="preserve">and sleep may be associated with lower BMI, while SB was linked to higher BMI, though these associations were not consistent across age groups </w:t>
      </w:r>
      <w:r w:rsidR="000136DA" w:rsidRPr="00DB44B8">
        <w:rPr>
          <w:rFonts w:ascii="Times New Roman" w:hAnsi="Times New Roman" w:cs="Times New Roman"/>
        </w:rPr>
        <w:fldChar w:fldCharType="begin"/>
      </w:r>
      <w:r w:rsidR="00DB7EC9" w:rsidRPr="00DB44B8">
        <w:rPr>
          <w:rFonts w:ascii="Times New Roman" w:hAnsi="Times New Roman" w:cs="Times New Roman"/>
        </w:rPr>
        <w:instrText xml:space="preserve"> ADDIN EN.CITE &lt;EndNote&gt;&lt;Cite&gt;&lt;Author&gt;Chen&lt;/Author&gt;&lt;Year&gt;2023&lt;/Year&gt;&lt;RecNum&gt;1629&lt;/RecNum&gt;&lt;DisplayText&gt;(49)&lt;/DisplayText&gt;&lt;record&gt;&lt;rec-number&gt;1629&lt;/rec-number&gt;&lt;foreign-keys&gt;&lt;key app="EN" db-id="trrtxszapet9r4e0pxrpzzv30d0vrsrastwf" timestamp="1724425957"&gt;1629&lt;/key&gt;&lt;/foreign-keys&gt;&lt;ref-type name="Journal Article"&gt;17&lt;/ref-type&gt;&lt;contributors&gt;&lt;authors&gt;&lt;author&gt;Chen, H.&lt;/author&gt;&lt;author&gt;Wang, L. J.&lt;/author&gt;&lt;author&gt;Xin, F.&lt;/author&gt;&lt;author&gt;Liang, G.&lt;/author&gt;&lt;author&gt;Zhou, Y. L.&lt;/author&gt;&lt;/authors&gt;&lt;/contributors&gt;&lt;auth-address&gt;Shanghai University of Sport, School of Physical Education 200 Hengren Street, Yangpu District, Shanghai, CN, 200438, China.&amp;#xD;Zhejiang Normal University, College of Physical Education and Health Sciences 688 Yingbin Dadao, Jinhua City, Zhejiang Province, CN, 321004, China.&lt;/auth-address&gt;&lt;titles&gt;&lt;title&gt;Associations between 24-h movement behaviours and BMI in Chinese primary- and middle- school students&lt;/title&gt;&lt;secondary-title&gt;J Exerc Sci Fit&lt;/secondary-title&gt;&lt;/titles&gt;&lt;periodical&gt;&lt;full-title&gt;J Exerc Sci Fit&lt;/full-title&gt;&lt;/periodical&gt;&lt;pages&gt;186-192&lt;/pages&gt;&lt;volume&gt;21&lt;/volume&gt;&lt;number&gt;2&lt;/number&gt;&lt;edition&gt;2023/02/24&lt;/edition&gt;&lt;keywords&gt;&lt;keyword&gt;Adiposity&lt;/keyword&gt;&lt;keyword&gt;Children and adolescents&lt;/keyword&gt;&lt;keyword&gt;Compositional data analysis&lt;/keyword&gt;&lt;keyword&gt;Physical activity&lt;/keyword&gt;&lt;keyword&gt;Sedentary behaviour&lt;/keyword&gt;&lt;/keywords&gt;&lt;dates&gt;&lt;year&gt;2023&lt;/year&gt;&lt;pub-dates&gt;&lt;date&gt;Apr&lt;/date&gt;&lt;/pub-dates&gt;&lt;/dates&gt;&lt;isbn&gt;1728-869X (Print)&amp;#xD;1728-869x&lt;/isbn&gt;&lt;accession-num&gt;36820013&lt;/accession-num&gt;&lt;urls&gt;&lt;/urls&gt;&lt;custom2&gt;PMC9937977&lt;/custom2&gt;&lt;electronic-resource-num&gt;10.1016/j.jesf.2023.01.002&lt;/electronic-resource-num&gt;&lt;remote-database-provider&gt;NLM&lt;/remote-database-provider&gt;&lt;language&gt;eng&lt;/language&gt;&lt;/record&gt;&lt;/Cite&gt;&lt;/EndNote&gt;</w:instrText>
      </w:r>
      <w:r w:rsidR="000136DA" w:rsidRPr="00DB44B8">
        <w:rPr>
          <w:rFonts w:ascii="Times New Roman" w:hAnsi="Times New Roman" w:cs="Times New Roman"/>
        </w:rPr>
        <w:fldChar w:fldCharType="separate"/>
      </w:r>
      <w:r w:rsidR="00DB7EC9" w:rsidRPr="00DB44B8">
        <w:rPr>
          <w:rFonts w:ascii="Times New Roman" w:hAnsi="Times New Roman" w:cs="Times New Roman"/>
          <w:noProof/>
        </w:rPr>
        <w:t>(49)</w:t>
      </w:r>
      <w:r w:rsidR="000136DA" w:rsidRPr="00DB44B8">
        <w:rPr>
          <w:rFonts w:ascii="Times New Roman" w:hAnsi="Times New Roman" w:cs="Times New Roman"/>
        </w:rPr>
        <w:fldChar w:fldCharType="end"/>
      </w:r>
      <w:r w:rsidR="000136DA" w:rsidRPr="00DB44B8">
        <w:rPr>
          <w:rFonts w:ascii="Times New Roman" w:hAnsi="Times New Roman" w:cs="Times New Roman"/>
        </w:rPr>
        <w:t>.</w:t>
      </w:r>
      <w:r w:rsidR="0087132A" w:rsidRPr="00DB44B8">
        <w:rPr>
          <w:rFonts w:ascii="Times New Roman" w:hAnsi="Times New Roman" w:cs="Times New Roman"/>
        </w:rPr>
        <w:t xml:space="preserve"> </w:t>
      </w:r>
      <w:r w:rsidR="00F5044D" w:rsidRPr="00DB44B8">
        <w:rPr>
          <w:rFonts w:ascii="Times New Roman" w:hAnsi="Times New Roman" w:cs="Times New Roman"/>
        </w:rPr>
        <w:t>The</w:t>
      </w:r>
      <w:r w:rsidR="00B870F6" w:rsidRPr="00DB44B8">
        <w:rPr>
          <w:rFonts w:ascii="Times New Roman" w:hAnsi="Times New Roman" w:cs="Times New Roman"/>
        </w:rPr>
        <w:t xml:space="preserve"> few studies </w:t>
      </w:r>
      <w:r w:rsidR="00F5044D" w:rsidRPr="00DB44B8">
        <w:rPr>
          <w:rFonts w:ascii="Times New Roman" w:hAnsi="Times New Roman" w:cs="Times New Roman"/>
        </w:rPr>
        <w:t xml:space="preserve">that currently </w:t>
      </w:r>
      <w:r w:rsidR="00B870F6" w:rsidRPr="00DB44B8">
        <w:rPr>
          <w:rFonts w:ascii="Times New Roman" w:hAnsi="Times New Roman" w:cs="Times New Roman"/>
        </w:rPr>
        <w:t>exist</w:t>
      </w:r>
      <w:r w:rsidR="00F5044D" w:rsidRPr="00DB44B8">
        <w:rPr>
          <w:rFonts w:ascii="Times New Roman" w:hAnsi="Times New Roman" w:cs="Times New Roman"/>
        </w:rPr>
        <w:t xml:space="preserve"> </w:t>
      </w:r>
      <w:r w:rsidR="00B870F6" w:rsidRPr="00DB44B8">
        <w:rPr>
          <w:rFonts w:ascii="Times New Roman" w:hAnsi="Times New Roman" w:cs="Times New Roman"/>
        </w:rPr>
        <w:t xml:space="preserve">indicate that higher MVPA is associated with lower visceral adiposity, while SB is linked to higher visceral adipose tissue volumes </w:t>
      </w:r>
      <w:r w:rsidR="000136DA" w:rsidRPr="00DB44B8">
        <w:rPr>
          <w:rFonts w:ascii="Times New Roman" w:hAnsi="Times New Roman" w:cs="Times New Roman"/>
        </w:rPr>
        <w:fldChar w:fldCharType="begin">
          <w:fldData xml:space="preserve">PEVuZE5vdGU+PENpdGU+PEF1dGhvcj5SdWLDrW48L0F1dGhvcj48WWVhcj4yMDIyPC9ZZWFyPjxS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</w:fldData>
        </w:fldChar>
      </w:r>
      <w:r w:rsidR="00DB7EC9" w:rsidRPr="00DB44B8">
        <w:rPr>
          <w:rFonts w:ascii="Times New Roman" w:hAnsi="Times New Roman" w:cs="Times New Roman"/>
        </w:rPr>
        <w:instrText xml:space="preserve"> ADDIN EN.CITE </w:instrText>
      </w:r>
      <w:r w:rsidR="00DB7EC9" w:rsidRPr="00DB44B8">
        <w:rPr>
          <w:rFonts w:ascii="Times New Roman" w:hAnsi="Times New Roman" w:cs="Times New Roman"/>
        </w:rPr>
        <w:fldChar w:fldCharType="begin">
          <w:fldData xml:space="preserve">PEVuZE5vdGU+PENpdGU+PEF1dGhvcj5SdWLDrW48L0F1dGhvcj48WWVhcj4yMDIyPC9ZZWFyPjxS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</w:fldData>
        </w:fldChar>
      </w:r>
      <w:r w:rsidR="00DB7EC9" w:rsidRPr="00DB44B8">
        <w:rPr>
          <w:rFonts w:ascii="Times New Roman" w:hAnsi="Times New Roman" w:cs="Times New Roman"/>
        </w:rPr>
        <w:instrText xml:space="preserve"> ADDIN EN.CITE.DATA </w:instrText>
      </w:r>
      <w:r w:rsidR="00DB7EC9" w:rsidRPr="00DB44B8">
        <w:rPr>
          <w:rFonts w:ascii="Times New Roman" w:hAnsi="Times New Roman" w:cs="Times New Roman"/>
        </w:rPr>
      </w:r>
      <w:r w:rsidR="00DB7EC9" w:rsidRPr="00DB44B8">
        <w:rPr>
          <w:rFonts w:ascii="Times New Roman" w:hAnsi="Times New Roman" w:cs="Times New Roman"/>
        </w:rPr>
        <w:fldChar w:fldCharType="end"/>
      </w:r>
      <w:r w:rsidR="000136DA" w:rsidRPr="00DB44B8">
        <w:rPr>
          <w:rFonts w:ascii="Times New Roman" w:hAnsi="Times New Roman" w:cs="Times New Roman"/>
        </w:rPr>
      </w:r>
      <w:r w:rsidR="000136DA" w:rsidRPr="00DB44B8">
        <w:rPr>
          <w:rFonts w:ascii="Times New Roman" w:hAnsi="Times New Roman" w:cs="Times New Roman"/>
        </w:rPr>
        <w:fldChar w:fldCharType="separate"/>
      </w:r>
      <w:r w:rsidR="00DB7EC9" w:rsidRPr="00DB44B8">
        <w:rPr>
          <w:rFonts w:ascii="Times New Roman" w:hAnsi="Times New Roman" w:cs="Times New Roman"/>
          <w:noProof/>
        </w:rPr>
        <w:t>(20, 50)</w:t>
      </w:r>
      <w:r w:rsidR="000136DA" w:rsidRPr="00DB44B8">
        <w:rPr>
          <w:rFonts w:ascii="Times New Roman" w:hAnsi="Times New Roman" w:cs="Times New Roman"/>
        </w:rPr>
        <w:fldChar w:fldCharType="end"/>
      </w:r>
      <w:r w:rsidR="000136DA" w:rsidRPr="00DB44B8">
        <w:rPr>
          <w:rFonts w:ascii="Times New Roman" w:hAnsi="Times New Roman" w:cs="Times New Roman"/>
        </w:rPr>
        <w:t xml:space="preserve">. </w:t>
      </w:r>
      <w:r w:rsidR="00B870F6" w:rsidRPr="00DB44B8">
        <w:rPr>
          <w:rFonts w:ascii="Times New Roman" w:hAnsi="Times New Roman" w:cs="Times New Roman"/>
        </w:rPr>
        <w:t xml:space="preserve">These findings align with our </w:t>
      </w:r>
      <w:r w:rsidR="00F5044D" w:rsidRPr="00DB44B8">
        <w:rPr>
          <w:rFonts w:ascii="Times New Roman" w:hAnsi="Times New Roman" w:cs="Times New Roman"/>
        </w:rPr>
        <w:t>observations</w:t>
      </w:r>
      <w:r w:rsidR="00B870F6" w:rsidRPr="00DB44B8">
        <w:rPr>
          <w:rFonts w:ascii="Times New Roman" w:hAnsi="Times New Roman" w:cs="Times New Roman"/>
        </w:rPr>
        <w:t xml:space="preserve"> for girls and boys, respectively. </w:t>
      </w:r>
      <w:r w:rsidR="000B276E" w:rsidRPr="00DB44B8">
        <w:rPr>
          <w:rFonts w:ascii="Times New Roman" w:hAnsi="Times New Roman" w:cs="Times New Roman"/>
        </w:rPr>
        <w:t>Given the scarcity of longitudinal studies that use objective measures of 24-hour movement behaviours and MRI-</w:t>
      </w:r>
      <w:r w:rsidR="000B276E" w:rsidRPr="00DB44B8">
        <w:rPr>
          <w:rFonts w:ascii="Times New Roman" w:hAnsi="Times New Roman" w:cs="Times New Roman"/>
        </w:rPr>
        <w:lastRenderedPageBreak/>
        <w:t xml:space="preserve">measured abdominal adiposity, the present study contributes new evidence and fills important gaps in the literature. </w:t>
      </w:r>
      <w:r w:rsidR="006E617A" w:rsidRPr="00DB44B8">
        <w:rPr>
          <w:rFonts w:ascii="Times New Roman" w:hAnsi="Times New Roman" w:cs="Times New Roman"/>
        </w:rPr>
        <w:t>Notably, movement behaviour</w:t>
      </w:r>
      <w:r w:rsidR="006F568A" w:rsidRPr="00DB44B8">
        <w:rPr>
          <w:rFonts w:ascii="Times New Roman" w:hAnsi="Times New Roman" w:cs="Times New Roman"/>
        </w:rPr>
        <w:t xml:space="preserve"> and </w:t>
      </w:r>
      <w:r w:rsidR="006E617A" w:rsidRPr="00DB44B8">
        <w:rPr>
          <w:rFonts w:ascii="Times New Roman" w:hAnsi="Times New Roman" w:cs="Times New Roman"/>
        </w:rPr>
        <w:t xml:space="preserve">adiposity associations remained stable across the timepoints, </w:t>
      </w:r>
      <w:r w:rsidR="006F568A" w:rsidRPr="00DB44B8">
        <w:rPr>
          <w:rFonts w:ascii="Times New Roman" w:hAnsi="Times New Roman" w:cs="Times New Roman"/>
        </w:rPr>
        <w:t xml:space="preserve">except for stronger visceral adiposity associations at 10-10.5 years, possibly due to pubertal fat distribution changes </w:t>
      </w:r>
      <w:r w:rsidR="0045522F" w:rsidRPr="00DB44B8">
        <w:rPr>
          <w:rFonts w:ascii="Times New Roman" w:hAnsi="Times New Roman" w:cs="Times New Roman"/>
        </w:rPr>
        <w:fldChar w:fldCharType="begin"/>
      </w:r>
      <w:r w:rsidR="00DB7EC9" w:rsidRPr="00DB44B8">
        <w:rPr>
          <w:rFonts w:ascii="Times New Roman" w:hAnsi="Times New Roman" w:cs="Times New Roman"/>
        </w:rPr>
        <w:instrText xml:space="preserve"> ADDIN EN.CITE &lt;EndNote&gt;&lt;Cite&gt;&lt;Author&gt;Taylor&lt;/Author&gt;&lt;Year&gt;2010&lt;/Year&gt;&lt;RecNum&gt;1704&lt;/RecNum&gt;&lt;DisplayText&gt;(51)&lt;/DisplayText&gt;&lt;record&gt;&lt;rec-number&gt;1704&lt;/rec-number&gt;&lt;foreign-keys&gt;&lt;key app="EN" db-id="trrtxszapet9r4e0pxrpzzv30d0vrsrastwf" timestamp="1740372126"&gt;1704&lt;/key&gt;&lt;/foreign-keys&gt;&lt;ref-type name="Journal Article"&gt;17&lt;/ref-type&gt;&lt;contributors&gt;&lt;authors&gt;&lt;author&gt;Taylor, Rachael W.&lt;/author&gt;&lt;author&gt;Grant, Andrea M.&lt;/author&gt;&lt;author&gt;Williams, Sheila M.&lt;/author&gt;&lt;author&gt;Goulding, Ailsa&lt;/author&gt;&lt;/authors&gt;&lt;/contributors&gt;&lt;titles&gt;&lt;title&gt;Sex Differences in Regional Body Fat Distribution From Pre- to Postpuberty&lt;/title&gt;&lt;secondary-title&gt;Obesity&lt;/secondary-title&gt;&lt;/titles&gt;&lt;periodical&gt;&lt;full-title&gt;Obesity&lt;/full-title&gt;&lt;/periodical&gt;&lt;pages&gt;1410-1416&lt;/pages&gt;&lt;volume&gt;18&lt;/volume&gt;&lt;number&gt;7&lt;/number&gt;&lt;dates&gt;&lt;year&gt;2010&lt;/year&gt;&lt;pub-dates&gt;&lt;date&gt;2010/07/01&lt;/date&gt;&lt;/pub-dates&gt;&lt;/dates&gt;&lt;publisher&gt;John Wiley &amp;amp; Sons, Ltd&lt;/publisher&gt;&lt;isbn&gt;1930-7381&lt;/isbn&gt;&lt;urls&gt;&lt;related-urls&gt;&lt;url&gt;https://doi.org/10.1038/oby.2009.399&lt;/url&gt;&lt;/related-urls&gt;&lt;/urls&gt;&lt;electronic-resource-num&gt;https://doi.org/10.1038/oby.2009.399&lt;/electronic-resource-num&gt;&lt;access-date&gt;2025/02/23&lt;/access-date&gt;&lt;/record&gt;&lt;/Cite&gt;&lt;/EndNote&gt;</w:instrText>
      </w:r>
      <w:r w:rsidR="0045522F" w:rsidRPr="00DB44B8">
        <w:rPr>
          <w:rFonts w:ascii="Times New Roman" w:hAnsi="Times New Roman" w:cs="Times New Roman"/>
        </w:rPr>
        <w:fldChar w:fldCharType="separate"/>
      </w:r>
      <w:r w:rsidR="00DB7EC9" w:rsidRPr="00DB44B8">
        <w:rPr>
          <w:rFonts w:ascii="Times New Roman" w:hAnsi="Times New Roman" w:cs="Times New Roman"/>
          <w:noProof/>
        </w:rPr>
        <w:t>(51)</w:t>
      </w:r>
      <w:r w:rsidR="0045522F" w:rsidRPr="00DB44B8">
        <w:rPr>
          <w:rFonts w:ascii="Times New Roman" w:hAnsi="Times New Roman" w:cs="Times New Roman"/>
        </w:rPr>
        <w:fldChar w:fldCharType="end"/>
      </w:r>
      <w:r w:rsidR="006E617A" w:rsidRPr="00DB44B8">
        <w:rPr>
          <w:rFonts w:ascii="Times New Roman" w:hAnsi="Times New Roman" w:cs="Times New Roman"/>
        </w:rPr>
        <w:t>.</w:t>
      </w:r>
    </w:p>
    <w:p w14:paraId="1D9EBB06" w14:textId="679E61D1" w:rsidR="00652EDD" w:rsidRPr="00DB44B8" w:rsidRDefault="0080519B" w:rsidP="000136DA">
      <w:pPr>
        <w:spacing w:line="480" w:lineRule="auto"/>
        <w:jc w:val="both"/>
        <w:rPr>
          <w:rFonts w:ascii="Times New Roman" w:hAnsi="Times New Roman" w:cs="Times New Roman"/>
        </w:rPr>
      </w:pPr>
      <w:r w:rsidRPr="00DB44B8">
        <w:rPr>
          <w:rFonts w:ascii="Times New Roman" w:hAnsi="Times New Roman" w:cs="Times New Roman"/>
        </w:rPr>
        <w:t xml:space="preserve">The present study found no associations between LPA and adiposity measures. </w:t>
      </w:r>
      <w:r w:rsidR="001761ED" w:rsidRPr="00DB44B8">
        <w:t xml:space="preserve"> </w:t>
      </w:r>
      <w:r w:rsidR="001761ED" w:rsidRPr="00DB44B8">
        <w:rPr>
          <w:rFonts w:ascii="Times New Roman" w:hAnsi="Times New Roman" w:cs="Times New Roman"/>
        </w:rPr>
        <w:t xml:space="preserve">Previous studies have reported mixed findings, showing either inverse associations or no associations </w:t>
      </w:r>
      <w:r w:rsidR="00804786" w:rsidRPr="00DB44B8">
        <w:rPr>
          <w:rFonts w:ascii="Times New Roman" w:hAnsi="Times New Roman" w:cs="Times New Roman"/>
        </w:rPr>
        <w:t xml:space="preserve">of LPA </w:t>
      </w:r>
      <w:r w:rsidR="001761ED" w:rsidRPr="00DB44B8">
        <w:rPr>
          <w:rFonts w:ascii="Times New Roman" w:hAnsi="Times New Roman" w:cs="Times New Roman"/>
        </w:rPr>
        <w:t xml:space="preserve">with adiposity measures </w:t>
      </w:r>
      <w:r w:rsidR="00DE6CD6" w:rsidRPr="00DB44B8">
        <w:rPr>
          <w:rFonts w:ascii="Times New Roman" w:hAnsi="Times New Roman" w:cs="Times New Roman"/>
        </w:rPr>
        <w:fldChar w:fldCharType="begin">
          <w:fldData xml:space="preserve">PEVuZE5vdGU+PENpdGU+PEF1dGhvcj5SdWLDrW48L0F1dGhvcj48WWVhcj4yMDIyPC9ZZWFyPjxS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</w:fldData>
        </w:fldChar>
      </w:r>
      <w:r w:rsidR="00DB7EC9" w:rsidRPr="00DB44B8">
        <w:rPr>
          <w:rFonts w:ascii="Times New Roman" w:hAnsi="Times New Roman" w:cs="Times New Roman"/>
        </w:rPr>
        <w:instrText xml:space="preserve"> ADDIN EN.CITE </w:instrText>
      </w:r>
      <w:r w:rsidR="00DB7EC9" w:rsidRPr="00DB44B8">
        <w:rPr>
          <w:rFonts w:ascii="Times New Roman" w:hAnsi="Times New Roman" w:cs="Times New Roman"/>
        </w:rPr>
        <w:fldChar w:fldCharType="begin">
          <w:fldData xml:space="preserve">PEVuZE5vdGU+PENpdGU+PEF1dGhvcj5SdWLDrW48L0F1dGhvcj48WWVhcj4yMDIyPC9ZZWFyPjxS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</w:fldData>
        </w:fldChar>
      </w:r>
      <w:r w:rsidR="00DB7EC9" w:rsidRPr="00DB44B8">
        <w:rPr>
          <w:rFonts w:ascii="Times New Roman" w:hAnsi="Times New Roman" w:cs="Times New Roman"/>
        </w:rPr>
        <w:instrText xml:space="preserve"> ADDIN EN.CITE.DATA </w:instrText>
      </w:r>
      <w:r w:rsidR="00DB7EC9" w:rsidRPr="00DB44B8">
        <w:rPr>
          <w:rFonts w:ascii="Times New Roman" w:hAnsi="Times New Roman" w:cs="Times New Roman"/>
        </w:rPr>
      </w:r>
      <w:r w:rsidR="00DB7EC9" w:rsidRPr="00DB44B8">
        <w:rPr>
          <w:rFonts w:ascii="Times New Roman" w:hAnsi="Times New Roman" w:cs="Times New Roman"/>
        </w:rPr>
        <w:fldChar w:fldCharType="end"/>
      </w:r>
      <w:r w:rsidR="00DE6CD6" w:rsidRPr="00DB44B8">
        <w:rPr>
          <w:rFonts w:ascii="Times New Roman" w:hAnsi="Times New Roman" w:cs="Times New Roman"/>
        </w:rPr>
      </w:r>
      <w:r w:rsidR="00DE6CD6" w:rsidRPr="00DB44B8">
        <w:rPr>
          <w:rFonts w:ascii="Times New Roman" w:hAnsi="Times New Roman" w:cs="Times New Roman"/>
        </w:rPr>
        <w:fldChar w:fldCharType="separate"/>
      </w:r>
      <w:r w:rsidR="00DB7EC9" w:rsidRPr="00DB44B8">
        <w:rPr>
          <w:rFonts w:ascii="Times New Roman" w:hAnsi="Times New Roman" w:cs="Times New Roman"/>
          <w:noProof/>
        </w:rPr>
        <w:t>(20, 28, 49, 50)</w:t>
      </w:r>
      <w:r w:rsidR="00DE6CD6" w:rsidRPr="00DB44B8">
        <w:rPr>
          <w:rFonts w:ascii="Times New Roman" w:hAnsi="Times New Roman" w:cs="Times New Roman"/>
        </w:rPr>
        <w:fldChar w:fldCharType="end"/>
      </w:r>
      <w:r w:rsidR="00DE6CD6" w:rsidRPr="00DB44B8">
        <w:rPr>
          <w:rFonts w:ascii="Times New Roman" w:hAnsi="Times New Roman" w:cs="Times New Roman"/>
        </w:rPr>
        <w:t>.</w:t>
      </w:r>
      <w:r w:rsidR="00BB542A" w:rsidRPr="00DB44B8">
        <w:rPr>
          <w:rFonts w:ascii="Times New Roman" w:hAnsi="Times New Roman" w:cs="Times New Roman"/>
        </w:rPr>
        <w:t xml:space="preserve"> </w:t>
      </w:r>
      <w:bookmarkStart w:id="5" w:name="_Hlk189677626"/>
      <w:r w:rsidR="00764A8E" w:rsidRPr="00DB44B8">
        <w:rPr>
          <w:rFonts w:ascii="Times New Roman" w:hAnsi="Times New Roman" w:cs="Times New Roman"/>
        </w:rPr>
        <w:t xml:space="preserve">Overall, LPA, SB, and sleep were not significantly associated with adiposity in girls, while only MVPA and LPA showed no associations in boys. As a result, the overall composition of 24-hour movement behaviours was not </w:t>
      </w:r>
      <w:r w:rsidR="00B870F6" w:rsidRPr="00DB44B8">
        <w:rPr>
          <w:rFonts w:ascii="Times New Roman" w:hAnsi="Times New Roman" w:cs="Times New Roman"/>
        </w:rPr>
        <w:t xml:space="preserve">associated with </w:t>
      </w:r>
      <w:r w:rsidR="00764A8E" w:rsidRPr="00DB44B8">
        <w:rPr>
          <w:rFonts w:ascii="Times New Roman" w:hAnsi="Times New Roman" w:cs="Times New Roman"/>
        </w:rPr>
        <w:t>adiposity in girls but was associated with abdominal adiposity in boys.</w:t>
      </w:r>
      <w:r w:rsidR="00BC62FF" w:rsidRPr="00DB44B8">
        <w:rPr>
          <w:rFonts w:ascii="Times New Roman" w:hAnsi="Times New Roman" w:cs="Times New Roman"/>
        </w:rPr>
        <w:t xml:space="preserve"> </w:t>
      </w:r>
      <w:r w:rsidR="00AD621F" w:rsidRPr="00DB44B8">
        <w:rPr>
          <w:rFonts w:ascii="Times New Roman" w:hAnsi="Times New Roman" w:cs="Times New Roman"/>
        </w:rPr>
        <w:t xml:space="preserve">The non-significant overall composition in girls can be attributed to the diluting effect of multiple null associations (LPA, </w:t>
      </w:r>
      <w:r w:rsidR="000319D2" w:rsidRPr="00DB44B8">
        <w:rPr>
          <w:rFonts w:ascii="Times New Roman" w:hAnsi="Times New Roman" w:cs="Times New Roman"/>
        </w:rPr>
        <w:t>SB</w:t>
      </w:r>
      <w:r w:rsidR="00AD621F" w:rsidRPr="00DB44B8">
        <w:rPr>
          <w:rFonts w:ascii="Times New Roman" w:hAnsi="Times New Roman" w:cs="Times New Roman"/>
        </w:rPr>
        <w:t xml:space="preserve">, and sleep) on the overall composition, despite MVPA demonstrating significant beneficial associations with adiposity measures. </w:t>
      </w:r>
      <w:r w:rsidR="00D54075" w:rsidRPr="00DB44B8">
        <w:rPr>
          <w:rFonts w:ascii="Times New Roman" w:hAnsi="Times New Roman" w:cs="Times New Roman"/>
        </w:rPr>
        <w:t xml:space="preserve">Few studies have examined the associations between the overall composition of 24-hour movement behaviours and BMI in children, and the findings remain inconclusive </w:t>
      </w:r>
      <w:bookmarkEnd w:id="5"/>
      <w:r w:rsidR="000F6E8E" w:rsidRPr="00DB44B8">
        <w:rPr>
          <w:rFonts w:ascii="Times New Roman" w:hAnsi="Times New Roman" w:cs="Times New Roman"/>
        </w:rPr>
        <w:fldChar w:fldCharType="begin">
          <w:fldData xml:space="preserve">PEVuZE5vdGU+PENpdGU+PEF1dGhvcj5GYWlyY2xvdWdoPC9BdXRob3I+PFllYXI+MjAxNzwvWWVh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==
</w:fldData>
        </w:fldChar>
      </w:r>
      <w:r w:rsidR="00DB7EC9" w:rsidRPr="00DB44B8">
        <w:rPr>
          <w:rFonts w:ascii="Times New Roman" w:hAnsi="Times New Roman" w:cs="Times New Roman"/>
        </w:rPr>
        <w:instrText xml:space="preserve"> ADDIN EN.CITE </w:instrText>
      </w:r>
      <w:r w:rsidR="00DB7EC9" w:rsidRPr="00DB44B8">
        <w:rPr>
          <w:rFonts w:ascii="Times New Roman" w:hAnsi="Times New Roman" w:cs="Times New Roman"/>
        </w:rPr>
        <w:fldChar w:fldCharType="begin">
          <w:fldData xml:space="preserve">PEVuZE5vdGU+PENpdGU+PEF1dGhvcj5GYWlyY2xvdWdoPC9BdXRob3I+PFllYXI+MjAxNzwvWWVh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==
</w:fldData>
        </w:fldChar>
      </w:r>
      <w:r w:rsidR="00DB7EC9" w:rsidRPr="00DB44B8">
        <w:rPr>
          <w:rFonts w:ascii="Times New Roman" w:hAnsi="Times New Roman" w:cs="Times New Roman"/>
        </w:rPr>
        <w:instrText xml:space="preserve"> ADDIN EN.CITE.DATA </w:instrText>
      </w:r>
      <w:r w:rsidR="00DB7EC9" w:rsidRPr="00DB44B8">
        <w:rPr>
          <w:rFonts w:ascii="Times New Roman" w:hAnsi="Times New Roman" w:cs="Times New Roman"/>
        </w:rPr>
      </w:r>
      <w:r w:rsidR="00DB7EC9" w:rsidRPr="00DB44B8">
        <w:rPr>
          <w:rFonts w:ascii="Times New Roman" w:hAnsi="Times New Roman" w:cs="Times New Roman"/>
        </w:rPr>
        <w:fldChar w:fldCharType="end"/>
      </w:r>
      <w:r w:rsidR="000F6E8E" w:rsidRPr="00DB44B8">
        <w:rPr>
          <w:rFonts w:ascii="Times New Roman" w:hAnsi="Times New Roman" w:cs="Times New Roman"/>
        </w:rPr>
      </w:r>
      <w:r w:rsidR="000F6E8E" w:rsidRPr="00DB44B8">
        <w:rPr>
          <w:rFonts w:ascii="Times New Roman" w:hAnsi="Times New Roman" w:cs="Times New Roman"/>
        </w:rPr>
        <w:fldChar w:fldCharType="separate"/>
      </w:r>
      <w:r w:rsidR="00DB7EC9" w:rsidRPr="00DB44B8">
        <w:rPr>
          <w:rFonts w:ascii="Times New Roman" w:hAnsi="Times New Roman" w:cs="Times New Roman"/>
          <w:noProof/>
        </w:rPr>
        <w:t>(52, 53)</w:t>
      </w:r>
      <w:r w:rsidR="000F6E8E" w:rsidRPr="00DB44B8">
        <w:rPr>
          <w:rFonts w:ascii="Times New Roman" w:hAnsi="Times New Roman" w:cs="Times New Roman"/>
        </w:rPr>
        <w:fldChar w:fldCharType="end"/>
      </w:r>
      <w:r w:rsidR="000F6E8E" w:rsidRPr="00DB44B8">
        <w:rPr>
          <w:rFonts w:ascii="Times New Roman" w:hAnsi="Times New Roman" w:cs="Times New Roman"/>
        </w:rPr>
        <w:t xml:space="preserve">. These inconsistent findings between studies may be attributed to age- and sex-specific differences in the proportion of time spent in each movement behaviour </w:t>
      </w:r>
      <w:r w:rsidR="000F6E8E" w:rsidRPr="00DB44B8">
        <w:rPr>
          <w:rFonts w:ascii="Times New Roman" w:hAnsi="Times New Roman" w:cs="Times New Roman"/>
        </w:rPr>
        <w:fldChar w:fldCharType="begin"/>
      </w:r>
      <w:r w:rsidR="00DB7EC9" w:rsidRPr="00DB44B8">
        <w:rPr>
          <w:rFonts w:ascii="Times New Roman" w:hAnsi="Times New Roman" w:cs="Times New Roman"/>
        </w:rPr>
        <w:instrText xml:space="preserve"> ADDIN EN.CITE &lt;EndNote&gt;&lt;Cite&gt;&lt;Author&gt;Padmapriya&lt;/Author&gt;&lt;Year&gt;2021&lt;/Year&gt;&lt;RecNum&gt;1241&lt;/RecNum&gt;&lt;DisplayText&gt;(27)&lt;/DisplayText&gt;&lt;record&gt;&lt;rec-number&gt;1241&lt;/rec-number&gt;&lt;foreign-keys&gt;&lt;key app="EN" db-id="trrtxszapet9r4e0pxrpzzv30d0vrsrastwf" timestamp="1668489048"&gt;1241&lt;/key&gt;&lt;/foreign-keys&gt;&lt;ref-type name="Journal Article"&gt;17&lt;/ref-type&gt;&lt;contributors&gt;&lt;authors&gt;&lt;author&gt;Padmapriya, Natarajan&lt;/author&gt;&lt;author&gt;Chen, Bozhi&lt;/author&gt;&lt;author&gt;Goh, Claire Marie Jie Lin&lt;/author&gt;&lt;author&gt;Shek, Lynette Pei Chi&lt;/author&gt;&lt;author&gt;Chong, Yap Seng&lt;/author&gt;&lt;author&gt;Tan, Kok Hian&lt;/author&gt;&lt;author&gt;Chan, Shiao-Yng&lt;/author&gt;&lt;author&gt;Yap, Fabian&lt;/author&gt;&lt;author&gt;Godfrey, Keith M.&lt;/author&gt;&lt;author&gt;Lee, Yung Seng&lt;/author&gt;&lt;author&gt;Eriksson, Johan G.&lt;/author&gt;&lt;author&gt;Bernard, Jonathan Y.&lt;/author&gt;&lt;author&gt;Müller-Riemenschneider, Falk&lt;/author&gt;&lt;/authors&gt;&lt;/contributors&gt;&lt;titles&gt;&lt;title&gt;24-hour movement behaviour profiles and their transition in children aged 5.5 and 8 years – findings from a prospective cohort study&lt;/title&gt;&lt;secondary-title&gt;International Journal of Behavioral Nutrition and Physical Activity&lt;/secondary-title&gt;&lt;/titles&gt;&lt;periodical&gt;&lt;full-title&gt;International Journal of Behavioral Nutrition and Physical Activity&lt;/full-title&gt;&lt;/periodical&gt;&lt;pages&gt;145&lt;/pages&gt;&lt;volume&gt;18&lt;/volume&gt;&lt;number&gt;1&lt;/number&gt;&lt;dates&gt;&lt;year&gt;2021&lt;/year&gt;&lt;pub-dates&gt;&lt;date&gt;2021/11/06&lt;/date&gt;&lt;/pub-dates&gt;&lt;/dates&gt;&lt;isbn&gt;1479-5868&lt;/isbn&gt;&lt;urls&gt;&lt;related-urls&gt;&lt;url&gt;https://doi.org/10.1186/s12966-021-01210-y&lt;/url&gt;&lt;/related-urls&gt;&lt;/urls&gt;&lt;electronic-resource-num&gt;10.1186/s12966-021-01210-y&lt;/electronic-resource-num&gt;&lt;/record&gt;&lt;/Cite&gt;&lt;/EndNote&gt;</w:instrText>
      </w:r>
      <w:r w:rsidR="000F6E8E" w:rsidRPr="00DB44B8">
        <w:rPr>
          <w:rFonts w:ascii="Times New Roman" w:hAnsi="Times New Roman" w:cs="Times New Roman"/>
        </w:rPr>
        <w:fldChar w:fldCharType="separate"/>
      </w:r>
      <w:r w:rsidR="00DB7EC9" w:rsidRPr="00DB44B8">
        <w:rPr>
          <w:rFonts w:ascii="Times New Roman" w:hAnsi="Times New Roman" w:cs="Times New Roman"/>
          <w:noProof/>
        </w:rPr>
        <w:t>(27)</w:t>
      </w:r>
      <w:r w:rsidR="000F6E8E" w:rsidRPr="00DB44B8">
        <w:rPr>
          <w:rFonts w:ascii="Times New Roman" w:hAnsi="Times New Roman" w:cs="Times New Roman"/>
        </w:rPr>
        <w:fldChar w:fldCharType="end"/>
      </w:r>
      <w:r w:rsidR="00D54075" w:rsidRPr="00DB44B8">
        <w:rPr>
          <w:rFonts w:ascii="Times New Roman" w:hAnsi="Times New Roman" w:cs="Times New Roman"/>
        </w:rPr>
        <w:t xml:space="preserve">, </w:t>
      </w:r>
      <w:bookmarkStart w:id="6" w:name="_Hlk189660572"/>
      <w:r w:rsidR="00D54075" w:rsidRPr="00DB44B8">
        <w:rPr>
          <w:rFonts w:ascii="Times New Roman" w:hAnsi="Times New Roman" w:cs="Times New Roman"/>
        </w:rPr>
        <w:t>warranting larger-scale research</w:t>
      </w:r>
      <w:r w:rsidR="00764A8E" w:rsidRPr="00DB44B8">
        <w:rPr>
          <w:rFonts w:ascii="Times New Roman" w:hAnsi="Times New Roman" w:cs="Times New Roman"/>
        </w:rPr>
        <w:t>.</w:t>
      </w:r>
      <w:r w:rsidR="003F032C" w:rsidRPr="00DB44B8">
        <w:rPr>
          <w:rFonts w:ascii="Times New Roman" w:hAnsi="Times New Roman" w:cs="Times New Roman"/>
        </w:rPr>
        <w:t xml:space="preserve"> </w:t>
      </w:r>
      <w:bookmarkEnd w:id="6"/>
    </w:p>
    <w:p w14:paraId="4620E5C4" w14:textId="53B522EE" w:rsidR="002056B3" w:rsidRPr="00DB44B8" w:rsidRDefault="00FE40B1" w:rsidP="000136DA">
      <w:pPr>
        <w:spacing w:line="480" w:lineRule="auto"/>
        <w:jc w:val="both"/>
        <w:rPr>
          <w:rFonts w:ascii="Times New Roman" w:eastAsia="Calibri" w:hAnsi="Times New Roman" w:cs="Times New Roman"/>
          <w:lang w:val="en-US"/>
        </w:rPr>
      </w:pPr>
      <w:r w:rsidRPr="00DB44B8">
        <w:rPr>
          <w:rFonts w:ascii="Times New Roman" w:hAnsi="Times New Roman" w:cs="Times New Roman"/>
        </w:rPr>
        <w:t>The sex-specific associations observed can be attributed to biological and behavioural factors differing between boys and girls</w:t>
      </w:r>
      <w:r w:rsidR="00822844" w:rsidRPr="00DB44B8">
        <w:rPr>
          <w:rFonts w:ascii="Times New Roman" w:hAnsi="Times New Roman" w:cs="Times New Roman"/>
        </w:rPr>
        <w:t xml:space="preserve">. </w:t>
      </w:r>
      <w:r w:rsidRPr="00DB44B8">
        <w:rPr>
          <w:rFonts w:ascii="Times New Roman" w:hAnsi="Times New Roman" w:cs="Times New Roman"/>
        </w:rPr>
        <w:t xml:space="preserve">In girls, MVPA was associated with lower adiposity, likely due to low MVPA levels and higher adiposity, making them more </w:t>
      </w:r>
      <w:r w:rsidR="00A112E2" w:rsidRPr="00DB44B8">
        <w:rPr>
          <w:rFonts w:ascii="Times New Roman" w:hAnsi="Times New Roman" w:cs="Times New Roman"/>
        </w:rPr>
        <w:t>sensitive</w:t>
      </w:r>
      <w:r w:rsidRPr="00DB44B8">
        <w:rPr>
          <w:rFonts w:ascii="Times New Roman" w:hAnsi="Times New Roman" w:cs="Times New Roman"/>
        </w:rPr>
        <w:t xml:space="preserve"> to energy expenditure from MVPA than boys </w:t>
      </w:r>
      <w:r w:rsidR="00822844" w:rsidRPr="00DB44B8">
        <w:rPr>
          <w:rFonts w:ascii="Times New Roman" w:hAnsi="Times New Roman" w:cs="Times New Roman"/>
        </w:rPr>
        <w:t xml:space="preserve"> </w:t>
      </w:r>
      <w:r w:rsidR="00822844" w:rsidRPr="00DB44B8">
        <w:rPr>
          <w:rFonts w:ascii="Times New Roman" w:hAnsi="Times New Roman" w:cs="Times New Roman"/>
        </w:rPr>
        <w:fldChar w:fldCharType="begin">
          <w:fldData xml:space="preserve">PEVuZE5vdGU+PENpdGU+PEF1dGhvcj5UZWxmb3JkPC9BdXRob3I+PFllYXI+MjAxNjwvWWVhcj48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</w:fldData>
        </w:fldChar>
      </w:r>
      <w:r w:rsidR="00DB7EC9" w:rsidRPr="00DB44B8">
        <w:rPr>
          <w:rFonts w:ascii="Times New Roman" w:hAnsi="Times New Roman" w:cs="Times New Roman"/>
        </w:rPr>
        <w:instrText xml:space="preserve"> ADDIN EN.CITE </w:instrText>
      </w:r>
      <w:r w:rsidR="00DB7EC9" w:rsidRPr="00DB44B8">
        <w:rPr>
          <w:rFonts w:ascii="Times New Roman" w:hAnsi="Times New Roman" w:cs="Times New Roman"/>
        </w:rPr>
        <w:fldChar w:fldCharType="begin">
          <w:fldData xml:space="preserve">PEVuZE5vdGU+PENpdGU+PEF1dGhvcj5UZWxmb3JkPC9BdXRob3I+PFllYXI+MjAxNjwvWWVhcj48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</w:fldData>
        </w:fldChar>
      </w:r>
      <w:r w:rsidR="00DB7EC9" w:rsidRPr="00DB44B8">
        <w:rPr>
          <w:rFonts w:ascii="Times New Roman" w:hAnsi="Times New Roman" w:cs="Times New Roman"/>
        </w:rPr>
        <w:instrText xml:space="preserve"> ADDIN EN.CITE.DATA </w:instrText>
      </w:r>
      <w:r w:rsidR="00DB7EC9" w:rsidRPr="00DB44B8">
        <w:rPr>
          <w:rFonts w:ascii="Times New Roman" w:hAnsi="Times New Roman" w:cs="Times New Roman"/>
        </w:rPr>
      </w:r>
      <w:r w:rsidR="00DB7EC9" w:rsidRPr="00DB44B8">
        <w:rPr>
          <w:rFonts w:ascii="Times New Roman" w:hAnsi="Times New Roman" w:cs="Times New Roman"/>
        </w:rPr>
        <w:fldChar w:fldCharType="end"/>
      </w:r>
      <w:r w:rsidR="00822844" w:rsidRPr="00DB44B8">
        <w:rPr>
          <w:rFonts w:ascii="Times New Roman" w:hAnsi="Times New Roman" w:cs="Times New Roman"/>
        </w:rPr>
      </w:r>
      <w:r w:rsidR="00822844" w:rsidRPr="00DB44B8">
        <w:rPr>
          <w:rFonts w:ascii="Times New Roman" w:hAnsi="Times New Roman" w:cs="Times New Roman"/>
        </w:rPr>
        <w:fldChar w:fldCharType="separate"/>
      </w:r>
      <w:r w:rsidR="00DB7EC9" w:rsidRPr="00DB44B8">
        <w:rPr>
          <w:rFonts w:ascii="Times New Roman" w:hAnsi="Times New Roman" w:cs="Times New Roman"/>
          <w:noProof/>
        </w:rPr>
        <w:t>(54, 55)</w:t>
      </w:r>
      <w:r w:rsidR="00822844" w:rsidRPr="00DB44B8">
        <w:rPr>
          <w:rFonts w:ascii="Times New Roman" w:hAnsi="Times New Roman" w:cs="Times New Roman"/>
        </w:rPr>
        <w:fldChar w:fldCharType="end"/>
      </w:r>
      <w:r w:rsidR="00822844" w:rsidRPr="00DB44B8">
        <w:rPr>
          <w:rFonts w:ascii="Times New Roman" w:hAnsi="Times New Roman" w:cs="Times New Roman"/>
        </w:rPr>
        <w:t xml:space="preserve">. </w:t>
      </w:r>
      <w:r w:rsidR="00803F27" w:rsidRPr="00DB44B8">
        <w:rPr>
          <w:rFonts w:ascii="Times New Roman" w:hAnsi="Times New Roman" w:cs="Times New Roman"/>
          <w:lang w:val="en-US"/>
        </w:rPr>
        <w:t xml:space="preserve">This pattern aligns with evidence that girls may be more responsive to </w:t>
      </w:r>
      <w:r w:rsidR="00731AD8" w:rsidRPr="00DB44B8">
        <w:rPr>
          <w:rFonts w:ascii="Times New Roman" w:hAnsi="Times New Roman" w:cs="Times New Roman"/>
          <w:lang w:val="en-US"/>
        </w:rPr>
        <w:t>PA</w:t>
      </w:r>
      <w:r w:rsidR="00803F27" w:rsidRPr="00DB44B8">
        <w:rPr>
          <w:rFonts w:ascii="Times New Roman" w:hAnsi="Times New Roman" w:cs="Times New Roman"/>
          <w:lang w:val="en-US"/>
        </w:rPr>
        <w:t xml:space="preserve"> interventions targeting fat loss, particularly when starting from a higher adiposity level </w:t>
      </w:r>
      <w:r w:rsidR="00803F27" w:rsidRPr="00DB44B8">
        <w:rPr>
          <w:rFonts w:ascii="Times New Roman" w:hAnsi="Times New Roman" w:cs="Times New Roman"/>
          <w:lang w:val="en-US"/>
        </w:rPr>
        <w:fldChar w:fldCharType="begin"/>
      </w:r>
      <w:r w:rsidR="00DB7EC9" w:rsidRPr="00DB44B8">
        <w:rPr>
          <w:rFonts w:ascii="Times New Roman" w:hAnsi="Times New Roman" w:cs="Times New Roman"/>
          <w:lang w:val="en-US"/>
        </w:rPr>
        <w:instrText xml:space="preserve"> ADDIN EN.CITE &lt;EndNote&gt;&lt;Cite&gt;&lt;Author&gt;Kellam&lt;/Author&gt;&lt;Year&gt;2013&lt;/Year&gt;&lt;RecNum&gt;1485&lt;/RecNum&gt;&lt;DisplayText&gt;(56)&lt;/DisplayText&gt;&lt;record&gt;&lt;rec-number&gt;1485&lt;/rec-number&gt;&lt;foreign-keys&gt;&lt;key app="EN" db-id="trrtxszapet9r4e0pxrpzzv30d0vrsrastwf" timestamp="1756692618"&gt;1485&lt;/key&gt;&lt;/foreign-keys&gt;&lt;ref-type name="Journal Article"&gt;17&lt;/ref-type&gt;&lt;contributors&gt;&lt;authors&gt;&lt;author&gt;Kellam, S.&lt;/author&gt;&lt;author&gt;Olvera, N.&lt;/author&gt;&lt;author&gt;Leung, P.&lt;/author&gt;&lt;author&gt;Liu, J.&lt;/author&gt;&lt;author&gt;Smith, D.&lt;/author&gt;&lt;/authors&gt;&lt;/contributors&gt;&lt;auth-address&gt;Health Program, College of Education, University of Houston, Houston, TX, USA.&amp;#xD;Health and Human Performance, University of Houston, Houston, TX, USA.&lt;/auth-address&gt;&lt;titles&gt;&lt;title&gt;Effect of exercise dosages on adiposity indices in overweight girls&lt;/title&gt;&lt;secondary-title&gt;Salud Publica Mex&lt;/secondary-title&gt;&lt;/titles&gt;&lt;periodical&gt;&lt;full-title&gt;Salud Publica Mex&lt;/full-title&gt;&lt;/periodical&gt;&lt;pages&gt;415-21&lt;/pages&gt;&lt;volume&gt;55 Suppl 3&lt;/volume&gt;&lt;keywords&gt;&lt;keyword&gt;*Adiposity&lt;/keyword&gt;&lt;keyword&gt;Adolescent&lt;/keyword&gt;&lt;keyword&gt;Black or African American/statistics &amp;amp; numerical data&lt;/keyword&gt;&lt;keyword&gt;Body Mass Index&lt;/keyword&gt;&lt;keyword&gt;Child&lt;/keyword&gt;&lt;keyword&gt;*Exercise Therapy&lt;/keyword&gt;&lt;keyword&gt;Female&lt;/keyword&gt;&lt;keyword&gt;Health Promotion/*organization &amp;amp; administration&lt;/keyword&gt;&lt;keyword&gt;Hispanic or Latino/statistics &amp;amp; numerical data&lt;/keyword&gt;&lt;keyword&gt;Humans&lt;/keyword&gt;&lt;keyword&gt;Obesity, Abdominal/pathology/therapy&lt;/keyword&gt;&lt;keyword&gt;Overweight/ethnology/therapy&lt;/keyword&gt;&lt;keyword&gt;Patient Compliance&lt;/keyword&gt;&lt;keyword&gt;Pediatric Obesity/epidemiology/ethnology/*therapy&lt;/keyword&gt;&lt;keyword&gt;Physical Fitness&lt;/keyword&gt;&lt;keyword&gt;Poverty&lt;/keyword&gt;&lt;keyword&gt;Texas/epidemiology&lt;/keyword&gt;&lt;keyword&gt;Waist Circumference&lt;/keyword&gt;&lt;/keywords&gt;&lt;dates&gt;&lt;year&gt;2013&lt;/year&gt;&lt;/dates&gt;&lt;isbn&gt;0036-3634&lt;/isbn&gt;&lt;accession-num&gt;24643490&lt;/accession-num&gt;&lt;urls&gt;&lt;/urls&gt;&lt;electronic-resource-num&gt;10.21149/spm.v55s3.5142&lt;/electronic-resource-num&gt;&lt;remote-database-provider&gt;NLM&lt;/remote-database-provider&gt;&lt;language&gt;eng&lt;/language&gt;&lt;/record&gt;&lt;/Cite&gt;&lt;/EndNote&gt;</w:instrText>
      </w:r>
      <w:r w:rsidR="00803F27" w:rsidRPr="00DB44B8">
        <w:rPr>
          <w:rFonts w:ascii="Times New Roman" w:hAnsi="Times New Roman" w:cs="Times New Roman"/>
          <w:lang w:val="en-US"/>
        </w:rPr>
        <w:fldChar w:fldCharType="separate"/>
      </w:r>
      <w:r w:rsidR="00DB7EC9" w:rsidRPr="00DB44B8">
        <w:rPr>
          <w:rFonts w:ascii="Times New Roman" w:hAnsi="Times New Roman" w:cs="Times New Roman"/>
          <w:noProof/>
          <w:lang w:val="en-US"/>
        </w:rPr>
        <w:t>(56)</w:t>
      </w:r>
      <w:r w:rsidR="00803F27" w:rsidRPr="00DB44B8">
        <w:rPr>
          <w:rFonts w:ascii="Times New Roman" w:hAnsi="Times New Roman" w:cs="Times New Roman"/>
          <w:lang w:val="en-US"/>
        </w:rPr>
        <w:fldChar w:fldCharType="end"/>
      </w:r>
      <w:r w:rsidR="00803F27" w:rsidRPr="00DB44B8">
        <w:rPr>
          <w:rFonts w:ascii="Times New Roman" w:hAnsi="Times New Roman" w:cs="Times New Roman"/>
          <w:lang w:val="en-US"/>
        </w:rPr>
        <w:t>.</w:t>
      </w:r>
      <w:r w:rsidR="003507BF" w:rsidRPr="00DB44B8">
        <w:rPr>
          <w:rFonts w:ascii="Times New Roman" w:eastAsia="Calibri" w:hAnsi="Times New Roman" w:cs="Times New Roman"/>
        </w:rPr>
        <w:t xml:space="preserve"> A meta-analysis shows that females o</w:t>
      </w:r>
      <w:r w:rsidR="003507BF" w:rsidRPr="00DB44B8">
        <w:rPr>
          <w:rFonts w:ascii="Times New Roman" w:eastAsia="Calibri" w:hAnsi="Times New Roman" w:cs="Times New Roman"/>
          <w:lang w:val="en-US"/>
        </w:rPr>
        <w:t xml:space="preserve">xidise more fat than </w:t>
      </w:r>
      <w:r w:rsidR="00E1732E" w:rsidRPr="00DB44B8">
        <w:rPr>
          <w:rFonts w:ascii="Times New Roman" w:eastAsia="Calibri" w:hAnsi="Times New Roman" w:cs="Times New Roman"/>
          <w:lang w:val="en-US"/>
        </w:rPr>
        <w:t>males</w:t>
      </w:r>
      <w:r w:rsidR="003507BF" w:rsidRPr="00DB44B8">
        <w:rPr>
          <w:rFonts w:ascii="Times New Roman" w:eastAsia="Calibri" w:hAnsi="Times New Roman" w:cs="Times New Roman"/>
          <w:lang w:val="en-US"/>
        </w:rPr>
        <w:t xml:space="preserve"> in response to MPA </w:t>
      </w:r>
      <w:r w:rsidR="003507BF" w:rsidRPr="00DB44B8">
        <w:rPr>
          <w:rFonts w:ascii="Times New Roman" w:eastAsia="Calibri" w:hAnsi="Times New Roman" w:cs="Times New Roman"/>
          <w:lang w:val="en-US"/>
        </w:rPr>
        <w:fldChar w:fldCharType="begin">
          <w:fldData xml:space="preserve">PEVuZE5vdGU+PENpdGU+PEF1dGhvcj5DYW5vPC9BdXRob3I+PFllYXI+MjAyMjwvWWVhcj48UmVj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==
</w:fldData>
        </w:fldChar>
      </w:r>
      <w:r w:rsidR="00DB7EC9" w:rsidRPr="00DB44B8">
        <w:rPr>
          <w:rFonts w:ascii="Times New Roman" w:eastAsia="Calibri" w:hAnsi="Times New Roman" w:cs="Times New Roman"/>
          <w:lang w:val="en-US"/>
        </w:rPr>
        <w:instrText xml:space="preserve"> ADDIN EN.CITE </w:instrText>
      </w:r>
      <w:r w:rsidR="00DB7EC9" w:rsidRPr="00DB44B8">
        <w:rPr>
          <w:rFonts w:ascii="Times New Roman" w:eastAsia="Calibri" w:hAnsi="Times New Roman" w:cs="Times New Roman"/>
          <w:lang w:val="en-US"/>
        </w:rPr>
        <w:fldChar w:fldCharType="begin">
          <w:fldData xml:space="preserve">PEVuZE5vdGU+PENpdGU+PEF1dGhvcj5DYW5vPC9BdXRob3I+PFllYXI+MjAyMjwvWWVhcj48UmVj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==
</w:fldData>
        </w:fldChar>
      </w:r>
      <w:r w:rsidR="00DB7EC9" w:rsidRPr="00DB44B8">
        <w:rPr>
          <w:rFonts w:ascii="Times New Roman" w:eastAsia="Calibri" w:hAnsi="Times New Roman" w:cs="Times New Roman"/>
          <w:lang w:val="en-US"/>
        </w:rPr>
        <w:instrText xml:space="preserve"> ADDIN EN.CITE.DATA </w:instrText>
      </w:r>
      <w:r w:rsidR="00DB7EC9" w:rsidRPr="00DB44B8">
        <w:rPr>
          <w:rFonts w:ascii="Times New Roman" w:eastAsia="Calibri" w:hAnsi="Times New Roman" w:cs="Times New Roman"/>
          <w:lang w:val="en-US"/>
        </w:rPr>
      </w:r>
      <w:r w:rsidR="00DB7EC9" w:rsidRPr="00DB44B8">
        <w:rPr>
          <w:rFonts w:ascii="Times New Roman" w:eastAsia="Calibri" w:hAnsi="Times New Roman" w:cs="Times New Roman"/>
          <w:lang w:val="en-US"/>
        </w:rPr>
        <w:fldChar w:fldCharType="end"/>
      </w:r>
      <w:r w:rsidR="003507BF" w:rsidRPr="00DB44B8">
        <w:rPr>
          <w:rFonts w:ascii="Times New Roman" w:eastAsia="Calibri" w:hAnsi="Times New Roman" w:cs="Times New Roman"/>
          <w:lang w:val="en-US"/>
        </w:rPr>
      </w:r>
      <w:r w:rsidR="003507BF" w:rsidRPr="00DB44B8">
        <w:rPr>
          <w:rFonts w:ascii="Times New Roman" w:eastAsia="Calibri" w:hAnsi="Times New Roman" w:cs="Times New Roman"/>
          <w:lang w:val="en-US"/>
        </w:rPr>
        <w:fldChar w:fldCharType="separate"/>
      </w:r>
      <w:r w:rsidR="00DB7EC9" w:rsidRPr="00DB44B8">
        <w:rPr>
          <w:rFonts w:ascii="Times New Roman" w:eastAsia="Calibri" w:hAnsi="Times New Roman" w:cs="Times New Roman"/>
          <w:noProof/>
          <w:lang w:val="en-US"/>
        </w:rPr>
        <w:t>(57, 58)</w:t>
      </w:r>
      <w:r w:rsidR="003507BF" w:rsidRPr="00DB44B8">
        <w:rPr>
          <w:rFonts w:ascii="Times New Roman" w:eastAsia="Calibri" w:hAnsi="Times New Roman" w:cs="Times New Roman"/>
          <w:lang w:val="en-US"/>
        </w:rPr>
        <w:fldChar w:fldCharType="end"/>
      </w:r>
      <w:r w:rsidR="005D2CB9" w:rsidRPr="00DB44B8">
        <w:rPr>
          <w:rFonts w:ascii="Times New Roman" w:eastAsia="Calibri" w:hAnsi="Times New Roman" w:cs="Times New Roman"/>
          <w:lang w:val="en-US"/>
        </w:rPr>
        <w:t xml:space="preserve">, while </w:t>
      </w:r>
      <w:r w:rsidR="005D2CB9" w:rsidRPr="00DB44B8">
        <w:rPr>
          <w:rFonts w:ascii="Times New Roman" w:eastAsia="Calibri" w:hAnsi="Times New Roman" w:cs="Times New Roman"/>
        </w:rPr>
        <w:t xml:space="preserve">prepubescent children have higher fat oxidation relative to their total caloric expenditure compared to adults </w:t>
      </w:r>
      <w:r w:rsidR="00E1732E" w:rsidRPr="00DB44B8">
        <w:rPr>
          <w:rFonts w:ascii="Times New Roman" w:eastAsia="Calibri" w:hAnsi="Times New Roman" w:cs="Times New Roman"/>
        </w:rPr>
        <w:fldChar w:fldCharType="begin"/>
      </w:r>
      <w:r w:rsidR="00DB7EC9" w:rsidRPr="00DB44B8">
        <w:rPr>
          <w:rFonts w:ascii="Times New Roman" w:eastAsia="Calibri" w:hAnsi="Times New Roman" w:cs="Times New Roman"/>
        </w:rPr>
        <w:instrText xml:space="preserve"> ADDIN EN.CITE &lt;EndNote&gt;&lt;Cite&gt;&lt;Author&gt;Kostyak&lt;/Author&gt;&lt;Year&gt;2007&lt;/Year&gt;&lt;RecNum&gt;1487&lt;/RecNum&gt;&lt;DisplayText&gt;(58)&lt;/DisplayText&gt;&lt;record&gt;&lt;rec-number&gt;1487&lt;/rec-number&gt;&lt;foreign-keys&gt;&lt;key app="EN" db-id="trrtxszapet9r4e0pxrpzzv30d0vrsrastwf" timestamp="1756697954"&gt;1487&lt;/key&gt;&lt;/foreign-keys&gt;&lt;ref-type name="Journal Article"&gt;17&lt;/ref-type&gt;&lt;contributors&gt;&lt;authors&gt;&lt;author&gt;Kostyak, John C.&lt;/author&gt;&lt;author&gt;Kris-Etherton, Penny&lt;/author&gt;&lt;author&gt;Bagshaw, Deborah&lt;/author&gt;&lt;author&gt;DeLany, James P.&lt;/author&gt;&lt;author&gt;Farrell, Peter A.&lt;/author&gt;&lt;/authors&gt;&lt;/contributors&gt;&lt;titles&gt;&lt;title&gt;Relative fat oxidation is higher in children than adults&lt;/title&gt;&lt;secondary-title&gt;Nutrition Journal&lt;/secondary-title&gt;&lt;/titles&gt;&lt;periodical&gt;&lt;full-title&gt;Nutrition Journal&lt;/full-title&gt;&lt;/periodical&gt;&lt;pages&gt;19&lt;/pages&gt;&lt;volume&gt;6&lt;/volume&gt;&lt;number&gt;1&lt;/number&gt;&lt;dates&gt;&lt;year&gt;2007&lt;/year&gt;&lt;pub-dates&gt;&lt;date&gt;2007/08/16&lt;/date&gt;&lt;/pub-dates&gt;&lt;/dates&gt;&lt;isbn&gt;1475-2891&lt;/isbn&gt;&lt;urls&gt;&lt;related-urls&gt;&lt;url&gt;https://doi.org/10.1186/1475-2891-6-19&lt;/url&gt;&lt;/related-urls&gt;&lt;/urls&gt;&lt;electronic-resource-num&gt;10.1186/1475-2891-6-19&lt;/electronic-resource-num&gt;&lt;/record&gt;&lt;/Cite&gt;&lt;/EndNote&gt;</w:instrText>
      </w:r>
      <w:r w:rsidR="00E1732E"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58)</w:t>
      </w:r>
      <w:r w:rsidR="00E1732E" w:rsidRPr="00DB44B8">
        <w:rPr>
          <w:rFonts w:ascii="Times New Roman" w:eastAsia="Calibri" w:hAnsi="Times New Roman" w:cs="Times New Roman"/>
        </w:rPr>
        <w:fldChar w:fldCharType="end"/>
      </w:r>
      <w:r w:rsidR="005D2CB9" w:rsidRPr="00DB44B8">
        <w:rPr>
          <w:rFonts w:ascii="Times New Roman" w:eastAsia="Calibri" w:hAnsi="Times New Roman" w:cs="Times New Roman"/>
          <w:lang w:val="en-US"/>
        </w:rPr>
        <w:t xml:space="preserve">. </w:t>
      </w:r>
      <w:r w:rsidR="00463C67" w:rsidRPr="00DB44B8">
        <w:rPr>
          <w:rFonts w:ascii="Times New Roman" w:eastAsia="Calibri" w:hAnsi="Times New Roman" w:cs="Times New Roman"/>
        </w:rPr>
        <w:t>Hormonal factors</w:t>
      </w:r>
      <w:r w:rsidR="004F3263" w:rsidRPr="00DB44B8">
        <w:rPr>
          <w:rFonts w:ascii="Times New Roman" w:eastAsia="Calibri" w:hAnsi="Times New Roman" w:cs="Times New Roman"/>
        </w:rPr>
        <w:t xml:space="preserve">, </w:t>
      </w:r>
      <w:r w:rsidR="00463C67" w:rsidRPr="00DB44B8">
        <w:rPr>
          <w:rFonts w:ascii="Times New Roman" w:eastAsia="Calibri" w:hAnsi="Times New Roman" w:cs="Times New Roman"/>
        </w:rPr>
        <w:t>particularly the role of oestrogen in enhancing lipid metabolism</w:t>
      </w:r>
      <w:r w:rsidR="004F3263" w:rsidRPr="00DB44B8">
        <w:rPr>
          <w:rFonts w:ascii="Times New Roman" w:eastAsia="Calibri" w:hAnsi="Times New Roman" w:cs="Times New Roman"/>
        </w:rPr>
        <w:t xml:space="preserve">, </w:t>
      </w:r>
      <w:r w:rsidR="00463C67" w:rsidRPr="00DB44B8">
        <w:rPr>
          <w:rFonts w:ascii="Times New Roman" w:eastAsia="Calibri" w:hAnsi="Times New Roman" w:cs="Times New Roman"/>
        </w:rPr>
        <w:t>may contribute to sex differences in fat oxidation, although these effects typically become more relevant during or after puberty</w:t>
      </w:r>
      <w:r w:rsidR="00822844" w:rsidRPr="00DB44B8">
        <w:rPr>
          <w:rFonts w:ascii="Times New Roman" w:hAnsi="Times New Roman" w:cs="Times New Roman"/>
        </w:rPr>
        <w:t xml:space="preserve"> </w:t>
      </w:r>
      <w:r w:rsidR="00822844" w:rsidRPr="00DB44B8">
        <w:rPr>
          <w:rFonts w:ascii="Times New Roman" w:hAnsi="Times New Roman" w:cs="Times New Roman"/>
        </w:rPr>
        <w:fldChar w:fldCharType="begin">
          <w:fldData xml:space="preserve">PEVuZE5vdGU+PENpdGU+PEF1dGhvcj5Qb3dlcjwvQXV0aG9yPjxZZWFyPjIwMDg8L1llYXI+PFJl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</w:fldData>
        </w:fldChar>
      </w:r>
      <w:r w:rsidR="00DB7EC9" w:rsidRPr="00DB44B8">
        <w:rPr>
          <w:rFonts w:ascii="Times New Roman" w:hAnsi="Times New Roman" w:cs="Times New Roman"/>
        </w:rPr>
        <w:instrText xml:space="preserve"> ADDIN EN.CITE </w:instrText>
      </w:r>
      <w:r w:rsidR="00DB7EC9" w:rsidRPr="00DB44B8">
        <w:rPr>
          <w:rFonts w:ascii="Times New Roman" w:hAnsi="Times New Roman" w:cs="Times New Roman"/>
        </w:rPr>
        <w:fldChar w:fldCharType="begin">
          <w:fldData xml:space="preserve">PEVuZE5vdGU+PENpdGU+PEF1dGhvcj5Qb3dlcjwvQXV0aG9yPjxZZWFyPjIwMDg8L1llYXI+PFJl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</w:fldData>
        </w:fldChar>
      </w:r>
      <w:r w:rsidR="00DB7EC9" w:rsidRPr="00DB44B8">
        <w:rPr>
          <w:rFonts w:ascii="Times New Roman" w:hAnsi="Times New Roman" w:cs="Times New Roman"/>
        </w:rPr>
        <w:instrText xml:space="preserve"> ADDIN EN.CITE.DATA </w:instrText>
      </w:r>
      <w:r w:rsidR="00DB7EC9" w:rsidRPr="00DB44B8">
        <w:rPr>
          <w:rFonts w:ascii="Times New Roman" w:hAnsi="Times New Roman" w:cs="Times New Roman"/>
        </w:rPr>
      </w:r>
      <w:r w:rsidR="00DB7EC9" w:rsidRPr="00DB44B8">
        <w:rPr>
          <w:rFonts w:ascii="Times New Roman" w:hAnsi="Times New Roman" w:cs="Times New Roman"/>
        </w:rPr>
        <w:fldChar w:fldCharType="end"/>
      </w:r>
      <w:r w:rsidR="00822844" w:rsidRPr="00DB44B8">
        <w:rPr>
          <w:rFonts w:ascii="Times New Roman" w:hAnsi="Times New Roman" w:cs="Times New Roman"/>
        </w:rPr>
      </w:r>
      <w:r w:rsidR="00822844" w:rsidRPr="00DB44B8">
        <w:rPr>
          <w:rFonts w:ascii="Times New Roman" w:hAnsi="Times New Roman" w:cs="Times New Roman"/>
        </w:rPr>
        <w:fldChar w:fldCharType="separate"/>
      </w:r>
      <w:r w:rsidR="00DB7EC9" w:rsidRPr="00DB44B8">
        <w:rPr>
          <w:rFonts w:ascii="Times New Roman" w:hAnsi="Times New Roman" w:cs="Times New Roman"/>
          <w:noProof/>
        </w:rPr>
        <w:t>(57, 59)</w:t>
      </w:r>
      <w:r w:rsidR="00822844" w:rsidRPr="00DB44B8">
        <w:rPr>
          <w:rFonts w:ascii="Times New Roman" w:hAnsi="Times New Roman" w:cs="Times New Roman"/>
        </w:rPr>
        <w:fldChar w:fldCharType="end"/>
      </w:r>
      <w:r w:rsidR="005D2CB9" w:rsidRPr="00DB44B8">
        <w:rPr>
          <w:rFonts w:ascii="Times New Roman" w:hAnsi="Times New Roman" w:cs="Times New Roman"/>
        </w:rPr>
        <w:t>.</w:t>
      </w:r>
      <w:r w:rsidR="00F73122" w:rsidRPr="00DB44B8">
        <w:rPr>
          <w:rFonts w:ascii="Times New Roman" w:hAnsi="Times New Roman" w:cs="Times New Roman"/>
        </w:rPr>
        <w:t xml:space="preserve"> </w:t>
      </w:r>
      <w:r w:rsidR="005D2CB9" w:rsidRPr="00DB44B8">
        <w:rPr>
          <w:rFonts w:ascii="Times New Roman" w:eastAsia="Calibri" w:hAnsi="Times New Roman" w:cs="Times New Roman"/>
          <w:lang w:val="en-US"/>
        </w:rPr>
        <w:t>Such mechanisms are less likely to fully explain our findings in the 5</w:t>
      </w:r>
      <w:r w:rsidR="005A65F3" w:rsidRPr="00DB44B8">
        <w:rPr>
          <w:rFonts w:ascii="Times New Roman" w:eastAsia="Calibri" w:hAnsi="Times New Roman" w:cs="Times New Roman"/>
          <w:lang w:val="en-US"/>
        </w:rPr>
        <w:t>-</w:t>
      </w:r>
      <w:r w:rsidR="00731AD8" w:rsidRPr="00DB44B8">
        <w:rPr>
          <w:rFonts w:ascii="Times New Roman" w:eastAsia="Calibri" w:hAnsi="Times New Roman" w:cs="Times New Roman"/>
          <w:lang w:val="en-US"/>
        </w:rPr>
        <w:t>8</w:t>
      </w:r>
      <w:r w:rsidR="005D2CB9" w:rsidRPr="00DB44B8">
        <w:rPr>
          <w:rFonts w:ascii="Times New Roman" w:eastAsia="Calibri" w:hAnsi="Times New Roman" w:cs="Times New Roman"/>
          <w:lang w:val="en-US"/>
        </w:rPr>
        <w:t>-year age group</w:t>
      </w:r>
      <w:r w:rsidR="009D5392" w:rsidRPr="00DB44B8">
        <w:rPr>
          <w:rFonts w:ascii="Times New Roman" w:eastAsia="Calibri" w:hAnsi="Times New Roman" w:cs="Times New Roman"/>
        </w:rPr>
        <w:t xml:space="preserve">. </w:t>
      </w:r>
      <w:r w:rsidR="00E1732E" w:rsidRPr="00DB44B8">
        <w:rPr>
          <w:rFonts w:ascii="Times New Roman" w:eastAsia="Calibri" w:hAnsi="Times New Roman" w:cs="Times New Roman"/>
        </w:rPr>
        <w:t xml:space="preserve">Therefore, </w:t>
      </w:r>
      <w:r w:rsidR="00E1732E" w:rsidRPr="00DB44B8">
        <w:rPr>
          <w:rFonts w:ascii="Times New Roman" w:eastAsia="Calibri" w:hAnsi="Times New Roman" w:cs="Times New Roman"/>
        </w:rPr>
        <w:lastRenderedPageBreak/>
        <w:t>while plausible, the precise pathways underlying the sex-specific associations observed remain unclear and warrant further investigation.</w:t>
      </w:r>
      <w:r w:rsidR="00767017" w:rsidRPr="00DB44B8">
        <w:rPr>
          <w:rFonts w:ascii="Times New Roman" w:eastAsia="Calibri" w:hAnsi="Times New Roman" w:cs="Times New Roman"/>
          <w:lang w:val="en-US"/>
        </w:rPr>
        <w:t xml:space="preserve"> </w:t>
      </w:r>
    </w:p>
    <w:p w14:paraId="6D798535" w14:textId="29F16CB4" w:rsidR="000136DA" w:rsidRPr="00DB44B8" w:rsidRDefault="00C66491" w:rsidP="000136DA">
      <w:pPr>
        <w:spacing w:line="480" w:lineRule="auto"/>
        <w:jc w:val="both"/>
        <w:rPr>
          <w:rFonts w:ascii="Times New Roman" w:eastAsia="Calibri" w:hAnsi="Times New Roman" w:cs="Times New Roman"/>
        </w:rPr>
      </w:pPr>
      <w:r w:rsidRPr="00DB44B8">
        <w:rPr>
          <w:rFonts w:ascii="Times New Roman" w:eastAsia="Calibri" w:hAnsi="Times New Roman" w:cs="Times New Roman"/>
        </w:rPr>
        <w:t>In boys, sleep duration was inversely associated with adiposity</w:t>
      </w:r>
      <w:r w:rsidR="00306F4A" w:rsidRPr="00DB44B8">
        <w:rPr>
          <w:rFonts w:ascii="Times New Roman" w:eastAsia="Calibri" w:hAnsi="Times New Roman" w:cs="Times New Roman"/>
        </w:rPr>
        <w:t xml:space="preserve">. This might be explained by the role of sleep in regulating metabolic hormones such as </w:t>
      </w:r>
      <w:r w:rsidRPr="00DB44B8">
        <w:rPr>
          <w:rFonts w:ascii="Times New Roman" w:eastAsia="Calibri" w:hAnsi="Times New Roman" w:cs="Times New Roman"/>
        </w:rPr>
        <w:t>leptin, ghrelin, and cortisol, which influence appetite and fat accumulation</w:t>
      </w:r>
      <w:r w:rsidR="00D949D3" w:rsidRPr="00DB44B8">
        <w:rPr>
          <w:rFonts w:ascii="Times New Roman" w:hAnsi="Times New Roman" w:cs="Times New Roman"/>
        </w:rPr>
        <w:t xml:space="preserve"> </w:t>
      </w:r>
      <w:r w:rsidR="00D949D3" w:rsidRPr="00DB44B8">
        <w:rPr>
          <w:rFonts w:ascii="Times New Roman" w:hAnsi="Times New Roman" w:cs="Times New Roman"/>
        </w:rPr>
        <w:fldChar w:fldCharType="begin"/>
      </w:r>
      <w:r w:rsidR="00DB7EC9" w:rsidRPr="00DB44B8">
        <w:rPr>
          <w:rFonts w:ascii="Times New Roman" w:hAnsi="Times New Roman" w:cs="Times New Roman"/>
        </w:rPr>
        <w:instrText xml:space="preserve"> ADDIN EN.CITE &lt;EndNote&gt;&lt;Cite&gt;&lt;Author&gt;Taheri&lt;/Author&gt;&lt;Year&gt;2004&lt;/Year&gt;&lt;RecNum&gt;1681&lt;/RecNum&gt;&lt;DisplayText&gt;(60)&lt;/DisplayText&gt;&lt;record&gt;&lt;rec-number&gt;1681&lt;/rec-number&gt;&lt;foreign-keys&gt;&lt;key app="EN" db-id="trrtxszapet9r4e0pxrpzzv30d0vrsrastwf" timestamp="1726630443"&gt;1681&lt;/key&gt;&lt;/foreign-keys&gt;&lt;ref-type name="Journal Article"&gt;17&lt;/ref-type&gt;&lt;contributors&gt;&lt;authors&gt;&lt;author&gt;Taheri, S.&lt;/author&gt;&lt;author&gt;Lin, L.&lt;/author&gt;&lt;author&gt;Austin, D.&lt;/author&gt;&lt;author&gt;Young, T.&lt;/author&gt;&lt;author&gt;Mignot, E.&lt;/author&gt;&lt;/authors&gt;&lt;/contributors&gt;&lt;auth-address&gt;Howard Hughes Medical Institute, Stanford University, Palo Alto, California, USA.&lt;/auth-address&gt;&lt;titles&gt;&lt;title&gt;Short sleep duration is associated with reduced leptin, elevated ghrelin, and increased body mass index&lt;/title&gt;&lt;secondary-title&gt;PLoS Med&lt;/secondary-title&gt;&lt;/titles&gt;&lt;periodical&gt;&lt;full-title&gt;PLoS Med&lt;/full-title&gt;&lt;/periodical&gt;&lt;pages&gt;e62&lt;/pages&gt;&lt;volume&gt;1&lt;/volume&gt;&lt;number&gt;3&lt;/number&gt;&lt;edition&gt;2004/12/17&lt;/edition&gt;&lt;keywords&gt;&lt;keyword&gt;Adult&lt;/keyword&gt;&lt;keyword&gt;Appetite/physiology&lt;/keyword&gt;&lt;keyword&gt;*Body Mass Index&lt;/keyword&gt;&lt;keyword&gt;Body Weight&lt;/keyword&gt;&lt;keyword&gt;Female&lt;/keyword&gt;&lt;keyword&gt;Ghrelin&lt;/keyword&gt;&lt;keyword&gt;Humans&lt;/keyword&gt;&lt;keyword&gt;Leptin/*blood/physiology&lt;/keyword&gt;&lt;keyword&gt;Longitudinal Studies&lt;/keyword&gt;&lt;keyword&gt;Male&lt;/keyword&gt;&lt;keyword&gt;Middle Aged&lt;/keyword&gt;&lt;keyword&gt;Obesity/physiopathology&lt;/keyword&gt;&lt;keyword&gt;Peptide Hormones/*blood/physiology&lt;/keyword&gt;&lt;keyword&gt;*Sleep&lt;/keyword&gt;&lt;keyword&gt;Sleep Wake Disorders/complications&lt;/keyword&gt;&lt;/keywords&gt;&lt;dates&gt;&lt;year&gt;2004&lt;/year&gt;&lt;pub-dates&gt;&lt;date&gt;Dec&lt;/date&gt;&lt;/pub-dates&gt;&lt;/dates&gt;&lt;isbn&gt;1549-1277 (Print)&amp;#xD;1549-1277&lt;/isbn&gt;&lt;accession-num&gt;15602591&lt;/accession-num&gt;&lt;urls&gt;&lt;/urls&gt;&lt;custom2&gt;PMC535701&lt;/custom2&gt;&lt;electronic-resource-num&gt;10.1371/journal.pmed.0010062&lt;/electronic-resource-num&gt;&lt;remote-database-provider&gt;NLM&lt;/remote-database-provider&gt;&lt;language&gt;eng&lt;/language&gt;&lt;/record&gt;&lt;/Cite&gt;&lt;/EndNote&gt;</w:instrText>
      </w:r>
      <w:r w:rsidR="00D949D3" w:rsidRPr="00DB44B8">
        <w:rPr>
          <w:rFonts w:ascii="Times New Roman" w:hAnsi="Times New Roman" w:cs="Times New Roman"/>
        </w:rPr>
        <w:fldChar w:fldCharType="separate"/>
      </w:r>
      <w:r w:rsidR="00DB7EC9" w:rsidRPr="00DB44B8">
        <w:rPr>
          <w:rFonts w:ascii="Times New Roman" w:hAnsi="Times New Roman" w:cs="Times New Roman"/>
          <w:noProof/>
        </w:rPr>
        <w:t>(60)</w:t>
      </w:r>
      <w:r w:rsidR="00D949D3" w:rsidRPr="00DB44B8">
        <w:rPr>
          <w:rFonts w:ascii="Times New Roman" w:hAnsi="Times New Roman" w:cs="Times New Roman"/>
        </w:rPr>
        <w:fldChar w:fldCharType="end"/>
      </w:r>
      <w:r w:rsidR="00D949D3" w:rsidRPr="00DB44B8">
        <w:rPr>
          <w:rFonts w:ascii="Times New Roman" w:hAnsi="Times New Roman" w:cs="Times New Roman"/>
        </w:rPr>
        <w:t xml:space="preserve">. </w:t>
      </w:r>
      <w:r w:rsidRPr="00DB44B8">
        <w:rPr>
          <w:rFonts w:ascii="Times New Roman" w:hAnsi="Times New Roman" w:cs="Times New Roman"/>
        </w:rPr>
        <w:t>The absence of similar associations in girls is unclear. Boys generally have a higher basal metabolic rate than girls,</w:t>
      </w:r>
      <w:r w:rsidR="002E2B18" w:rsidRPr="00DB44B8">
        <w:rPr>
          <w:rFonts w:ascii="Times New Roman" w:hAnsi="Times New Roman" w:cs="Times New Roman"/>
          <w:lang w:val="en-US"/>
        </w:rPr>
        <w:t xml:space="preserve"> meaning they expend more energy at rest </w:t>
      </w:r>
      <w:r w:rsidR="002E2B18" w:rsidRPr="00DB44B8">
        <w:rPr>
          <w:rFonts w:ascii="Times New Roman" w:eastAsia="Calibri" w:hAnsi="Times New Roman" w:cs="Times New Roman"/>
        </w:rPr>
        <w:fldChar w:fldCharType="begin">
          <w:fldData xml:space="preserve">PEVuZE5vdGU+PENpdGU+PEF1dGhvcj5XdTwvQXV0aG9yPjxZZWFyPjIwMTE8L1llYXI+PFJlY051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=
</w:fldData>
        </w:fldChar>
      </w:r>
      <w:r w:rsidR="00DB7EC9" w:rsidRPr="00DB44B8">
        <w:rPr>
          <w:rFonts w:ascii="Times New Roman" w:eastAsia="Calibri" w:hAnsi="Times New Roman" w:cs="Times New Roman"/>
        </w:rPr>
        <w:instrText xml:space="preserve"> ADDIN EN.CITE </w:instrText>
      </w:r>
      <w:r w:rsidR="00DB7EC9" w:rsidRPr="00DB44B8">
        <w:rPr>
          <w:rFonts w:ascii="Times New Roman" w:eastAsia="Calibri" w:hAnsi="Times New Roman" w:cs="Times New Roman"/>
        </w:rPr>
        <w:fldChar w:fldCharType="begin">
          <w:fldData xml:space="preserve">PEVuZE5vdGU+PENpdGU+PEF1dGhvcj5XdTwvQXV0aG9yPjxZZWFyPjIwMTE8L1llYXI+PFJlY051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=
</w:fldData>
        </w:fldChar>
      </w:r>
      <w:r w:rsidR="00DB7EC9" w:rsidRPr="00DB44B8">
        <w:rPr>
          <w:rFonts w:ascii="Times New Roman" w:eastAsia="Calibri" w:hAnsi="Times New Roman" w:cs="Times New Roman"/>
        </w:rPr>
        <w:instrText xml:space="preserve"> ADDIN EN.CITE.DATA </w:instrText>
      </w:r>
      <w:r w:rsidR="00DB7EC9" w:rsidRPr="00DB44B8">
        <w:rPr>
          <w:rFonts w:ascii="Times New Roman" w:eastAsia="Calibri" w:hAnsi="Times New Roman" w:cs="Times New Roman"/>
        </w:rPr>
      </w:r>
      <w:r w:rsidR="00DB7EC9" w:rsidRPr="00DB44B8">
        <w:rPr>
          <w:rFonts w:ascii="Times New Roman" w:eastAsia="Calibri" w:hAnsi="Times New Roman" w:cs="Times New Roman"/>
        </w:rPr>
        <w:fldChar w:fldCharType="end"/>
      </w:r>
      <w:r w:rsidR="002E2B18" w:rsidRPr="00DB44B8">
        <w:rPr>
          <w:rFonts w:ascii="Times New Roman" w:eastAsia="Calibri" w:hAnsi="Times New Roman" w:cs="Times New Roman"/>
        </w:rPr>
      </w:r>
      <w:r w:rsidR="002E2B18"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61, 62)</w:t>
      </w:r>
      <w:r w:rsidR="002E2B18" w:rsidRPr="00DB44B8">
        <w:rPr>
          <w:rFonts w:ascii="Times New Roman" w:eastAsia="Calibri" w:hAnsi="Times New Roman" w:cs="Times New Roman"/>
        </w:rPr>
        <w:fldChar w:fldCharType="end"/>
      </w:r>
      <w:r w:rsidR="002E2B18" w:rsidRPr="00DB44B8">
        <w:rPr>
          <w:rFonts w:ascii="Times New Roman" w:hAnsi="Times New Roman" w:cs="Times New Roman"/>
          <w:lang w:val="en-US"/>
        </w:rPr>
        <w:t xml:space="preserve">. </w:t>
      </w:r>
      <w:r w:rsidR="004028A2" w:rsidRPr="00DB44B8">
        <w:rPr>
          <w:rFonts w:ascii="Times New Roman" w:hAnsi="Times New Roman" w:cs="Times New Roman"/>
        </w:rPr>
        <w:t>Consequently, boys might gain increased metabolic benefits from longer sleep duration, due to their higher basal metabolic rate and potentially greater sensitivity to sleep-related hormonal changes that reduce appetite and regulate fat storag</w:t>
      </w:r>
      <w:r w:rsidR="002E2B18" w:rsidRPr="00DB44B8">
        <w:rPr>
          <w:rFonts w:ascii="Times New Roman" w:hAnsi="Times New Roman" w:cs="Times New Roman"/>
        </w:rPr>
        <w:t>e</w:t>
      </w:r>
      <w:r w:rsidR="004028A2" w:rsidRPr="00DB44B8">
        <w:rPr>
          <w:rFonts w:ascii="Times New Roman" w:hAnsi="Times New Roman" w:cs="Times New Roman"/>
        </w:rPr>
        <w:t xml:space="preserve"> </w:t>
      </w:r>
      <w:r w:rsidR="00822844" w:rsidRPr="00DB44B8">
        <w:rPr>
          <w:rFonts w:ascii="Times New Roman" w:eastAsia="Calibri" w:hAnsi="Times New Roman" w:cs="Times New Roman"/>
        </w:rPr>
        <w:fldChar w:fldCharType="begin">
          <w:fldData xml:space="preserve">PEVuZE5vdGU+PENpdGU+PEF1dGhvcj5XdTwvQXV0aG9yPjxZZWFyPjIwMTE8L1llYXI+PFJlY051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</w:fldData>
        </w:fldChar>
      </w:r>
      <w:r w:rsidR="00DB7EC9" w:rsidRPr="00DB44B8">
        <w:rPr>
          <w:rFonts w:ascii="Times New Roman" w:eastAsia="Calibri" w:hAnsi="Times New Roman" w:cs="Times New Roman"/>
        </w:rPr>
        <w:instrText xml:space="preserve"> ADDIN EN.CITE </w:instrText>
      </w:r>
      <w:r w:rsidR="00DB7EC9" w:rsidRPr="00DB44B8">
        <w:rPr>
          <w:rFonts w:ascii="Times New Roman" w:eastAsia="Calibri" w:hAnsi="Times New Roman" w:cs="Times New Roman"/>
        </w:rPr>
        <w:fldChar w:fldCharType="begin">
          <w:fldData xml:space="preserve">PEVuZE5vdGU+PENpdGU+PEF1dGhvcj5XdTwvQXV0aG9yPjxZZWFyPjIwMTE8L1llYXI+PFJlY051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</w:fldData>
        </w:fldChar>
      </w:r>
      <w:r w:rsidR="00DB7EC9" w:rsidRPr="00DB44B8">
        <w:rPr>
          <w:rFonts w:ascii="Times New Roman" w:eastAsia="Calibri" w:hAnsi="Times New Roman" w:cs="Times New Roman"/>
        </w:rPr>
        <w:instrText xml:space="preserve"> ADDIN EN.CITE.DATA </w:instrText>
      </w:r>
      <w:r w:rsidR="00DB7EC9" w:rsidRPr="00DB44B8">
        <w:rPr>
          <w:rFonts w:ascii="Times New Roman" w:eastAsia="Calibri" w:hAnsi="Times New Roman" w:cs="Times New Roman"/>
        </w:rPr>
      </w:r>
      <w:r w:rsidR="00DB7EC9" w:rsidRPr="00DB44B8">
        <w:rPr>
          <w:rFonts w:ascii="Times New Roman" w:eastAsia="Calibri" w:hAnsi="Times New Roman" w:cs="Times New Roman"/>
        </w:rPr>
        <w:fldChar w:fldCharType="end"/>
      </w:r>
      <w:r w:rsidR="00822844" w:rsidRPr="00DB44B8">
        <w:rPr>
          <w:rFonts w:ascii="Times New Roman" w:eastAsia="Calibri" w:hAnsi="Times New Roman" w:cs="Times New Roman"/>
        </w:rPr>
      </w:r>
      <w:r w:rsidR="00822844"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61-63)</w:t>
      </w:r>
      <w:r w:rsidR="00822844" w:rsidRPr="00DB44B8">
        <w:rPr>
          <w:rFonts w:ascii="Times New Roman" w:eastAsia="Calibri" w:hAnsi="Times New Roman" w:cs="Times New Roman"/>
        </w:rPr>
        <w:fldChar w:fldCharType="end"/>
      </w:r>
      <w:r w:rsidR="00822844" w:rsidRPr="00DB44B8">
        <w:rPr>
          <w:rFonts w:ascii="Times New Roman" w:eastAsia="Calibri" w:hAnsi="Times New Roman" w:cs="Times New Roman"/>
        </w:rPr>
        <w:t>.</w:t>
      </w:r>
      <w:r w:rsidR="00822844" w:rsidRPr="00DB44B8">
        <w:rPr>
          <w:rFonts w:ascii="Times New Roman" w:hAnsi="Times New Roman" w:cs="Times New Roman"/>
        </w:rPr>
        <w:t xml:space="preserve"> </w:t>
      </w:r>
      <w:r w:rsidR="001E482F" w:rsidRPr="00DB44B8">
        <w:rPr>
          <w:rFonts w:ascii="Times New Roman" w:eastAsia="Calibri" w:hAnsi="Times New Roman" w:cs="Times New Roman"/>
        </w:rPr>
        <w:t xml:space="preserve">Evidence suggests that girls have higher body fat than boys </w:t>
      </w:r>
      <w:r w:rsidR="00141B76" w:rsidRPr="00DB44B8">
        <w:rPr>
          <w:rFonts w:ascii="Times New Roman" w:eastAsia="Calibri" w:hAnsi="Times New Roman" w:cs="Times New Roman"/>
        </w:rPr>
        <w:t>from</w:t>
      </w:r>
      <w:r w:rsidR="001E482F" w:rsidRPr="00DB44B8">
        <w:rPr>
          <w:rFonts w:ascii="Times New Roman" w:eastAsia="Calibri" w:hAnsi="Times New Roman" w:cs="Times New Roman"/>
        </w:rPr>
        <w:t xml:space="preserve"> age 5, </w:t>
      </w:r>
      <w:r w:rsidR="00141B76" w:rsidRPr="00DB44B8">
        <w:rPr>
          <w:rFonts w:ascii="Times New Roman" w:eastAsia="Calibri" w:hAnsi="Times New Roman" w:cs="Times New Roman"/>
        </w:rPr>
        <w:t>with this difference increasing until age 18</w:t>
      </w:r>
      <w:r w:rsidR="001E482F" w:rsidRPr="00DB44B8">
        <w:rPr>
          <w:rFonts w:ascii="Times New Roman" w:eastAsia="Calibri" w:hAnsi="Times New Roman" w:cs="Times New Roman"/>
        </w:rPr>
        <w:t xml:space="preserve"> </w:t>
      </w:r>
      <w:r w:rsidR="000A3DDB" w:rsidRPr="00DB44B8">
        <w:rPr>
          <w:rFonts w:ascii="Times New Roman" w:eastAsia="Calibri" w:hAnsi="Times New Roman" w:cs="Times New Roman"/>
        </w:rPr>
        <w:fldChar w:fldCharType="begin"/>
      </w:r>
      <w:r w:rsidR="00DB7EC9" w:rsidRPr="00DB44B8">
        <w:rPr>
          <w:rFonts w:ascii="Times New Roman" w:eastAsia="Calibri" w:hAnsi="Times New Roman" w:cs="Times New Roman"/>
        </w:rPr>
        <w:instrText xml:space="preserve"> ADDIN EN.CITE &lt;EndNote&gt;&lt;Cite&gt;&lt;Author&gt;Staiano&lt;/Author&gt;&lt;Year&gt;2012&lt;/Year&gt;&lt;RecNum&gt;1511&lt;/RecNum&gt;&lt;DisplayText&gt;(64)&lt;/DisplayText&gt;&lt;record&gt;&lt;rec-number&gt;1511&lt;/rec-number&gt;&lt;foreign-keys&gt;&lt;key app="EN" db-id="trrtxszapet9r4e0pxrpzzv30d0vrsrastwf" timestamp="1702455795"&gt;1511&lt;/key&gt;&lt;/foreign-keys&gt;&lt;ref-type name="Journal Article"&gt;17&lt;/ref-type&gt;&lt;contributors&gt;&lt;authors&gt;&lt;author&gt;Staiano, A. E.&lt;/author&gt;&lt;author&gt;Katzmarzyk, P. T.&lt;/author&gt;&lt;/authors&gt;&lt;/contributors&gt;&lt;auth-address&gt;Population Science, Pennington Biomedical Research Center, Baton Rouge, LA, USA.&lt;/auth-address&gt;&lt;titles&gt;&lt;title&gt;Ethnic and sex differences in body fat and visceral and subcutaneous adiposity in children and adolescents&lt;/title&gt;&lt;secondary-title&gt;Int J Obes (Lond)&lt;/secondary-title&gt;&lt;/titles&gt;&lt;periodical&gt;&lt;full-title&gt;Int J Obes (Lond)&lt;/full-title&gt;&lt;abbr-1&gt;International journal of obesity (2005)&lt;/abbr-1&gt;&lt;/periodical&gt;&lt;pages&gt;1261-9&lt;/pages&gt;&lt;volume&gt;36&lt;/volume&gt;&lt;number&gt;10&lt;/number&gt;&lt;edition&gt;2012/06/20&lt;/edition&gt;&lt;keywords&gt;&lt;keyword&gt;Adiposity/*ethnology&lt;/keyword&gt;&lt;keyword&gt;Adolescent&lt;/keyword&gt;&lt;keyword&gt;Age Factors&lt;/keyword&gt;&lt;keyword&gt;Analysis of Variance&lt;/keyword&gt;&lt;keyword&gt;Body Mass Index&lt;/keyword&gt;&lt;keyword&gt;Child&lt;/keyword&gt;&lt;keyword&gt;Child, Preschool&lt;/keyword&gt;&lt;keyword&gt;Female&lt;/keyword&gt;&lt;keyword&gt;Humans&lt;/keyword&gt;&lt;keyword&gt;Intra-Abdominal Fat/*metabolism&lt;/keyword&gt;&lt;keyword&gt;Male&lt;/keyword&gt;&lt;keyword&gt;Obesity/*ethnology/*metabolism/prevention &amp;amp; control&lt;/keyword&gt;&lt;keyword&gt;Puberty/*ethnology&lt;/keyword&gt;&lt;keyword&gt;Sex Factors&lt;/keyword&gt;&lt;keyword&gt;Subcutaneous Fat/*metabolism&lt;/keyword&gt;&lt;/keywords&gt;&lt;dates&gt;&lt;year&gt;2012&lt;/year&gt;&lt;pub-dates&gt;&lt;date&gt;Oct&lt;/date&gt;&lt;/pub-dates&gt;&lt;/dates&gt;&lt;isbn&gt;0307-0565 (Print)&amp;#xD;0307-0565&lt;/isbn&gt;&lt;accession-num&gt;22710928&lt;/accession-num&gt;&lt;urls&gt;&lt;/urls&gt;&lt;custom2&gt;PMC4129655&lt;/custom2&gt;&lt;custom6&gt;NIHMS610474&lt;/custom6&gt;&lt;electronic-resource-num&gt;10.1038/ijo.2012.95&lt;/electronic-resource-num&gt;&lt;remote-database-provider&gt;NLM&lt;/remote-database-provider&gt;&lt;language&gt;eng&lt;/language&gt;&lt;/record&gt;&lt;/Cite&gt;&lt;/EndNote&gt;</w:instrText>
      </w:r>
      <w:r w:rsidR="000A3DDB"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64)</w:t>
      </w:r>
      <w:r w:rsidR="000A3DDB" w:rsidRPr="00DB44B8">
        <w:rPr>
          <w:rFonts w:ascii="Times New Roman" w:eastAsia="Calibri" w:hAnsi="Times New Roman" w:cs="Times New Roman"/>
        </w:rPr>
        <w:fldChar w:fldCharType="end"/>
      </w:r>
      <w:r w:rsidR="000A3DDB" w:rsidRPr="00DB44B8">
        <w:rPr>
          <w:rFonts w:ascii="Times New Roman" w:eastAsia="Calibri" w:hAnsi="Times New Roman" w:cs="Times New Roman"/>
        </w:rPr>
        <w:t xml:space="preserve">. </w:t>
      </w:r>
      <w:r w:rsidR="001E482F" w:rsidRPr="00DB44B8">
        <w:rPr>
          <w:rFonts w:ascii="Times New Roman" w:eastAsia="Calibri" w:hAnsi="Times New Roman" w:cs="Times New Roman"/>
        </w:rPr>
        <w:t xml:space="preserve">Given these developmental trends, the </w:t>
      </w:r>
      <w:r w:rsidR="003B5BE6" w:rsidRPr="00DB44B8">
        <w:rPr>
          <w:rFonts w:ascii="Times New Roman" w:eastAsia="Calibri" w:hAnsi="Times New Roman" w:cs="Times New Roman"/>
        </w:rPr>
        <w:t>association</w:t>
      </w:r>
      <w:r w:rsidR="001E482F" w:rsidRPr="00DB44B8">
        <w:rPr>
          <w:rFonts w:ascii="Times New Roman" w:eastAsia="Calibri" w:hAnsi="Times New Roman" w:cs="Times New Roman"/>
        </w:rPr>
        <w:t xml:space="preserve"> of lower-intensity </w:t>
      </w:r>
      <w:r w:rsidR="009D6FA1" w:rsidRPr="00DB44B8">
        <w:rPr>
          <w:rFonts w:ascii="Times New Roman" w:eastAsia="Calibri" w:hAnsi="Times New Roman" w:cs="Times New Roman"/>
        </w:rPr>
        <w:t xml:space="preserve">movement </w:t>
      </w:r>
      <w:r w:rsidR="001E482F" w:rsidRPr="00DB44B8">
        <w:rPr>
          <w:rFonts w:ascii="Times New Roman" w:eastAsia="Calibri" w:hAnsi="Times New Roman" w:cs="Times New Roman"/>
        </w:rPr>
        <w:t>behaviours, such as LPA, SB or sleep, on fat volume may be less apparent in girls during childhood due to their naturally higher fat accumulation.</w:t>
      </w:r>
      <w:r w:rsidR="00603CD8" w:rsidRPr="00DB44B8">
        <w:rPr>
          <w:rFonts w:ascii="Times New Roman" w:eastAsia="Calibri" w:hAnsi="Times New Roman" w:cs="Times New Roman"/>
        </w:rPr>
        <w:t xml:space="preserve"> </w:t>
      </w:r>
      <w:r w:rsidR="00FB6FFA" w:rsidRPr="00DB44B8">
        <w:rPr>
          <w:rFonts w:ascii="Times New Roman" w:eastAsia="Calibri" w:hAnsi="Times New Roman" w:cs="Times New Roman"/>
        </w:rPr>
        <w:t xml:space="preserve">Dietary behaviours during sedentary activities, particularly screen time, may also contribute to sex-specific associations. While individual variation is considerable, population-based studies suggest </w:t>
      </w:r>
      <w:r w:rsidR="001E482F" w:rsidRPr="00DB44B8">
        <w:rPr>
          <w:rFonts w:ascii="Times New Roman" w:eastAsia="Calibri" w:hAnsi="Times New Roman" w:cs="Times New Roman"/>
        </w:rPr>
        <w:t xml:space="preserve">that girls tend to prefer fruits and vegetables, while boys are more inclined towards fatty and sugary foods, as well as meat and processed meat products </w:t>
      </w:r>
      <w:r w:rsidR="00D949D3" w:rsidRPr="00DB44B8">
        <w:rPr>
          <w:rFonts w:ascii="Times New Roman" w:eastAsia="Calibri" w:hAnsi="Times New Roman" w:cs="Times New Roman"/>
        </w:rPr>
        <w:fldChar w:fldCharType="begin">
          <w:fldData xml:space="preserve">PEVuZE5vdGU+PENpdGU+PEF1dGhvcj5Db29rZTwvQXV0aG9yPjxZZWFyPjIwMDU8L1llYXI+PFJl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1NzA1MzE8L2N1c3RvbTI+PGVsZWN0
cm9uaWMtcmVzb3VyY2UtbnVtPjEwLjMzODkvZm51dC4yMDIzLjEyNTYxODk8L2VsZWN0cm9uaWMt
cmVzb3VyY2UtbnVtPjxyZW1vdGUtZGF0YWJhc2UtcHJvdmlkZXI+TkxNPC9yZW1vdGUtZGF0YWJh
c2UtcHJvdmlkZXI+PGxhbmd1YWdlPmVuZzwvbGFuZ3VhZ2U+PC9yZWNvcmQ+PC9DaXRlPjwvRW5k
Tm90ZT5=
</w:fldData>
        </w:fldChar>
      </w:r>
      <w:r w:rsidR="00DB7EC9" w:rsidRPr="00DB44B8">
        <w:rPr>
          <w:rFonts w:ascii="Times New Roman" w:eastAsia="Calibri" w:hAnsi="Times New Roman" w:cs="Times New Roman"/>
        </w:rPr>
        <w:instrText xml:space="preserve"> ADDIN EN.CITE </w:instrText>
      </w:r>
      <w:r w:rsidR="00DB7EC9" w:rsidRPr="00DB44B8">
        <w:rPr>
          <w:rFonts w:ascii="Times New Roman" w:eastAsia="Calibri" w:hAnsi="Times New Roman" w:cs="Times New Roman"/>
        </w:rPr>
        <w:fldChar w:fldCharType="begin">
          <w:fldData xml:space="preserve">PEVuZE5vdGU+PENpdGU+PEF1dGhvcj5Db29rZTwvQXV0aG9yPjxZZWFyPjIwMDU8L1llYXI+PFJl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MTA1NzA1MzE8L2N1c3RvbTI+PGVsZWN0
cm9uaWMtcmVzb3VyY2UtbnVtPjEwLjMzODkvZm51dC4yMDIzLjEyNTYxODk8L2VsZWN0cm9uaWMt
cmVzb3VyY2UtbnVtPjxyZW1vdGUtZGF0YWJhc2UtcHJvdmlkZXI+TkxNPC9yZW1vdGUtZGF0YWJh
c2UtcHJvdmlkZXI+PGxhbmd1YWdlPmVuZzwvbGFuZ3VhZ2U+PC9yZWNvcmQ+PC9DaXRlPjwvRW5k
Tm90ZT5=
</w:fldData>
        </w:fldChar>
      </w:r>
      <w:r w:rsidR="00DB7EC9" w:rsidRPr="00DB44B8">
        <w:rPr>
          <w:rFonts w:ascii="Times New Roman" w:eastAsia="Calibri" w:hAnsi="Times New Roman" w:cs="Times New Roman"/>
        </w:rPr>
        <w:instrText xml:space="preserve"> ADDIN EN.CITE.DATA </w:instrText>
      </w:r>
      <w:r w:rsidR="00DB7EC9" w:rsidRPr="00DB44B8">
        <w:rPr>
          <w:rFonts w:ascii="Times New Roman" w:eastAsia="Calibri" w:hAnsi="Times New Roman" w:cs="Times New Roman"/>
        </w:rPr>
      </w:r>
      <w:r w:rsidR="00DB7EC9" w:rsidRPr="00DB44B8">
        <w:rPr>
          <w:rFonts w:ascii="Times New Roman" w:eastAsia="Calibri" w:hAnsi="Times New Roman" w:cs="Times New Roman"/>
        </w:rPr>
        <w:fldChar w:fldCharType="end"/>
      </w:r>
      <w:r w:rsidR="00D949D3" w:rsidRPr="00DB44B8">
        <w:rPr>
          <w:rFonts w:ascii="Times New Roman" w:eastAsia="Calibri" w:hAnsi="Times New Roman" w:cs="Times New Roman"/>
        </w:rPr>
      </w:r>
      <w:r w:rsidR="00D949D3" w:rsidRPr="00DB44B8">
        <w:rPr>
          <w:rFonts w:ascii="Times New Roman" w:eastAsia="Calibri" w:hAnsi="Times New Roman" w:cs="Times New Roman"/>
        </w:rPr>
        <w:fldChar w:fldCharType="separate"/>
      </w:r>
      <w:r w:rsidR="00DB7EC9" w:rsidRPr="00DB44B8">
        <w:rPr>
          <w:rFonts w:ascii="Times New Roman" w:eastAsia="Calibri" w:hAnsi="Times New Roman" w:cs="Times New Roman"/>
          <w:noProof/>
        </w:rPr>
        <w:t>(65, 66)</w:t>
      </w:r>
      <w:r w:rsidR="00D949D3" w:rsidRPr="00DB44B8">
        <w:rPr>
          <w:rFonts w:ascii="Times New Roman" w:eastAsia="Calibri" w:hAnsi="Times New Roman" w:cs="Times New Roman"/>
        </w:rPr>
        <w:fldChar w:fldCharType="end"/>
      </w:r>
      <w:r w:rsidR="00D949D3" w:rsidRPr="00DB44B8">
        <w:rPr>
          <w:rFonts w:ascii="Times New Roman" w:eastAsia="Calibri" w:hAnsi="Times New Roman" w:cs="Times New Roman"/>
        </w:rPr>
        <w:t>.</w:t>
      </w:r>
      <w:r w:rsidR="005B2170" w:rsidRPr="00DB44B8">
        <w:rPr>
          <w:rFonts w:ascii="Times New Roman" w:eastAsia="Calibri" w:hAnsi="Times New Roman" w:cs="Times New Roman"/>
        </w:rPr>
        <w:t xml:space="preserve"> </w:t>
      </w:r>
      <w:r w:rsidR="0092540B" w:rsidRPr="00DB44B8">
        <w:rPr>
          <w:rFonts w:ascii="Times New Roman" w:hAnsi="Times New Roman" w:cs="Times New Roman"/>
        </w:rPr>
        <w:t>Cultural norms within ethnic groups, such as leisure activities and eating habits, may contribute to sex-specific</w:t>
      </w:r>
      <w:r w:rsidR="00F13FC9" w:rsidRPr="00DB44B8">
        <w:rPr>
          <w:rFonts w:ascii="Times New Roman" w:hAnsi="Times New Roman" w:cs="Times New Roman"/>
        </w:rPr>
        <w:t xml:space="preserve"> associ</w:t>
      </w:r>
      <w:r w:rsidR="0092540B" w:rsidRPr="00DB44B8">
        <w:rPr>
          <w:rFonts w:ascii="Times New Roman" w:hAnsi="Times New Roman" w:cs="Times New Roman"/>
        </w:rPr>
        <w:t>ation</w:t>
      </w:r>
      <w:r w:rsidR="00F13FC9" w:rsidRPr="00DB44B8">
        <w:rPr>
          <w:rFonts w:ascii="Times New Roman" w:hAnsi="Times New Roman" w:cs="Times New Roman"/>
        </w:rPr>
        <w:t>s</w:t>
      </w:r>
      <w:r w:rsidR="0092540B" w:rsidRPr="00DB44B8">
        <w:rPr>
          <w:rFonts w:ascii="Times New Roman" w:hAnsi="Times New Roman" w:cs="Times New Roman"/>
        </w:rPr>
        <w:t xml:space="preserve"> </w:t>
      </w:r>
      <w:r w:rsidR="0092540B" w:rsidRPr="00DB44B8">
        <w:rPr>
          <w:rFonts w:ascii="Times New Roman" w:hAnsi="Times New Roman" w:cs="Times New Roman"/>
        </w:rPr>
        <w:fldChar w:fldCharType="begin"/>
      </w:r>
      <w:r w:rsidR="00DB7EC9" w:rsidRPr="00DB44B8">
        <w:rPr>
          <w:rFonts w:ascii="Times New Roman" w:hAnsi="Times New Roman" w:cs="Times New Roman"/>
        </w:rPr>
        <w:instrText xml:space="preserve"> ADDIN EN.CITE &lt;EndNote&gt;&lt;Cite&gt;&lt;Author&gt;Chatham&lt;/Author&gt;&lt;Year&gt;2020&lt;/Year&gt;&lt;RecNum&gt;1521&lt;/RecNum&gt;&lt;DisplayText&gt;(67)&lt;/DisplayText&gt;&lt;record&gt;&lt;rec-number&gt;1521&lt;/rec-number&gt;&lt;foreign-keys&gt;&lt;key app="EN" db-id="trrtxszapet9r4e0pxrpzzv30d0vrsrastwf" timestamp="1702958014"&gt;1521&lt;/key&gt;&lt;/foreign-keys&gt;&lt;ref-type name="Journal Article"&gt;17&lt;/ref-type&gt;&lt;contributors&gt;&lt;authors&gt;&lt;author&gt;Chatham, Rebecca E.&lt;/author&gt;&lt;author&gt;Mixer, Sandra J.&lt;/author&gt;&lt;/authors&gt;&lt;/contributors&gt;&lt;titles&gt;&lt;title&gt;Cultural Influences on Childhood Obesity in Ethnic Minorities: A Qualitative Systematic Review&lt;/title&gt;&lt;secondary-title&gt;Journal of Transcultural Nursing&lt;/secondary-title&gt;&lt;/titles&gt;&lt;periodical&gt;&lt;full-title&gt;Journal of Transcultural Nursing&lt;/full-title&gt;&lt;/periodical&gt;&lt;pages&gt;87-99&lt;/pages&gt;&lt;volume&gt;31&lt;/volume&gt;&lt;number&gt;1&lt;/number&gt;&lt;keywords&gt;&lt;keyword&gt;obesogenic factors,obesogenic environment,child feeding,immigrants&lt;/keyword&gt;&lt;/keywords&gt;&lt;dates&gt;&lt;year&gt;2020&lt;/year&gt;&lt;/dates&gt;&lt;accession-num&gt;31423926&lt;/accession-num&gt;&lt;urls&gt;&lt;related-urls&gt;&lt;url&gt;https://journals.sagepub.com/doi/abs/10.1177/1043659619869428&lt;/url&gt;&lt;/related-urls&gt;&lt;/urls&gt;&lt;electronic-resource-num&gt;10.1177/1043659619869428&lt;/electronic-resource-num&gt;&lt;/record&gt;&lt;/Cite&gt;&lt;/EndNote&gt;</w:instrText>
      </w:r>
      <w:r w:rsidR="0092540B" w:rsidRPr="00DB44B8">
        <w:rPr>
          <w:rFonts w:ascii="Times New Roman" w:hAnsi="Times New Roman" w:cs="Times New Roman"/>
        </w:rPr>
        <w:fldChar w:fldCharType="separate"/>
      </w:r>
      <w:r w:rsidR="00DB7EC9" w:rsidRPr="00DB44B8">
        <w:rPr>
          <w:rFonts w:ascii="Times New Roman" w:hAnsi="Times New Roman" w:cs="Times New Roman"/>
          <w:noProof/>
        </w:rPr>
        <w:t>(67)</w:t>
      </w:r>
      <w:r w:rsidR="0092540B" w:rsidRPr="00DB44B8">
        <w:rPr>
          <w:rFonts w:ascii="Times New Roman" w:hAnsi="Times New Roman" w:cs="Times New Roman"/>
        </w:rPr>
        <w:fldChar w:fldCharType="end"/>
      </w:r>
      <w:r w:rsidR="0092540B" w:rsidRPr="00DB44B8">
        <w:rPr>
          <w:rFonts w:ascii="Times New Roman" w:hAnsi="Times New Roman" w:cs="Times New Roman"/>
        </w:rPr>
        <w:t xml:space="preserve">. Although we adjusted for ethnicity in our models, the largely homogeneous sample precluded an assessment of whether sex-specific associations differ meaningfully by ethnicity. Further research is needed to clarify how biological, behavioural, and ethnic factors explain observed sex-specific associations. </w:t>
      </w:r>
    </w:p>
    <w:p w14:paraId="5F348124" w14:textId="77777777" w:rsidR="0092540B" w:rsidRPr="00DB44B8" w:rsidRDefault="0092540B" w:rsidP="000136DA">
      <w:pPr>
        <w:spacing w:line="480" w:lineRule="auto"/>
        <w:jc w:val="both"/>
        <w:rPr>
          <w:rFonts w:ascii="Times New Roman" w:hAnsi="Times New Roman" w:cs="Times New Roman"/>
        </w:rPr>
      </w:pPr>
    </w:p>
    <w:p w14:paraId="28F49287" w14:textId="4AC22F2D" w:rsidR="006F4B8A" w:rsidRPr="00DB44B8" w:rsidRDefault="004B5BF8" w:rsidP="008A2AF9">
      <w:pPr>
        <w:spacing w:line="480" w:lineRule="auto"/>
        <w:jc w:val="both"/>
        <w:rPr>
          <w:rFonts w:ascii="Times New Roman" w:hAnsi="Times New Roman" w:cs="Times New Roman"/>
        </w:rPr>
      </w:pPr>
      <w:r w:rsidRPr="00DB44B8">
        <w:rPr>
          <w:rFonts w:ascii="Times New Roman" w:hAnsi="Times New Roman" w:cs="Times New Roman"/>
        </w:rPr>
        <w:t>Our study provides novel insights into how reallocating time between movement behaviours influences different measures of adiposity in boys and girls.</w:t>
      </w:r>
      <w:r w:rsidRPr="00DB44B8" w:rsidDel="004B5BF8">
        <w:rPr>
          <w:rFonts w:ascii="Times New Roman" w:hAnsi="Times New Roman" w:cs="Times New Roman"/>
        </w:rPr>
        <w:t xml:space="preserve"> </w:t>
      </w:r>
      <w:r w:rsidR="00CF3FBA" w:rsidRPr="00DB44B8">
        <w:rPr>
          <w:rFonts w:ascii="Times New Roman" w:hAnsi="Times New Roman" w:cs="Times New Roman"/>
        </w:rPr>
        <w:t>Replacing LPA or SB with MVPA reduced all adiposity measures in both sexes</w:t>
      </w:r>
      <w:r w:rsidR="00E51FC0" w:rsidRPr="00DB44B8">
        <w:rPr>
          <w:rFonts w:ascii="Times New Roman" w:hAnsi="Times New Roman" w:cs="Times New Roman"/>
        </w:rPr>
        <w:t xml:space="preserve">. </w:t>
      </w:r>
      <w:r w:rsidR="00CF3FBA" w:rsidRPr="00DB44B8">
        <w:rPr>
          <w:rFonts w:ascii="Times New Roman" w:hAnsi="Times New Roman" w:cs="Times New Roman"/>
        </w:rPr>
        <w:t>However, replacing LPA or SB with sleep decreased adiposity only in boys.</w:t>
      </w:r>
      <w:r w:rsidR="00E51FC0" w:rsidRPr="00DB44B8">
        <w:rPr>
          <w:rFonts w:ascii="Times New Roman" w:hAnsi="Times New Roman" w:cs="Times New Roman"/>
        </w:rPr>
        <w:t xml:space="preserve"> The magnitude of these reductions varied by adiposity measure, with reductions of 1-3% in BMI and abdominal circumference, and 7-9% in MRI-measured subcutaneous and visceral adiposity</w:t>
      </w:r>
      <w:r w:rsidR="00CF3FBA" w:rsidRPr="00DB44B8">
        <w:rPr>
          <w:rFonts w:ascii="Times New Roman" w:hAnsi="Times New Roman" w:cs="Times New Roman"/>
        </w:rPr>
        <w:t xml:space="preserve"> volumes</w:t>
      </w:r>
      <w:r w:rsidR="00E51FC0" w:rsidRPr="00DB44B8">
        <w:rPr>
          <w:rFonts w:ascii="Times New Roman" w:hAnsi="Times New Roman" w:cs="Times New Roman"/>
        </w:rPr>
        <w:t xml:space="preserve"> for a 30-minute reallocation of movement behaviours.</w:t>
      </w:r>
      <w:r w:rsidR="00F172C1" w:rsidRPr="00DB44B8">
        <w:rPr>
          <w:rFonts w:ascii="Times New Roman" w:hAnsi="Times New Roman" w:cs="Times New Roman"/>
        </w:rPr>
        <w:t xml:space="preserve"> </w:t>
      </w:r>
      <w:r w:rsidR="00C13AB8" w:rsidRPr="00DB44B8">
        <w:rPr>
          <w:rFonts w:ascii="Times New Roman" w:hAnsi="Times New Roman" w:cs="Times New Roman"/>
        </w:rPr>
        <w:t xml:space="preserve">Sensitivity analyses with &lt;30-minute </w:t>
      </w:r>
      <w:r w:rsidR="00C13AB8" w:rsidRPr="00DB44B8">
        <w:rPr>
          <w:rFonts w:ascii="Times New Roman" w:hAnsi="Times New Roman" w:cs="Times New Roman"/>
        </w:rPr>
        <w:lastRenderedPageBreak/>
        <w:t xml:space="preserve">reallocations demonstrated similar direction of associations, supporting the potential impact of even modest daily shifts in movement behaviours on adiposity. </w:t>
      </w:r>
      <w:r w:rsidR="00E3232A" w:rsidRPr="00DB44B8">
        <w:rPr>
          <w:rFonts w:ascii="Times New Roman" w:hAnsi="Times New Roman" w:cs="Times New Roman"/>
        </w:rPr>
        <w:t xml:space="preserve">These results underscore the public health value of small, achievable changes in activity patterns. </w:t>
      </w:r>
      <w:r w:rsidR="006F4B8A" w:rsidRPr="00DB44B8">
        <w:rPr>
          <w:rFonts w:ascii="Times New Roman" w:hAnsi="Times New Roman" w:cs="Times New Roman"/>
        </w:rPr>
        <w:t>Despite the non-significant overall composition in girls, isotemporal substitution analysis remained valid and clinically meaningful because it specifically leverages the significant MVPA associations by modelling realistic reallocations from behaviours with null effects (LPA,</w:t>
      </w:r>
      <w:r w:rsidR="005527D4" w:rsidRPr="00DB44B8">
        <w:rPr>
          <w:rFonts w:ascii="Times New Roman" w:hAnsi="Times New Roman" w:cs="Times New Roman"/>
        </w:rPr>
        <w:t xml:space="preserve"> SB</w:t>
      </w:r>
      <w:r w:rsidR="006F4B8A" w:rsidRPr="00DB44B8">
        <w:rPr>
          <w:rFonts w:ascii="Times New Roman" w:hAnsi="Times New Roman" w:cs="Times New Roman"/>
        </w:rPr>
        <w:t xml:space="preserve">) toward the behaviour with established beneficial associations (MVPA). This approach isolates the beneficial pathway and provides actionable insights for targeted interventions, explaining why substantial adiposity reductions could be achieved through modest increases in MVPA despite the non-significant overall compositional pattern. </w:t>
      </w:r>
    </w:p>
    <w:p w14:paraId="69F82CA6" w14:textId="21981B1B" w:rsidR="00EB50CE" w:rsidRPr="00DB44B8" w:rsidRDefault="00374ADB" w:rsidP="008A2AF9">
      <w:pPr>
        <w:spacing w:line="480" w:lineRule="auto"/>
        <w:jc w:val="both"/>
        <w:rPr>
          <w:rFonts w:ascii="Times New Roman" w:hAnsi="Times New Roman" w:cs="Times New Roman"/>
        </w:rPr>
      </w:pPr>
      <w:r w:rsidRPr="00DB44B8">
        <w:rPr>
          <w:rFonts w:ascii="Times New Roman" w:hAnsi="Times New Roman" w:cs="Times New Roman"/>
        </w:rPr>
        <w:t>Our findings align with previous research highlighting the beneficial effects of reallocating time to higher intensity PA or sleep to reduce adiposity in children</w:t>
      </w:r>
      <w:r w:rsidR="00A37334" w:rsidRPr="00DB44B8">
        <w:rPr>
          <w:rFonts w:ascii="Times New Roman" w:hAnsi="Times New Roman" w:cs="Times New Roman"/>
        </w:rPr>
        <w:t xml:space="preserve"> </w:t>
      </w:r>
      <w:r w:rsidR="00A37334" w:rsidRPr="00DB44B8">
        <w:rPr>
          <w:rFonts w:ascii="Times New Roman" w:hAnsi="Times New Roman" w:cs="Times New Roman"/>
        </w:rPr>
        <w:fldChar w:fldCharType="begin">
          <w:fldData xml:space="preserve">PEVuZE5vdGU+PENpdGU+PEF1dGhvcj5Hw6FiYTwvQXV0aG9yPjxZZWFyPjIwMjA8L1llYXI+PFJl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</w:fldData>
        </w:fldChar>
      </w:r>
      <w:r w:rsidR="00DB7EC9" w:rsidRPr="00DB44B8">
        <w:rPr>
          <w:rFonts w:ascii="Times New Roman" w:hAnsi="Times New Roman" w:cs="Times New Roman"/>
        </w:rPr>
        <w:instrText xml:space="preserve"> ADDIN EN.CITE </w:instrText>
      </w:r>
      <w:r w:rsidR="00DB7EC9" w:rsidRPr="00DB44B8">
        <w:rPr>
          <w:rFonts w:ascii="Times New Roman" w:hAnsi="Times New Roman" w:cs="Times New Roman"/>
        </w:rPr>
        <w:fldChar w:fldCharType="begin">
          <w:fldData xml:space="preserve">PEVuZE5vdGU+PENpdGU+PEF1dGhvcj5Hw6FiYTwvQXV0aG9yPjxZZWFyPjIwMjA8L1llYXI+PFJl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</w:fldData>
        </w:fldChar>
      </w:r>
      <w:r w:rsidR="00DB7EC9" w:rsidRPr="00DB44B8">
        <w:rPr>
          <w:rFonts w:ascii="Times New Roman" w:hAnsi="Times New Roman" w:cs="Times New Roman"/>
        </w:rPr>
        <w:instrText xml:space="preserve"> ADDIN EN.CITE.DATA </w:instrText>
      </w:r>
      <w:r w:rsidR="00DB7EC9" w:rsidRPr="00DB44B8">
        <w:rPr>
          <w:rFonts w:ascii="Times New Roman" w:hAnsi="Times New Roman" w:cs="Times New Roman"/>
        </w:rPr>
      </w:r>
      <w:r w:rsidR="00DB7EC9" w:rsidRPr="00DB44B8">
        <w:rPr>
          <w:rFonts w:ascii="Times New Roman" w:hAnsi="Times New Roman" w:cs="Times New Roman"/>
        </w:rPr>
        <w:fldChar w:fldCharType="end"/>
      </w:r>
      <w:r w:rsidR="00A37334" w:rsidRPr="00DB44B8">
        <w:rPr>
          <w:rFonts w:ascii="Times New Roman" w:hAnsi="Times New Roman" w:cs="Times New Roman"/>
        </w:rPr>
      </w:r>
      <w:r w:rsidR="00A37334" w:rsidRPr="00DB44B8">
        <w:rPr>
          <w:rFonts w:ascii="Times New Roman" w:hAnsi="Times New Roman" w:cs="Times New Roman"/>
        </w:rPr>
        <w:fldChar w:fldCharType="separate"/>
      </w:r>
      <w:r w:rsidR="00DB7EC9" w:rsidRPr="00DB44B8">
        <w:rPr>
          <w:rFonts w:ascii="Times New Roman" w:hAnsi="Times New Roman" w:cs="Times New Roman"/>
          <w:noProof/>
        </w:rPr>
        <w:t>(50, 68, 69)</w:t>
      </w:r>
      <w:r w:rsidR="00A37334" w:rsidRPr="00DB44B8">
        <w:rPr>
          <w:rFonts w:ascii="Times New Roman" w:hAnsi="Times New Roman" w:cs="Times New Roman"/>
        </w:rPr>
        <w:fldChar w:fldCharType="end"/>
      </w:r>
      <w:r w:rsidR="00A37334" w:rsidRPr="00DB44B8">
        <w:rPr>
          <w:rFonts w:ascii="Times New Roman" w:hAnsi="Times New Roman" w:cs="Times New Roman"/>
        </w:rPr>
        <w:t xml:space="preserve">. For instance, Gaba et al. </w:t>
      </w:r>
      <w:r w:rsidR="002C5979" w:rsidRPr="00DB44B8">
        <w:rPr>
          <w:rFonts w:ascii="Times New Roman" w:hAnsi="Times New Roman" w:cs="Times New Roman"/>
        </w:rPr>
        <w:t>reported</w:t>
      </w:r>
      <w:r w:rsidR="00A37334" w:rsidRPr="00DB44B8">
        <w:rPr>
          <w:rFonts w:ascii="Times New Roman" w:hAnsi="Times New Roman" w:cs="Times New Roman"/>
        </w:rPr>
        <w:t xml:space="preserve"> that </w:t>
      </w:r>
      <w:r w:rsidR="002C5979" w:rsidRPr="00DB44B8">
        <w:rPr>
          <w:rFonts w:ascii="Times New Roman" w:hAnsi="Times New Roman" w:cs="Times New Roman"/>
        </w:rPr>
        <w:t xml:space="preserve">substituting </w:t>
      </w:r>
      <w:r w:rsidR="00F23297" w:rsidRPr="00DB44B8">
        <w:rPr>
          <w:rFonts w:ascii="Times New Roman" w:hAnsi="Times New Roman" w:cs="Times New Roman"/>
        </w:rPr>
        <w:t>one</w:t>
      </w:r>
      <w:r w:rsidR="002C5979" w:rsidRPr="00DB44B8">
        <w:rPr>
          <w:rFonts w:ascii="Times New Roman" w:hAnsi="Times New Roman" w:cs="Times New Roman"/>
        </w:rPr>
        <w:t xml:space="preserve"> hour per week of </w:t>
      </w:r>
      <w:r w:rsidR="009B399F" w:rsidRPr="00DB44B8">
        <w:rPr>
          <w:rFonts w:ascii="Times New Roman" w:hAnsi="Times New Roman" w:cs="Times New Roman"/>
        </w:rPr>
        <w:t xml:space="preserve">SB </w:t>
      </w:r>
      <w:r w:rsidR="00856A3A" w:rsidRPr="00DB44B8">
        <w:rPr>
          <w:rFonts w:ascii="Times New Roman" w:hAnsi="Times New Roman" w:cs="Times New Roman"/>
        </w:rPr>
        <w:t xml:space="preserve">bout </w:t>
      </w:r>
      <w:r w:rsidR="009B399F" w:rsidRPr="00DB44B8">
        <w:rPr>
          <w:rFonts w:ascii="Times New Roman" w:hAnsi="Times New Roman" w:cs="Times New Roman"/>
        </w:rPr>
        <w:t>(10–29 min)</w:t>
      </w:r>
      <w:r w:rsidR="002C5979" w:rsidRPr="00DB44B8">
        <w:rPr>
          <w:rFonts w:ascii="Times New Roman" w:hAnsi="Times New Roman" w:cs="Times New Roman"/>
        </w:rPr>
        <w:t xml:space="preserve"> with MVPA was associated with a 6% decrease in visceral fat tissue volumes</w:t>
      </w:r>
      <w:r w:rsidR="00A37334" w:rsidRPr="00DB44B8">
        <w:rPr>
          <w:rFonts w:ascii="Times New Roman" w:hAnsi="Times New Roman" w:cs="Times New Roman"/>
        </w:rPr>
        <w:t xml:space="preserve"> </w:t>
      </w:r>
      <w:r w:rsidR="00A37334" w:rsidRPr="00DB44B8">
        <w:rPr>
          <w:rFonts w:ascii="Times New Roman" w:hAnsi="Times New Roman" w:cs="Times New Roman"/>
        </w:rPr>
        <w:fldChar w:fldCharType="begin"/>
      </w:r>
      <w:r w:rsidR="00DB7EC9" w:rsidRPr="00DB44B8">
        <w:rPr>
          <w:rFonts w:ascii="Times New Roman" w:hAnsi="Times New Roman" w:cs="Times New Roman"/>
        </w:rPr>
        <w:instrText xml:space="preserve"> ADDIN EN.CITE &lt;EndNote&gt;&lt;Cite&gt;&lt;Author&gt;Gába&lt;/Author&gt;&lt;Year&gt;2020&lt;/Year&gt;&lt;RecNum&gt;1664&lt;/RecNum&gt;&lt;DisplayText&gt;(50)&lt;/DisplayText&gt;&lt;record&gt;&lt;rec-number&gt;1664&lt;/rec-number&gt;&lt;foreign-keys&gt;&lt;key app="EN" db-id="trrtxszapet9r4e0pxrpzzv30d0vrsrastwf" timestamp="1725034269"&gt;1664&lt;/key&gt;&lt;/foreign-keys&gt;&lt;ref-type name="Journal Article"&gt;17&lt;/ref-type&gt;&lt;contributors&gt;&lt;authors&gt;&lt;author&gt;Gába, Aleš&lt;/author&gt;&lt;author&gt;Pedišić, Željko&lt;/author&gt;&lt;author&gt;Štefelová, Nikola&lt;/author&gt;&lt;author&gt;Dygrýn, Jan&lt;/author&gt;&lt;author&gt;Hron, Karel&lt;/author&gt;&lt;author&gt;Dumuid, Dorothea&lt;/author&gt;&lt;author&gt;Tremblay, Mark&lt;/author&gt;&lt;/authors&gt;&lt;/contributors&gt;&lt;titles&gt;&lt;title&gt;Sedentary behavior patterns and adiposity in children: a study based on compositional data analysis&lt;/title&gt;&lt;secondary-title&gt;BMC Pediatrics&lt;/secondary-title&gt;&lt;/titles&gt;&lt;periodical&gt;&lt;full-title&gt;BMC Pediatrics&lt;/full-title&gt;&lt;/periodical&gt;&lt;pages&gt;147&lt;/pages&gt;&lt;volume&gt;20&lt;/volume&gt;&lt;number&gt;1&lt;/number&gt;&lt;dates&gt;&lt;year&gt;2020&lt;/year&gt;&lt;pub-dates&gt;&lt;date&gt;2020/04/02&lt;/date&gt;&lt;/pub-dates&gt;&lt;/dates&gt;&lt;isbn&gt;1471-2431&lt;/isbn&gt;&lt;urls&gt;&lt;related-urls&gt;&lt;url&gt;https://doi.org/10.1186/s12887-020-02036-6&lt;/url&gt;&lt;/related-urls&gt;&lt;/urls&gt;&lt;electronic-resource-num&gt;10.1186/s12887-020-02036-6&lt;/electronic-resource-num&gt;&lt;/record&gt;&lt;/Cite&gt;&lt;/EndNote&gt;</w:instrText>
      </w:r>
      <w:r w:rsidR="00A37334" w:rsidRPr="00DB44B8">
        <w:rPr>
          <w:rFonts w:ascii="Times New Roman" w:hAnsi="Times New Roman" w:cs="Times New Roman"/>
        </w:rPr>
        <w:fldChar w:fldCharType="separate"/>
      </w:r>
      <w:r w:rsidR="00DB7EC9" w:rsidRPr="00DB44B8">
        <w:rPr>
          <w:rFonts w:ascii="Times New Roman" w:hAnsi="Times New Roman" w:cs="Times New Roman"/>
          <w:noProof/>
        </w:rPr>
        <w:t>(50)</w:t>
      </w:r>
      <w:r w:rsidR="00A37334" w:rsidRPr="00DB44B8">
        <w:rPr>
          <w:rFonts w:ascii="Times New Roman" w:hAnsi="Times New Roman" w:cs="Times New Roman"/>
        </w:rPr>
        <w:fldChar w:fldCharType="end"/>
      </w:r>
      <w:r w:rsidR="00A37334" w:rsidRPr="00DB44B8">
        <w:rPr>
          <w:rFonts w:ascii="Times New Roman" w:hAnsi="Times New Roman" w:cs="Times New Roman"/>
        </w:rPr>
        <w:t xml:space="preserve">. </w:t>
      </w:r>
      <w:r w:rsidRPr="00DB44B8">
        <w:rPr>
          <w:rFonts w:ascii="Times New Roman" w:hAnsi="Times New Roman" w:cs="Times New Roman"/>
        </w:rPr>
        <w:t xml:space="preserve">The smaller magnitude of changes observed in BMI and abdominal circumference in our study supports the weak or non-significant associations reported in a systematic review and meta-analysis regarding the reallocation of movement behaviours </w:t>
      </w:r>
      <w:r w:rsidR="00856A3A" w:rsidRPr="00DB44B8">
        <w:rPr>
          <w:rFonts w:ascii="Times New Roman" w:hAnsi="Times New Roman" w:cs="Times New Roman"/>
        </w:rPr>
        <w:fldChar w:fldCharType="begin">
          <w:fldData xml:space="preserve">PEVuZE5vdGU+PENpdGU+PEF1dGhvcj5HYXJjw61hLUhlcm1vc288L0F1dGhvcj48WWVhcj4yMDE3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</w:fldData>
        </w:fldChar>
      </w:r>
      <w:r w:rsidR="00DB7EC9" w:rsidRPr="00DB44B8">
        <w:rPr>
          <w:rFonts w:ascii="Times New Roman" w:hAnsi="Times New Roman" w:cs="Times New Roman"/>
        </w:rPr>
        <w:instrText xml:space="preserve"> ADDIN EN.CITE </w:instrText>
      </w:r>
      <w:r w:rsidR="00DB7EC9" w:rsidRPr="00DB44B8">
        <w:rPr>
          <w:rFonts w:ascii="Times New Roman" w:hAnsi="Times New Roman" w:cs="Times New Roman"/>
        </w:rPr>
        <w:fldChar w:fldCharType="begin">
          <w:fldData xml:space="preserve">PEVuZE5vdGU+PENpdGU+PEF1dGhvcj5HYXJjw61hLUhlcm1vc288L0F1dGhvcj48WWVhcj4yMDE3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</w:fldData>
        </w:fldChar>
      </w:r>
      <w:r w:rsidR="00DB7EC9" w:rsidRPr="00DB44B8">
        <w:rPr>
          <w:rFonts w:ascii="Times New Roman" w:hAnsi="Times New Roman" w:cs="Times New Roman"/>
        </w:rPr>
        <w:instrText xml:space="preserve"> ADDIN EN.CITE.DATA </w:instrText>
      </w:r>
      <w:r w:rsidR="00DB7EC9" w:rsidRPr="00DB44B8">
        <w:rPr>
          <w:rFonts w:ascii="Times New Roman" w:hAnsi="Times New Roman" w:cs="Times New Roman"/>
        </w:rPr>
      </w:r>
      <w:r w:rsidR="00DB7EC9" w:rsidRPr="00DB44B8">
        <w:rPr>
          <w:rFonts w:ascii="Times New Roman" w:hAnsi="Times New Roman" w:cs="Times New Roman"/>
        </w:rPr>
        <w:fldChar w:fldCharType="end"/>
      </w:r>
      <w:r w:rsidR="00856A3A" w:rsidRPr="00DB44B8">
        <w:rPr>
          <w:rFonts w:ascii="Times New Roman" w:hAnsi="Times New Roman" w:cs="Times New Roman"/>
        </w:rPr>
      </w:r>
      <w:r w:rsidR="00856A3A" w:rsidRPr="00DB44B8">
        <w:rPr>
          <w:rFonts w:ascii="Times New Roman" w:hAnsi="Times New Roman" w:cs="Times New Roman"/>
        </w:rPr>
        <w:fldChar w:fldCharType="separate"/>
      </w:r>
      <w:r w:rsidR="00DB7EC9" w:rsidRPr="00DB44B8">
        <w:rPr>
          <w:rFonts w:ascii="Times New Roman" w:hAnsi="Times New Roman" w:cs="Times New Roman"/>
          <w:noProof/>
        </w:rPr>
        <w:t>(69)</w:t>
      </w:r>
      <w:r w:rsidR="00856A3A" w:rsidRPr="00DB44B8">
        <w:rPr>
          <w:rFonts w:ascii="Times New Roman" w:hAnsi="Times New Roman" w:cs="Times New Roman"/>
        </w:rPr>
        <w:fldChar w:fldCharType="end"/>
      </w:r>
      <w:r w:rsidR="00856A3A" w:rsidRPr="00DB44B8">
        <w:rPr>
          <w:rFonts w:ascii="Times New Roman" w:hAnsi="Times New Roman" w:cs="Times New Roman"/>
        </w:rPr>
        <w:t xml:space="preserve">. </w:t>
      </w:r>
      <w:r w:rsidR="0078409C" w:rsidRPr="00DB44B8">
        <w:rPr>
          <w:rFonts w:ascii="Times New Roman" w:hAnsi="Times New Roman" w:cs="Times New Roman"/>
        </w:rPr>
        <w:t>Our findings suggest that weaker associations in previous studies may not be negligible and could be more pronounced with precise measures. Variations in reductions across adiposity measures likely reflect their sensitivity</w:t>
      </w:r>
      <w:r w:rsidR="00E84638" w:rsidRPr="00DB44B8">
        <w:rPr>
          <w:rFonts w:ascii="Times New Roman" w:hAnsi="Times New Roman" w:cs="Times New Roman"/>
        </w:rPr>
        <w:t xml:space="preserve"> </w:t>
      </w:r>
      <w:r w:rsidR="00E84638" w:rsidRPr="00DB44B8">
        <w:rPr>
          <w:rFonts w:ascii="Times New Roman" w:hAnsi="Times New Roman" w:cs="Times New Roman"/>
        </w:rPr>
        <w:fldChar w:fldCharType="begin"/>
      </w:r>
      <w:r w:rsidR="00DB7EC9" w:rsidRPr="00DB44B8">
        <w:rPr>
          <w:rFonts w:ascii="Times New Roman" w:hAnsi="Times New Roman" w:cs="Times New Roman"/>
        </w:rPr>
        <w:instrText xml:space="preserve"> ADDIN EN.CITE &lt;EndNote&gt;&lt;Cite&gt;&lt;Author&gt;Samadi&lt;/Author&gt;&lt;Year&gt;2013&lt;/Year&gt;&lt;RecNum&gt;1684&lt;/RecNum&gt;&lt;DisplayText&gt;(70)&lt;/DisplayText&gt;&lt;record&gt;&lt;rec-number&gt;1684&lt;/rec-number&gt;&lt;foreign-keys&gt;&lt;key app="EN" db-id="trrtxszapet9r4e0pxrpzzv30d0vrsrastwf" timestamp="1726832589"&gt;1684&lt;/key&gt;&lt;/foreign-keys&gt;&lt;ref-type name="Journal Article"&gt;17&lt;/ref-type&gt;&lt;contributors&gt;&lt;authors&gt;&lt;author&gt;Samadi, M.&lt;/author&gt;&lt;author&gt;Sadrzade-Yeganeh, H.&lt;/author&gt;&lt;author&gt;Azadbakht, L.&lt;/author&gt;&lt;author&gt;Jafarian, K.&lt;/author&gt;&lt;author&gt;Rahimi, A.&lt;/author&gt;&lt;author&gt;Sotoudeh, G.&lt;/author&gt;&lt;/authors&gt;&lt;/contributors&gt;&lt;auth-address&gt;Department of Community Nutrition, School of Nutritional Sciences and Dietetics and School of Public Health, Tehran University of Medical Sciences, Isfahan, Iran.&amp;#xD;Department of Community Nutrition, Food Security Research Center, School of Nutrition and Food Sciences, Isfahan University of Medical Sciences, Isfahan, Iran.&amp;#xD;Department of Statistics and Epidemiology, School of Public Health, Tehran University of Medical Sciences, Tehran, Iran.&lt;/auth-address&gt;&lt;titles&gt;&lt;title&gt;Sensitivity and specificity of body mass index in determining obesity in children&lt;/title&gt;&lt;secondary-title&gt;J Res Med Sci&lt;/secondary-title&gt;&lt;/titles&gt;&lt;periodical&gt;&lt;full-title&gt;J Res Med Sci&lt;/full-title&gt;&lt;/periodical&gt;&lt;pages&gt;537-42&lt;/pages&gt;&lt;volume&gt;18&lt;/volume&gt;&lt;number&gt;7&lt;/number&gt;&lt;edition&gt;2014/02/12&lt;/edition&gt;&lt;keywords&gt;&lt;keyword&gt;Body mass index&lt;/keyword&gt;&lt;keyword&gt;children&lt;/keyword&gt;&lt;keyword&gt;fat mass index&lt;/keyword&gt;&lt;keyword&gt;obesity&lt;/keyword&gt;&lt;/keywords&gt;&lt;dates&gt;&lt;year&gt;2013&lt;/year&gt;&lt;pub-dates&gt;&lt;date&gt;Jul&lt;/date&gt;&lt;/pub-dates&gt;&lt;/dates&gt;&lt;isbn&gt;1735-1995 (Print)&amp;#xD;1735-1995&lt;/isbn&gt;&lt;accession-num&gt;24516482&lt;/accession-num&gt;&lt;urls&gt;&lt;/urls&gt;&lt;custom2&gt;PMC3897017&lt;/custom2&gt;&lt;remote-database-provider&gt;NLM&lt;/remote-database-provider&gt;&lt;language&gt;eng&lt;/language&gt;&lt;/record&gt;&lt;/Cite&gt;&lt;/EndNote&gt;</w:instrText>
      </w:r>
      <w:r w:rsidR="00E84638" w:rsidRPr="00DB44B8">
        <w:rPr>
          <w:rFonts w:ascii="Times New Roman" w:hAnsi="Times New Roman" w:cs="Times New Roman"/>
        </w:rPr>
        <w:fldChar w:fldCharType="separate"/>
      </w:r>
      <w:r w:rsidR="00DB7EC9" w:rsidRPr="00DB44B8">
        <w:rPr>
          <w:rFonts w:ascii="Times New Roman" w:hAnsi="Times New Roman" w:cs="Times New Roman"/>
          <w:noProof/>
        </w:rPr>
        <w:t>(70)</w:t>
      </w:r>
      <w:r w:rsidR="00E84638" w:rsidRPr="00DB44B8">
        <w:rPr>
          <w:rFonts w:ascii="Times New Roman" w:hAnsi="Times New Roman" w:cs="Times New Roman"/>
        </w:rPr>
        <w:fldChar w:fldCharType="end"/>
      </w:r>
      <w:r w:rsidR="008A2AF9" w:rsidRPr="00DB44B8">
        <w:rPr>
          <w:rFonts w:ascii="Times New Roman" w:hAnsi="Times New Roman" w:cs="Times New Roman"/>
        </w:rPr>
        <w:t xml:space="preserve">. MRI-measured subcutaneous and visceral adiposity are more precise and directly assess fat tissue, making them more responsive to changes in movement behaviours </w:t>
      </w:r>
      <w:r w:rsidR="00E84638" w:rsidRPr="00DB44B8">
        <w:rPr>
          <w:rFonts w:ascii="Times New Roman" w:eastAsia="Calibri" w:hAnsi="Times New Roman" w:cs="Times New Roman"/>
        </w:rPr>
        <w:fldChar w:fldCharType="begin">
          <w:fldData xml:space="preserve">PEVuZE5vdGU+PENpdGU+PEF1dGhvcj5Ib3JhbjwvQXV0aG9yPjxZZWFyPjIwMTU8L1llYXI+PFJl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</w:fldData>
        </w:fldChar>
      </w:r>
      <w:r w:rsidR="002C4813" w:rsidRPr="00DB44B8">
        <w:rPr>
          <w:rFonts w:ascii="Times New Roman" w:eastAsia="Calibri" w:hAnsi="Times New Roman" w:cs="Times New Roman"/>
        </w:rPr>
        <w:instrText xml:space="preserve"> ADDIN EN.CITE </w:instrText>
      </w:r>
      <w:r w:rsidR="002C4813" w:rsidRPr="00DB44B8">
        <w:rPr>
          <w:rFonts w:ascii="Times New Roman" w:eastAsia="Calibri" w:hAnsi="Times New Roman" w:cs="Times New Roman"/>
        </w:rPr>
        <w:fldChar w:fldCharType="begin">
          <w:fldData xml:space="preserve">PEVuZE5vdGU+PENpdGU+PEF1dGhvcj5Ib3JhbjwvQXV0aG9yPjxZZWFyPjIwMTU8L1llYXI+PFJl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</w:fldData>
        </w:fldChar>
      </w:r>
      <w:r w:rsidR="002C4813" w:rsidRPr="00DB44B8">
        <w:rPr>
          <w:rFonts w:ascii="Times New Roman" w:eastAsia="Calibri" w:hAnsi="Times New Roman" w:cs="Times New Roman"/>
        </w:rPr>
        <w:instrText xml:space="preserve"> ADDIN EN.CITE.DATA </w:instrText>
      </w:r>
      <w:r w:rsidR="002C4813" w:rsidRPr="00DB44B8">
        <w:rPr>
          <w:rFonts w:ascii="Times New Roman" w:eastAsia="Calibri" w:hAnsi="Times New Roman" w:cs="Times New Roman"/>
        </w:rPr>
      </w:r>
      <w:r w:rsidR="002C4813" w:rsidRPr="00DB44B8">
        <w:rPr>
          <w:rFonts w:ascii="Times New Roman" w:eastAsia="Calibri" w:hAnsi="Times New Roman" w:cs="Times New Roman"/>
        </w:rPr>
        <w:fldChar w:fldCharType="end"/>
      </w:r>
      <w:r w:rsidR="00E84638" w:rsidRPr="00DB44B8">
        <w:rPr>
          <w:rFonts w:ascii="Times New Roman" w:eastAsia="Calibri" w:hAnsi="Times New Roman" w:cs="Times New Roman"/>
        </w:rPr>
      </w:r>
      <w:r w:rsidR="00E84638" w:rsidRPr="00DB44B8">
        <w:rPr>
          <w:rFonts w:ascii="Times New Roman" w:eastAsia="Calibri" w:hAnsi="Times New Roman" w:cs="Times New Roman"/>
        </w:rPr>
        <w:fldChar w:fldCharType="separate"/>
      </w:r>
      <w:r w:rsidR="002C4813" w:rsidRPr="00DB44B8">
        <w:rPr>
          <w:rFonts w:ascii="Times New Roman" w:eastAsia="Calibri" w:hAnsi="Times New Roman" w:cs="Times New Roman"/>
          <w:noProof/>
        </w:rPr>
        <w:t>(15, 16)</w:t>
      </w:r>
      <w:r w:rsidR="00E84638" w:rsidRPr="00DB44B8">
        <w:rPr>
          <w:rFonts w:ascii="Times New Roman" w:eastAsia="Calibri" w:hAnsi="Times New Roman" w:cs="Times New Roman"/>
        </w:rPr>
        <w:fldChar w:fldCharType="end"/>
      </w:r>
      <w:r w:rsidR="008A2AF9" w:rsidRPr="00DB44B8">
        <w:rPr>
          <w:rFonts w:ascii="Times New Roman" w:hAnsi="Times New Roman" w:cs="Times New Roman"/>
        </w:rPr>
        <w:t>. BMI and abdominal circumference may take longer to show significant changes as they capture both fat and lean mass</w:t>
      </w:r>
      <w:r w:rsidR="00AE6000" w:rsidRPr="00DB44B8">
        <w:rPr>
          <w:rFonts w:ascii="Times New Roman" w:hAnsi="Times New Roman" w:cs="Times New Roman"/>
        </w:rPr>
        <w:t xml:space="preserve"> </w:t>
      </w:r>
      <w:r w:rsidR="00AE6000" w:rsidRPr="00DB44B8">
        <w:rPr>
          <w:rFonts w:ascii="Times New Roman" w:hAnsi="Times New Roman" w:cs="Times New Roman"/>
        </w:rPr>
        <w:fldChar w:fldCharType="begin"/>
      </w:r>
      <w:r w:rsidR="00DB7EC9" w:rsidRPr="00DB44B8">
        <w:rPr>
          <w:rFonts w:ascii="Times New Roman" w:hAnsi="Times New Roman" w:cs="Times New Roman"/>
        </w:rPr>
        <w:instrText xml:space="preserve"> ADDIN EN.CITE &lt;EndNote&gt;&lt;Cite&gt;&lt;Author&gt;Samadi&lt;/Author&gt;&lt;Year&gt;2013&lt;/Year&gt;&lt;RecNum&gt;1684&lt;/RecNum&gt;&lt;DisplayText&gt;(70)&lt;/DisplayText&gt;&lt;record&gt;&lt;rec-number&gt;1684&lt;/rec-number&gt;&lt;foreign-keys&gt;&lt;key app="EN" db-id="trrtxszapet9r4e0pxrpzzv30d0vrsrastwf" timestamp="1726832589"&gt;1684&lt;/key&gt;&lt;/foreign-keys&gt;&lt;ref-type name="Journal Article"&gt;17&lt;/ref-type&gt;&lt;contributors&gt;&lt;authors&gt;&lt;author&gt;Samadi, M.&lt;/author&gt;&lt;author&gt;Sadrzade-Yeganeh, H.&lt;/author&gt;&lt;author&gt;Azadbakht, L.&lt;/author&gt;&lt;author&gt;Jafarian, K.&lt;/author&gt;&lt;author&gt;Rahimi, A.&lt;/author&gt;&lt;author&gt;Sotoudeh, G.&lt;/author&gt;&lt;/authors&gt;&lt;/contributors&gt;&lt;auth-address&gt;Department of Community Nutrition, School of Nutritional Sciences and Dietetics and School of Public Health, Tehran University of Medical Sciences, Isfahan, Iran.&amp;#xD;Department of Community Nutrition, Food Security Research Center, School of Nutrition and Food Sciences, Isfahan University of Medical Sciences, Isfahan, Iran.&amp;#xD;Department of Statistics and Epidemiology, School of Public Health, Tehran University of Medical Sciences, Tehran, Iran.&lt;/auth-address&gt;&lt;titles&gt;&lt;title&gt;Sensitivity and specificity of body mass index in determining obesity in children&lt;/title&gt;&lt;secondary-title&gt;J Res Med Sci&lt;/secondary-title&gt;&lt;/titles&gt;&lt;periodical&gt;&lt;full-title&gt;J Res Med Sci&lt;/full-title&gt;&lt;/periodical&gt;&lt;pages&gt;537-42&lt;/pages&gt;&lt;volume&gt;18&lt;/volume&gt;&lt;number&gt;7&lt;/number&gt;&lt;edition&gt;2014/02/12&lt;/edition&gt;&lt;keywords&gt;&lt;keyword&gt;Body mass index&lt;/keyword&gt;&lt;keyword&gt;children&lt;/keyword&gt;&lt;keyword&gt;fat mass index&lt;/keyword&gt;&lt;keyword&gt;obesity&lt;/keyword&gt;&lt;/keywords&gt;&lt;dates&gt;&lt;year&gt;2013&lt;/year&gt;&lt;pub-dates&gt;&lt;date&gt;Jul&lt;/date&gt;&lt;/pub-dates&gt;&lt;/dates&gt;&lt;isbn&gt;1735-1995 (Print)&amp;#xD;1735-1995&lt;/isbn&gt;&lt;accession-num&gt;24516482&lt;/accession-num&gt;&lt;urls&gt;&lt;/urls&gt;&lt;custom2&gt;PMC3897017&lt;/custom2&gt;&lt;remote-database-provider&gt;NLM&lt;/remote-database-provider&gt;&lt;language&gt;eng&lt;/language&gt;&lt;/record&gt;&lt;/Cite&gt;&lt;/EndNote&gt;</w:instrText>
      </w:r>
      <w:r w:rsidR="00AE6000" w:rsidRPr="00DB44B8">
        <w:rPr>
          <w:rFonts w:ascii="Times New Roman" w:hAnsi="Times New Roman" w:cs="Times New Roman"/>
        </w:rPr>
        <w:fldChar w:fldCharType="separate"/>
      </w:r>
      <w:r w:rsidR="00DB7EC9" w:rsidRPr="00DB44B8">
        <w:rPr>
          <w:rFonts w:ascii="Times New Roman" w:hAnsi="Times New Roman" w:cs="Times New Roman"/>
          <w:noProof/>
        </w:rPr>
        <w:t>(70)</w:t>
      </w:r>
      <w:r w:rsidR="00AE6000" w:rsidRPr="00DB44B8">
        <w:rPr>
          <w:rFonts w:ascii="Times New Roman" w:hAnsi="Times New Roman" w:cs="Times New Roman"/>
        </w:rPr>
        <w:fldChar w:fldCharType="end"/>
      </w:r>
      <w:r w:rsidR="008A2AF9" w:rsidRPr="00DB44B8">
        <w:rPr>
          <w:rFonts w:ascii="Times New Roman" w:hAnsi="Times New Roman" w:cs="Times New Roman"/>
        </w:rPr>
        <w:t xml:space="preserve">. </w:t>
      </w:r>
      <w:r w:rsidR="006B5745" w:rsidRPr="00DB44B8">
        <w:rPr>
          <w:rFonts w:ascii="Times New Roman" w:hAnsi="Times New Roman" w:cs="Times New Roman"/>
        </w:rPr>
        <w:t>The observed reductions in adiposity when replacing SB with MVPA may be attributed to increased energy expenditure, while the reduction when replacing SB with sleep may be linked to sleep's role in metabolic regulation</w:t>
      </w:r>
      <w:r w:rsidR="00BA5D27" w:rsidRPr="00DB44B8">
        <w:rPr>
          <w:rFonts w:ascii="Times New Roman" w:hAnsi="Times New Roman" w:cs="Times New Roman"/>
        </w:rPr>
        <w:t xml:space="preserve"> </w:t>
      </w:r>
      <w:r w:rsidR="008B1D1A" w:rsidRPr="00DB44B8">
        <w:rPr>
          <w:rFonts w:ascii="Times New Roman" w:hAnsi="Times New Roman" w:cs="Times New Roman"/>
        </w:rPr>
        <w:fldChar w:fldCharType="begin">
          <w:fldData xml:space="preserve">PEVuZE5vdGU+PENpdGU+PEF1dGhvcj5UYWhlcmk8L0F1dGhvcj48WWVhcj4yMDA0PC9ZZWFyPjxS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</w:fldData>
        </w:fldChar>
      </w:r>
      <w:r w:rsidR="00DB7EC9" w:rsidRPr="00DB44B8">
        <w:rPr>
          <w:rFonts w:ascii="Times New Roman" w:hAnsi="Times New Roman" w:cs="Times New Roman"/>
        </w:rPr>
        <w:instrText xml:space="preserve"> ADDIN EN.CITE </w:instrText>
      </w:r>
      <w:r w:rsidR="00DB7EC9" w:rsidRPr="00DB44B8">
        <w:rPr>
          <w:rFonts w:ascii="Times New Roman" w:hAnsi="Times New Roman" w:cs="Times New Roman"/>
        </w:rPr>
        <w:fldChar w:fldCharType="begin">
          <w:fldData xml:space="preserve">PEVuZE5vdGU+PENpdGU+PEF1dGhvcj5UYWhlcmk8L0F1dGhvcj48WWVhcj4yMDA0PC9ZZWFyPjxS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</w:fldData>
        </w:fldChar>
      </w:r>
      <w:r w:rsidR="00DB7EC9" w:rsidRPr="00DB44B8">
        <w:rPr>
          <w:rFonts w:ascii="Times New Roman" w:hAnsi="Times New Roman" w:cs="Times New Roman"/>
        </w:rPr>
        <w:instrText xml:space="preserve"> ADDIN EN.CITE.DATA </w:instrText>
      </w:r>
      <w:r w:rsidR="00DB7EC9" w:rsidRPr="00DB44B8">
        <w:rPr>
          <w:rFonts w:ascii="Times New Roman" w:hAnsi="Times New Roman" w:cs="Times New Roman"/>
        </w:rPr>
      </w:r>
      <w:r w:rsidR="00DB7EC9" w:rsidRPr="00DB44B8">
        <w:rPr>
          <w:rFonts w:ascii="Times New Roman" w:hAnsi="Times New Roman" w:cs="Times New Roman"/>
        </w:rPr>
        <w:fldChar w:fldCharType="end"/>
      </w:r>
      <w:r w:rsidR="008B1D1A" w:rsidRPr="00DB44B8">
        <w:rPr>
          <w:rFonts w:ascii="Times New Roman" w:hAnsi="Times New Roman" w:cs="Times New Roman"/>
        </w:rPr>
      </w:r>
      <w:r w:rsidR="008B1D1A" w:rsidRPr="00DB44B8">
        <w:rPr>
          <w:rFonts w:ascii="Times New Roman" w:hAnsi="Times New Roman" w:cs="Times New Roman"/>
        </w:rPr>
        <w:fldChar w:fldCharType="separate"/>
      </w:r>
      <w:r w:rsidR="00DB7EC9" w:rsidRPr="00DB44B8">
        <w:rPr>
          <w:rFonts w:ascii="Times New Roman" w:hAnsi="Times New Roman" w:cs="Times New Roman"/>
          <w:noProof/>
        </w:rPr>
        <w:t>(54, 55, 60)</w:t>
      </w:r>
      <w:r w:rsidR="008B1D1A" w:rsidRPr="00DB44B8">
        <w:rPr>
          <w:rFonts w:ascii="Times New Roman" w:hAnsi="Times New Roman" w:cs="Times New Roman"/>
        </w:rPr>
        <w:fldChar w:fldCharType="end"/>
      </w:r>
      <w:r w:rsidR="008B1D1A" w:rsidRPr="00DB44B8">
        <w:rPr>
          <w:rFonts w:ascii="Times New Roman" w:hAnsi="Times New Roman" w:cs="Times New Roman"/>
        </w:rPr>
        <w:t xml:space="preserve">. </w:t>
      </w:r>
      <w:r w:rsidR="000F3BE7" w:rsidRPr="00DB44B8">
        <w:rPr>
          <w:rFonts w:ascii="Times New Roman" w:hAnsi="Times New Roman" w:cs="Times New Roman"/>
        </w:rPr>
        <w:t>Overall, the present study suggests that increasing MVPA in both girls and boys, as well as increasing sleep in boys, at the expense of LPA and SB, may reduce adiposity, particularly visceral adiposity, and potentially prevent obesity-related chronic diseases later in life.</w:t>
      </w:r>
    </w:p>
    <w:p w14:paraId="70D5D9CF" w14:textId="211D9CA0" w:rsidR="00EB50CE" w:rsidRPr="00DB44B8" w:rsidRDefault="00F82842" w:rsidP="00EB50CE">
      <w:pPr>
        <w:spacing w:line="480" w:lineRule="auto"/>
        <w:jc w:val="both"/>
        <w:rPr>
          <w:rFonts w:ascii="Times New Roman" w:eastAsia="DengXian" w:hAnsi="Times New Roman" w:cs="Times New Roman"/>
          <w:lang w:eastAsia="zh-CN"/>
        </w:rPr>
      </w:pPr>
      <w:r w:rsidRPr="00DB44B8">
        <w:rPr>
          <w:rFonts w:ascii="Times New Roman" w:hAnsi="Times New Roman" w:cs="Times New Roman"/>
        </w:rPr>
        <w:lastRenderedPageBreak/>
        <w:t xml:space="preserve">A key strength of this study is the use of </w:t>
      </w:r>
      <w:r w:rsidR="00DD46DE" w:rsidRPr="00DB44B8">
        <w:rPr>
          <w:rFonts w:ascii="Times New Roman" w:hAnsi="Times New Roman" w:cs="Times New Roman"/>
        </w:rPr>
        <w:t xml:space="preserve">device-based </w:t>
      </w:r>
      <w:r w:rsidRPr="00DB44B8">
        <w:rPr>
          <w:rFonts w:ascii="Times New Roman" w:hAnsi="Times New Roman" w:cs="Times New Roman"/>
        </w:rPr>
        <w:t>and repeatedly measured exposures and outcomes, eliminating reporting bias and ensuring robust findings</w:t>
      </w:r>
      <w:r w:rsidR="009F593A" w:rsidRPr="00DB44B8">
        <w:rPr>
          <w:rFonts w:ascii="Times New Roman" w:hAnsi="Times New Roman" w:cs="Times New Roman"/>
        </w:rPr>
        <w:t xml:space="preserve">. </w:t>
      </w:r>
      <w:r w:rsidR="009B4966" w:rsidRPr="00DB44B8">
        <w:rPr>
          <w:rFonts w:ascii="Times New Roman" w:hAnsi="Times New Roman" w:cs="Times New Roman"/>
        </w:rPr>
        <w:t xml:space="preserve">However, there are limitations to consider. </w:t>
      </w:r>
      <w:r w:rsidRPr="00DB44B8">
        <w:rPr>
          <w:rFonts w:ascii="Times New Roman" w:hAnsi="Times New Roman" w:cs="Times New Roman"/>
        </w:rPr>
        <w:t xml:space="preserve">First, the findings may not be fully generalisable, as only about 50% of the cohort completed MRI-measured adiposity assessments. Second, while wrist-worn accelerometers ensured high compliance, they did not capture posture-based SB, and misclassification of SB time and </w:t>
      </w:r>
      <w:r w:rsidR="006D62B5" w:rsidRPr="00DB44B8">
        <w:rPr>
          <w:rFonts w:ascii="Times New Roman" w:hAnsi="Times New Roman" w:cs="Times New Roman"/>
        </w:rPr>
        <w:t>LPA/</w:t>
      </w:r>
      <w:r w:rsidRPr="00DB44B8">
        <w:rPr>
          <w:rFonts w:ascii="Times New Roman" w:hAnsi="Times New Roman" w:cs="Times New Roman"/>
        </w:rPr>
        <w:t>napping remains possible</w:t>
      </w:r>
      <w:r w:rsidR="009B4966" w:rsidRPr="00DB44B8" w:rsidDel="009B4966">
        <w:rPr>
          <w:rFonts w:ascii="Times New Roman" w:hAnsi="Times New Roman" w:cs="Times New Roman"/>
        </w:rPr>
        <w:t xml:space="preserve"> </w:t>
      </w:r>
      <w:r w:rsidR="00EB50CE" w:rsidRPr="00DB44B8">
        <w:rPr>
          <w:rFonts w:ascii="Times New Roman" w:eastAsia="DengXian" w:hAnsi="Times New Roman" w:cs="Times New Roman"/>
          <w:lang w:eastAsia="zh-CN"/>
        </w:rPr>
        <w:fldChar w:fldCharType="begin">
          <w:fldData xml:space="preserve">PEVuZE5vdGU+PENpdGU+PEF1dGhvcj52YW4gSGVlczwvQXV0aG9yPjxZZWFyPjIwMTM8L1llYXI+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</w:fldData>
        </w:fldChar>
      </w:r>
      <w:r w:rsidR="00DB7EC9" w:rsidRPr="00DB44B8">
        <w:rPr>
          <w:rFonts w:ascii="Times New Roman" w:eastAsia="DengXian" w:hAnsi="Times New Roman" w:cs="Times New Roman"/>
          <w:lang w:eastAsia="zh-CN"/>
        </w:rPr>
        <w:instrText xml:space="preserve"> ADDIN EN.CITE </w:instrText>
      </w:r>
      <w:r w:rsidR="00DB7EC9" w:rsidRPr="00DB44B8">
        <w:rPr>
          <w:rFonts w:ascii="Times New Roman" w:eastAsia="DengXian" w:hAnsi="Times New Roman" w:cs="Times New Roman"/>
          <w:lang w:eastAsia="zh-CN"/>
        </w:rPr>
        <w:fldChar w:fldCharType="begin">
          <w:fldData xml:space="preserve">PEVuZE5vdGU+PENpdGU+PEF1dGhvcj52YW4gSGVlczwvQXV0aG9yPjxZZWFyPjIwMTM8L1llYXI+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</w:fldData>
        </w:fldChar>
      </w:r>
      <w:r w:rsidR="00DB7EC9" w:rsidRPr="00DB44B8">
        <w:rPr>
          <w:rFonts w:ascii="Times New Roman" w:eastAsia="DengXian" w:hAnsi="Times New Roman" w:cs="Times New Roman"/>
          <w:lang w:eastAsia="zh-CN"/>
        </w:rPr>
        <w:instrText xml:space="preserve"> ADDIN EN.CITE.DATA </w:instrText>
      </w:r>
      <w:r w:rsidR="00DB7EC9" w:rsidRPr="00DB44B8">
        <w:rPr>
          <w:rFonts w:ascii="Times New Roman" w:eastAsia="DengXian" w:hAnsi="Times New Roman" w:cs="Times New Roman"/>
          <w:lang w:eastAsia="zh-CN"/>
        </w:rPr>
      </w:r>
      <w:r w:rsidR="00DB7EC9" w:rsidRPr="00DB44B8">
        <w:rPr>
          <w:rFonts w:ascii="Times New Roman" w:eastAsia="DengXian" w:hAnsi="Times New Roman" w:cs="Times New Roman"/>
          <w:lang w:eastAsia="zh-CN"/>
        </w:rPr>
        <w:fldChar w:fldCharType="end"/>
      </w:r>
      <w:r w:rsidR="00EB50CE" w:rsidRPr="00DB44B8">
        <w:rPr>
          <w:rFonts w:ascii="Times New Roman" w:eastAsia="DengXian" w:hAnsi="Times New Roman" w:cs="Times New Roman"/>
          <w:lang w:eastAsia="zh-CN"/>
        </w:rPr>
      </w:r>
      <w:r w:rsidR="00EB50CE" w:rsidRPr="00DB44B8">
        <w:rPr>
          <w:rFonts w:ascii="Times New Roman" w:eastAsia="DengXian" w:hAnsi="Times New Roman" w:cs="Times New Roman"/>
          <w:lang w:eastAsia="zh-CN"/>
        </w:rPr>
        <w:fldChar w:fldCharType="separate"/>
      </w:r>
      <w:r w:rsidR="00DB7EC9" w:rsidRPr="00DB44B8">
        <w:rPr>
          <w:rFonts w:ascii="Times New Roman" w:eastAsia="DengXian" w:hAnsi="Times New Roman" w:cs="Times New Roman"/>
          <w:noProof/>
          <w:lang w:eastAsia="zh-CN"/>
        </w:rPr>
        <w:t>(34, 35, 39)</w:t>
      </w:r>
      <w:r w:rsidR="00EB50CE" w:rsidRPr="00DB44B8">
        <w:rPr>
          <w:rFonts w:ascii="Times New Roman" w:eastAsia="DengXian" w:hAnsi="Times New Roman" w:cs="Times New Roman"/>
          <w:lang w:eastAsia="zh-CN"/>
        </w:rPr>
        <w:fldChar w:fldCharType="end"/>
      </w:r>
      <w:r w:rsidR="00EB50CE" w:rsidRPr="00DB44B8">
        <w:rPr>
          <w:rFonts w:ascii="Times New Roman" w:eastAsia="DengXian" w:hAnsi="Times New Roman" w:cs="Times New Roman"/>
          <w:lang w:eastAsia="zh-CN"/>
        </w:rPr>
        <w:t xml:space="preserve">. </w:t>
      </w:r>
      <w:r w:rsidR="002204F6" w:rsidRPr="00DB44B8">
        <w:rPr>
          <w:rFonts w:ascii="Times New Roman" w:eastAsia="DengXian" w:hAnsi="Times New Roman" w:cs="Times New Roman"/>
          <w:lang w:eastAsia="zh-CN"/>
        </w:rPr>
        <w:t>We used Hildebrand cut-points to classify accelerometer data, which were developed in children aged 7–11 years and may have reduced accuracy for our youngest participants (5.5 to 6 years)</w:t>
      </w:r>
      <w:r w:rsidR="00436403" w:rsidRPr="00DB44B8">
        <w:rPr>
          <w:rFonts w:ascii="Times New Roman" w:eastAsia="DengXian" w:hAnsi="Times New Roman" w:cs="Times New Roman"/>
          <w:lang w:eastAsia="zh-CN"/>
        </w:rPr>
        <w:t xml:space="preserve"> </w:t>
      </w:r>
      <w:r w:rsidR="00436403" w:rsidRPr="00DB44B8">
        <w:rPr>
          <w:rFonts w:ascii="Times New Roman" w:eastAsia="DengXian" w:hAnsi="Times New Roman" w:cs="Times New Roman"/>
          <w:lang w:eastAsia="zh-CN"/>
        </w:rPr>
        <w:fldChar w:fldCharType="begin">
          <w:fldData xml:space="preserve">PEVuZE5vdGU+PENpdGU+PEF1dGhvcj5IaWxkZWJyYW5kPC9BdXRob3I+PFllYXI+MjAxNzwvWWVh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</w:fldData>
        </w:fldChar>
      </w:r>
      <w:r w:rsidR="00DB7EC9" w:rsidRPr="00DB44B8">
        <w:rPr>
          <w:rFonts w:ascii="Times New Roman" w:eastAsia="DengXian" w:hAnsi="Times New Roman" w:cs="Times New Roman"/>
          <w:lang w:eastAsia="zh-CN"/>
        </w:rPr>
        <w:instrText xml:space="preserve"> ADDIN EN.CITE </w:instrText>
      </w:r>
      <w:r w:rsidR="00DB7EC9" w:rsidRPr="00DB44B8">
        <w:rPr>
          <w:rFonts w:ascii="Times New Roman" w:eastAsia="DengXian" w:hAnsi="Times New Roman" w:cs="Times New Roman"/>
          <w:lang w:eastAsia="zh-CN"/>
        </w:rPr>
        <w:fldChar w:fldCharType="begin">
          <w:fldData xml:space="preserve">PEVuZE5vdGU+PENpdGU+PEF1dGhvcj5IaWxkZWJyYW5kPC9BdXRob3I+PFllYXI+MjAxNzwvWWVh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</w:fldData>
        </w:fldChar>
      </w:r>
      <w:r w:rsidR="00DB7EC9" w:rsidRPr="00DB44B8">
        <w:rPr>
          <w:rFonts w:ascii="Times New Roman" w:eastAsia="DengXian" w:hAnsi="Times New Roman" w:cs="Times New Roman"/>
          <w:lang w:eastAsia="zh-CN"/>
        </w:rPr>
        <w:instrText xml:space="preserve"> ADDIN EN.CITE.DATA </w:instrText>
      </w:r>
      <w:r w:rsidR="00DB7EC9" w:rsidRPr="00DB44B8">
        <w:rPr>
          <w:rFonts w:ascii="Times New Roman" w:eastAsia="DengXian" w:hAnsi="Times New Roman" w:cs="Times New Roman"/>
          <w:lang w:eastAsia="zh-CN"/>
        </w:rPr>
      </w:r>
      <w:r w:rsidR="00DB7EC9" w:rsidRPr="00DB44B8">
        <w:rPr>
          <w:rFonts w:ascii="Times New Roman" w:eastAsia="DengXian" w:hAnsi="Times New Roman" w:cs="Times New Roman"/>
          <w:lang w:eastAsia="zh-CN"/>
        </w:rPr>
        <w:fldChar w:fldCharType="end"/>
      </w:r>
      <w:r w:rsidR="00436403" w:rsidRPr="00DB44B8">
        <w:rPr>
          <w:rFonts w:ascii="Times New Roman" w:eastAsia="DengXian" w:hAnsi="Times New Roman" w:cs="Times New Roman"/>
          <w:lang w:eastAsia="zh-CN"/>
        </w:rPr>
      </w:r>
      <w:r w:rsidR="00436403" w:rsidRPr="00DB44B8">
        <w:rPr>
          <w:rFonts w:ascii="Times New Roman" w:eastAsia="DengXian" w:hAnsi="Times New Roman" w:cs="Times New Roman"/>
          <w:lang w:eastAsia="zh-CN"/>
        </w:rPr>
        <w:fldChar w:fldCharType="separate"/>
      </w:r>
      <w:r w:rsidR="00DB7EC9" w:rsidRPr="00DB44B8">
        <w:rPr>
          <w:rFonts w:ascii="Times New Roman" w:eastAsia="DengXian" w:hAnsi="Times New Roman" w:cs="Times New Roman"/>
          <w:noProof/>
          <w:lang w:eastAsia="zh-CN"/>
        </w:rPr>
        <w:t>(39)</w:t>
      </w:r>
      <w:r w:rsidR="00436403" w:rsidRPr="00DB44B8">
        <w:rPr>
          <w:rFonts w:ascii="Times New Roman" w:eastAsia="DengXian" w:hAnsi="Times New Roman" w:cs="Times New Roman"/>
          <w:lang w:eastAsia="zh-CN"/>
        </w:rPr>
        <w:fldChar w:fldCharType="end"/>
      </w:r>
      <w:r w:rsidR="002204F6" w:rsidRPr="00DB44B8">
        <w:rPr>
          <w:rFonts w:ascii="Times New Roman" w:eastAsia="DengXian" w:hAnsi="Times New Roman" w:cs="Times New Roman"/>
          <w:lang w:eastAsia="zh-CN"/>
        </w:rPr>
        <w:t>. While age-specific alternatives have since been developed </w:t>
      </w:r>
      <w:r w:rsidR="00D624CC" w:rsidRPr="00DB44B8">
        <w:rPr>
          <w:rFonts w:ascii="Times New Roman" w:eastAsia="DengXian" w:hAnsi="Times New Roman" w:cs="Times New Roman"/>
          <w:lang w:eastAsia="zh-CN"/>
        </w:rPr>
        <w:fldChar w:fldCharType="begin"/>
      </w:r>
      <w:r w:rsidR="00DB7EC9" w:rsidRPr="00DB44B8">
        <w:rPr>
          <w:rFonts w:ascii="Times New Roman" w:eastAsia="DengXian" w:hAnsi="Times New Roman" w:cs="Times New Roman"/>
          <w:lang w:eastAsia="zh-CN"/>
        </w:rPr>
        <w:instrText xml:space="preserve"> ADDIN EN.CITE &lt;EndNote&gt;&lt;Cite&gt;&lt;Author&gt;Hurter&lt;/Author&gt;&lt;Year&gt;2018&lt;/Year&gt;&lt;RecNum&gt;1490&lt;/RecNum&gt;&lt;DisplayText&gt;(71)&lt;/DisplayText&gt;&lt;record&gt;&lt;rec-number&gt;1490&lt;/rec-number&gt;&lt;foreign-keys&gt;&lt;key app="EN" db-id="trrtxszapet9r4e0pxrpzzv30d0vrsrastwf" timestamp="1756765149"&gt;1490&lt;/key&gt;&lt;/foreign-keys&gt;&lt;ref-type name="Journal Article"&gt;17&lt;/ref-type&gt;&lt;contributors&gt;&lt;authors&gt;&lt;author&gt;Hurter, Liezel&lt;/author&gt;&lt;author&gt;Fairclough, Stuart J.&lt;/author&gt;&lt;author&gt;Knowles, Zoe R.&lt;/author&gt;&lt;author&gt;Porcellato, Lorna A.&lt;/author&gt;&lt;author&gt;Cooper-Ryan, Anna M.&lt;/author&gt;&lt;author&gt;Boddy, Lynne M.&lt;/author&gt;&lt;/authors&gt;&lt;/contributors&gt;&lt;titles&gt;&lt;title&gt;Establishing Raw Acceleration Thresholds to Classify Sedentary and Stationary Behaviour in Children&lt;/title&gt;&lt;secondary-title&gt;Children&lt;/secondary-title&gt;&lt;/titles&gt;&lt;periodical&gt;&lt;full-title&gt;Children&lt;/full-title&gt;&lt;/periodical&gt;&lt;pages&gt;172&lt;/pages&gt;&lt;volume&gt;5&lt;/volume&gt;&lt;number&gt;12&lt;/number&gt;&lt;dates&gt;&lt;year&gt;2018&lt;/year&gt;&lt;/dates&gt;&lt;isbn&gt;2227-9067&lt;/isbn&gt;&lt;accession-num&gt;doi:10.3390/children5120172&lt;/accession-num&gt;&lt;urls&gt;&lt;related-urls&gt;&lt;url&gt;https://www.mdpi.com/2227-9067/5/12/172&lt;/url&gt;&lt;/related-urls&gt;&lt;/urls&gt;&lt;/record&gt;&lt;/Cite&gt;&lt;/EndNote&gt;</w:instrText>
      </w:r>
      <w:r w:rsidR="00D624CC" w:rsidRPr="00DB44B8">
        <w:rPr>
          <w:rFonts w:ascii="Times New Roman" w:eastAsia="DengXian" w:hAnsi="Times New Roman" w:cs="Times New Roman"/>
          <w:lang w:eastAsia="zh-CN"/>
        </w:rPr>
        <w:fldChar w:fldCharType="separate"/>
      </w:r>
      <w:r w:rsidR="00DB7EC9" w:rsidRPr="00DB44B8">
        <w:rPr>
          <w:rFonts w:ascii="Times New Roman" w:eastAsia="DengXian" w:hAnsi="Times New Roman" w:cs="Times New Roman"/>
          <w:noProof/>
          <w:lang w:eastAsia="zh-CN"/>
        </w:rPr>
        <w:t>(71)</w:t>
      </w:r>
      <w:r w:rsidR="00D624CC" w:rsidRPr="00DB44B8">
        <w:rPr>
          <w:rFonts w:ascii="Times New Roman" w:eastAsia="DengXian" w:hAnsi="Times New Roman" w:cs="Times New Roman"/>
          <w:lang w:eastAsia="zh-CN"/>
        </w:rPr>
        <w:fldChar w:fldCharType="end"/>
      </w:r>
      <w:r w:rsidR="00D624CC" w:rsidRPr="00DB44B8">
        <w:rPr>
          <w:rFonts w:ascii="Times New Roman" w:eastAsia="DengXian" w:hAnsi="Times New Roman" w:cs="Times New Roman"/>
          <w:lang w:eastAsia="zh-CN"/>
        </w:rPr>
        <w:t>,</w:t>
      </w:r>
      <w:r w:rsidR="002204F6" w:rsidRPr="00DB44B8">
        <w:rPr>
          <w:rFonts w:ascii="Times New Roman" w:eastAsia="DengXian" w:hAnsi="Times New Roman" w:cs="Times New Roman"/>
          <w:lang w:eastAsia="zh-CN"/>
        </w:rPr>
        <w:t xml:space="preserve"> we prioriti</w:t>
      </w:r>
      <w:r w:rsidR="00D624CC" w:rsidRPr="00DB44B8">
        <w:rPr>
          <w:rFonts w:ascii="Times New Roman" w:eastAsia="DengXian" w:hAnsi="Times New Roman" w:cs="Times New Roman"/>
          <w:lang w:eastAsia="zh-CN"/>
        </w:rPr>
        <w:t>s</w:t>
      </w:r>
      <w:r w:rsidR="002204F6" w:rsidRPr="00DB44B8">
        <w:rPr>
          <w:rFonts w:ascii="Times New Roman" w:eastAsia="DengXian" w:hAnsi="Times New Roman" w:cs="Times New Roman"/>
          <w:lang w:eastAsia="zh-CN"/>
        </w:rPr>
        <w:t xml:space="preserve">ed consistency across time points to avoid confounding true developmental changes with methodological differences. Nevertheless, the use of absolute intensity cut-points likely resulted in misclassification of </w:t>
      </w:r>
      <w:r w:rsidR="00D040CD" w:rsidRPr="00DB44B8">
        <w:rPr>
          <w:rFonts w:ascii="Times New Roman" w:eastAsia="DengXian" w:hAnsi="Times New Roman" w:cs="Times New Roman"/>
          <w:lang w:eastAsia="zh-CN"/>
        </w:rPr>
        <w:t>PA</w:t>
      </w:r>
      <w:r w:rsidR="002204F6" w:rsidRPr="00DB44B8">
        <w:rPr>
          <w:rFonts w:ascii="Times New Roman" w:eastAsia="DengXian" w:hAnsi="Times New Roman" w:cs="Times New Roman"/>
          <w:lang w:eastAsia="zh-CN"/>
        </w:rPr>
        <w:t xml:space="preserve"> and </w:t>
      </w:r>
      <w:r w:rsidR="00B20A02" w:rsidRPr="00DB44B8">
        <w:rPr>
          <w:rFonts w:ascii="Times New Roman" w:eastAsia="DengXian" w:hAnsi="Times New Roman" w:cs="Times New Roman"/>
          <w:lang w:eastAsia="zh-CN"/>
        </w:rPr>
        <w:t>SB</w:t>
      </w:r>
      <w:r w:rsidR="002204F6" w:rsidRPr="00DB44B8">
        <w:rPr>
          <w:rFonts w:ascii="Times New Roman" w:eastAsia="DengXian" w:hAnsi="Times New Roman" w:cs="Times New Roman"/>
          <w:lang w:eastAsia="zh-CN"/>
        </w:rPr>
        <w:t xml:space="preserve"> time, as highlighted in prior critiques</w:t>
      </w:r>
      <w:r w:rsidR="00D624CC" w:rsidRPr="00DB44B8">
        <w:rPr>
          <w:rFonts w:ascii="Times New Roman" w:eastAsia="DengXian" w:hAnsi="Times New Roman" w:cs="Times New Roman"/>
          <w:lang w:eastAsia="zh-CN"/>
        </w:rPr>
        <w:t xml:space="preserve"> </w:t>
      </w:r>
      <w:r w:rsidR="00D624CC" w:rsidRPr="00DB44B8">
        <w:rPr>
          <w:rFonts w:ascii="Times New Roman" w:eastAsia="DengXian" w:hAnsi="Times New Roman" w:cs="Times New Roman"/>
          <w:lang w:eastAsia="zh-CN"/>
        </w:rPr>
        <w:fldChar w:fldCharType="begin">
          <w:fldData xml:space="preserve">PEVuZE5vdGU+PENpdGU+PEF1dGhvcj5Ucm9zdDwvQXV0aG9yPjxZZWFyPjIwMjA8L1llYXI+PFJl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</w:fldData>
        </w:fldChar>
      </w:r>
      <w:r w:rsidR="00DB7EC9" w:rsidRPr="00DB44B8">
        <w:rPr>
          <w:rFonts w:ascii="Times New Roman" w:eastAsia="DengXian" w:hAnsi="Times New Roman" w:cs="Times New Roman"/>
          <w:lang w:eastAsia="zh-CN"/>
        </w:rPr>
        <w:instrText xml:space="preserve"> ADDIN EN.CITE </w:instrText>
      </w:r>
      <w:r w:rsidR="00DB7EC9" w:rsidRPr="00DB44B8">
        <w:rPr>
          <w:rFonts w:ascii="Times New Roman" w:eastAsia="DengXian" w:hAnsi="Times New Roman" w:cs="Times New Roman"/>
          <w:lang w:eastAsia="zh-CN"/>
        </w:rPr>
        <w:fldChar w:fldCharType="begin">
          <w:fldData xml:space="preserve">PEVuZE5vdGU+PENpdGU+PEF1dGhvcj5Ucm9zdDwvQXV0aG9yPjxZZWFyPjIwMjA8L1llYXI+PFJl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</w:fldData>
        </w:fldChar>
      </w:r>
      <w:r w:rsidR="00DB7EC9" w:rsidRPr="00DB44B8">
        <w:rPr>
          <w:rFonts w:ascii="Times New Roman" w:eastAsia="DengXian" w:hAnsi="Times New Roman" w:cs="Times New Roman"/>
          <w:lang w:eastAsia="zh-CN"/>
        </w:rPr>
        <w:instrText xml:space="preserve"> ADDIN EN.CITE.DATA </w:instrText>
      </w:r>
      <w:r w:rsidR="00DB7EC9" w:rsidRPr="00DB44B8">
        <w:rPr>
          <w:rFonts w:ascii="Times New Roman" w:eastAsia="DengXian" w:hAnsi="Times New Roman" w:cs="Times New Roman"/>
          <w:lang w:eastAsia="zh-CN"/>
        </w:rPr>
      </w:r>
      <w:r w:rsidR="00DB7EC9" w:rsidRPr="00DB44B8">
        <w:rPr>
          <w:rFonts w:ascii="Times New Roman" w:eastAsia="DengXian" w:hAnsi="Times New Roman" w:cs="Times New Roman"/>
          <w:lang w:eastAsia="zh-CN"/>
        </w:rPr>
        <w:fldChar w:fldCharType="end"/>
      </w:r>
      <w:r w:rsidR="00D624CC" w:rsidRPr="00DB44B8">
        <w:rPr>
          <w:rFonts w:ascii="Times New Roman" w:eastAsia="DengXian" w:hAnsi="Times New Roman" w:cs="Times New Roman"/>
          <w:lang w:eastAsia="zh-CN"/>
        </w:rPr>
      </w:r>
      <w:r w:rsidR="00D624CC" w:rsidRPr="00DB44B8">
        <w:rPr>
          <w:rFonts w:ascii="Times New Roman" w:eastAsia="DengXian" w:hAnsi="Times New Roman" w:cs="Times New Roman"/>
          <w:lang w:eastAsia="zh-CN"/>
        </w:rPr>
        <w:fldChar w:fldCharType="separate"/>
      </w:r>
      <w:r w:rsidR="00DB7EC9" w:rsidRPr="00DB44B8">
        <w:rPr>
          <w:rFonts w:ascii="Times New Roman" w:eastAsia="DengXian" w:hAnsi="Times New Roman" w:cs="Times New Roman"/>
          <w:noProof/>
          <w:lang w:eastAsia="zh-CN"/>
        </w:rPr>
        <w:t>(72, 73)</w:t>
      </w:r>
      <w:r w:rsidR="00D624CC" w:rsidRPr="00DB44B8">
        <w:rPr>
          <w:rFonts w:ascii="Times New Roman" w:eastAsia="DengXian" w:hAnsi="Times New Roman" w:cs="Times New Roman"/>
          <w:lang w:eastAsia="zh-CN"/>
        </w:rPr>
        <w:fldChar w:fldCharType="end"/>
      </w:r>
      <w:r w:rsidR="00436403" w:rsidRPr="00DB44B8">
        <w:rPr>
          <w:rFonts w:ascii="Times New Roman" w:eastAsia="DengXian" w:hAnsi="Times New Roman" w:cs="Times New Roman"/>
          <w:lang w:eastAsia="zh-CN"/>
        </w:rPr>
        <w:t>.</w:t>
      </w:r>
      <w:r w:rsidR="002204F6" w:rsidRPr="00DB44B8">
        <w:rPr>
          <w:rFonts w:ascii="Times New Roman" w:eastAsia="DengXian" w:hAnsi="Times New Roman" w:cs="Times New Roman"/>
          <w:lang w:eastAsia="zh-CN"/>
        </w:rPr>
        <w:t xml:space="preserve"> </w:t>
      </w:r>
      <w:r w:rsidR="00B20A02" w:rsidRPr="00DB44B8">
        <w:rPr>
          <w:rFonts w:ascii="Times New Roman" w:eastAsia="DengXian" w:hAnsi="Times New Roman" w:cs="Times New Roman"/>
          <w:lang w:eastAsia="zh-CN"/>
        </w:rPr>
        <w:t>Therefore, findings should be interpreted in light of these methodological limitations</w:t>
      </w:r>
      <w:r w:rsidR="00B20A02" w:rsidRPr="00DB44B8">
        <w:rPr>
          <w:rFonts w:ascii="Times New Roman" w:eastAsia="DengXian" w:hAnsi="Times New Roman" w:cs="Times New Roman"/>
          <w:i/>
          <w:iCs/>
          <w:lang w:eastAsia="zh-CN"/>
        </w:rPr>
        <w:t>.</w:t>
      </w:r>
      <w:r w:rsidR="00ED3EC2" w:rsidRPr="00DB44B8">
        <w:rPr>
          <w:rFonts w:ascii="Times New Roman" w:eastAsia="DengXian" w:hAnsi="Times New Roman" w:cs="Times New Roman"/>
          <w:lang w:eastAsia="zh-CN"/>
        </w:rPr>
        <w:t xml:space="preserve"> </w:t>
      </w:r>
      <w:r w:rsidRPr="00DB44B8">
        <w:rPr>
          <w:rFonts w:ascii="Times New Roman" w:eastAsia="DengXian" w:hAnsi="Times New Roman" w:cs="Times New Roman"/>
          <w:lang w:eastAsia="zh-CN"/>
        </w:rPr>
        <w:t>Third, the study did not account for PA and SB context, preventing differentiation between structured and unstructured PA or screen-based and non-screen-based SB,</w:t>
      </w:r>
      <w:r w:rsidR="00EB50CE" w:rsidRPr="00DB44B8">
        <w:rPr>
          <w:rFonts w:ascii="Times New Roman" w:eastAsia="DengXian" w:hAnsi="Times New Roman" w:cs="Times New Roman"/>
          <w:lang w:eastAsia="zh-CN"/>
        </w:rPr>
        <w:t xml:space="preserve"> which may influence adiposity differently.</w:t>
      </w:r>
      <w:r w:rsidR="00920FBB" w:rsidRPr="00DB44B8">
        <w:rPr>
          <w:rFonts w:ascii="Times New Roman" w:eastAsia="DengXian" w:hAnsi="Times New Roman" w:cs="Times New Roman"/>
          <w:lang w:eastAsia="zh-CN"/>
        </w:rPr>
        <w:t xml:space="preserve"> </w:t>
      </w:r>
      <w:r w:rsidR="00431B7B" w:rsidRPr="00DB44B8">
        <w:rPr>
          <w:rFonts w:ascii="Times New Roman" w:eastAsia="DengXian" w:hAnsi="Times New Roman" w:cs="Times New Roman"/>
          <w:lang w:val="en-US" w:eastAsia="zh-CN"/>
        </w:rPr>
        <w:t xml:space="preserve">Fourth, although our </w:t>
      </w:r>
      <w:r w:rsidR="0070457D" w:rsidRPr="00DB44B8">
        <w:rPr>
          <w:rFonts w:ascii="Times New Roman" w:eastAsia="DengXian" w:hAnsi="Times New Roman" w:cs="Times New Roman"/>
          <w:lang w:val="en-US" w:eastAsia="zh-CN"/>
        </w:rPr>
        <w:t>repeated-measures</w:t>
      </w:r>
      <w:r w:rsidR="00431B7B" w:rsidRPr="00DB44B8">
        <w:rPr>
          <w:rFonts w:ascii="Times New Roman" w:eastAsia="DengXian" w:hAnsi="Times New Roman" w:cs="Times New Roman"/>
          <w:lang w:val="en-US" w:eastAsia="zh-CN"/>
        </w:rPr>
        <w:t xml:space="preserve"> design reduces concerns about temporality, the possibility of reverse causality cannot be entirely excluded; higher adiposity may itself contribute to reduced MVPA and increased SB. Future studies employing causal modelling approaches, such as cross-lagged panel models, would help clarify the directionality of these associations. </w:t>
      </w:r>
      <w:r w:rsidR="002301EE" w:rsidRPr="00DB44B8">
        <w:rPr>
          <w:rFonts w:ascii="Times New Roman" w:eastAsia="DengXian" w:hAnsi="Times New Roman" w:cs="Times New Roman"/>
          <w:lang w:eastAsia="zh-CN"/>
        </w:rPr>
        <w:t xml:space="preserve">Despite these limitations, our findings </w:t>
      </w:r>
      <w:r w:rsidR="00EB50CE" w:rsidRPr="00DB44B8">
        <w:rPr>
          <w:rFonts w:ascii="Times New Roman" w:eastAsia="DengXian" w:hAnsi="Times New Roman" w:cs="Times New Roman"/>
          <w:lang w:eastAsia="zh-CN"/>
        </w:rPr>
        <w:t>could inform future guidelines and public health strategies that target specific movement patterns to more effectively prevent and manage obesity in children.</w:t>
      </w:r>
    </w:p>
    <w:p w14:paraId="5711BD8E" w14:textId="77777777" w:rsidR="00EB50CE" w:rsidRPr="00DB44B8" w:rsidRDefault="00EB50CE" w:rsidP="00EB50CE">
      <w:pPr>
        <w:spacing w:line="480" w:lineRule="auto"/>
        <w:jc w:val="both"/>
        <w:rPr>
          <w:rFonts w:ascii="Times New Roman" w:hAnsi="Times New Roman" w:cs="Times New Roman"/>
          <w:b/>
        </w:rPr>
      </w:pPr>
      <w:r w:rsidRPr="00DB44B8">
        <w:rPr>
          <w:rFonts w:ascii="Times New Roman" w:hAnsi="Times New Roman" w:cs="Times New Roman"/>
          <w:b/>
        </w:rPr>
        <w:t>Conclusions</w:t>
      </w:r>
    </w:p>
    <w:p w14:paraId="5EA1C507" w14:textId="717758DF" w:rsidR="00EB50CE" w:rsidRPr="00DB44B8" w:rsidRDefault="00EB50CE" w:rsidP="00EB50CE">
      <w:pPr>
        <w:spacing w:line="480" w:lineRule="auto"/>
        <w:jc w:val="both"/>
        <w:rPr>
          <w:rFonts w:ascii="Times New Roman" w:hAnsi="Times New Roman" w:cs="Times New Roman"/>
        </w:rPr>
      </w:pPr>
      <w:r w:rsidRPr="00DB44B8">
        <w:rPr>
          <w:rFonts w:ascii="Times New Roman" w:hAnsi="Times New Roman" w:cs="Times New Roman"/>
        </w:rPr>
        <w:t xml:space="preserve">This study provides valuable insights into the sex-specific associations between 24-hour movement behaviours and adiposity in school-aged children. </w:t>
      </w:r>
      <w:r w:rsidR="00B95F7B" w:rsidRPr="00DB44B8">
        <w:rPr>
          <w:rFonts w:ascii="Times New Roman" w:hAnsi="Times New Roman" w:cs="Times New Roman"/>
        </w:rPr>
        <w:t xml:space="preserve">In girls, MVPA was </w:t>
      </w:r>
      <w:r w:rsidR="002F2450" w:rsidRPr="00DB44B8">
        <w:rPr>
          <w:rFonts w:ascii="Times New Roman" w:hAnsi="Times New Roman" w:cs="Times New Roman"/>
        </w:rPr>
        <w:t>consistently</w:t>
      </w:r>
      <w:r w:rsidR="00B95F7B" w:rsidRPr="00DB44B8">
        <w:rPr>
          <w:rFonts w:ascii="Times New Roman" w:hAnsi="Times New Roman" w:cs="Times New Roman"/>
        </w:rPr>
        <w:t xml:space="preserve"> </w:t>
      </w:r>
      <w:r w:rsidR="00E928D1" w:rsidRPr="00DB44B8">
        <w:rPr>
          <w:rFonts w:ascii="Times New Roman" w:hAnsi="Times New Roman" w:cs="Times New Roman"/>
        </w:rPr>
        <w:t>related</w:t>
      </w:r>
      <w:r w:rsidR="002F2450" w:rsidRPr="00DB44B8">
        <w:rPr>
          <w:rFonts w:ascii="Times New Roman" w:hAnsi="Times New Roman" w:cs="Times New Roman"/>
        </w:rPr>
        <w:t xml:space="preserve"> </w:t>
      </w:r>
      <w:r w:rsidR="00B95F7B" w:rsidRPr="00DB44B8">
        <w:rPr>
          <w:rFonts w:ascii="Times New Roman" w:hAnsi="Times New Roman" w:cs="Times New Roman"/>
        </w:rPr>
        <w:t xml:space="preserve">to lower BMI, abdominal circumference, and MRI-measured abdominal adiposity volumes. In boys, sleep duration was associated with lower adiposity, while SB was linked to higher abdominal </w:t>
      </w:r>
      <w:r w:rsidR="006425C7" w:rsidRPr="00DB44B8">
        <w:rPr>
          <w:rFonts w:ascii="Times New Roman" w:hAnsi="Times New Roman" w:cs="Times New Roman"/>
        </w:rPr>
        <w:t>adiposity</w:t>
      </w:r>
      <w:r w:rsidR="00B95F7B" w:rsidRPr="00DB44B8">
        <w:rPr>
          <w:rFonts w:ascii="Times New Roman" w:hAnsi="Times New Roman" w:cs="Times New Roman"/>
        </w:rPr>
        <w:t>.</w:t>
      </w:r>
      <w:r w:rsidRPr="00DB44B8">
        <w:rPr>
          <w:rFonts w:ascii="Times New Roman" w:hAnsi="Times New Roman" w:cs="Times New Roman"/>
        </w:rPr>
        <w:t xml:space="preserve"> </w:t>
      </w:r>
      <w:r w:rsidR="005E7D80" w:rsidRPr="00DB44B8">
        <w:rPr>
          <w:rFonts w:ascii="Times New Roman" w:hAnsi="Times New Roman" w:cs="Times New Roman"/>
        </w:rPr>
        <w:t xml:space="preserve">The associations were stronger for visceral adiposity. These findings emphasise the benefits of MVPA for both sexes, the additional benefits of increased sleep </w:t>
      </w:r>
      <w:r w:rsidR="00D27919" w:rsidRPr="00DB44B8">
        <w:rPr>
          <w:rFonts w:ascii="Times New Roman" w:hAnsi="Times New Roman" w:cs="Times New Roman"/>
        </w:rPr>
        <w:t>among</w:t>
      </w:r>
      <w:r w:rsidR="005E7D80" w:rsidRPr="00DB44B8">
        <w:rPr>
          <w:rFonts w:ascii="Times New Roman" w:hAnsi="Times New Roman" w:cs="Times New Roman"/>
        </w:rPr>
        <w:t xml:space="preserve"> boys, and the importance of reducing SB. </w:t>
      </w:r>
      <w:r w:rsidR="00A329B2" w:rsidRPr="00DB44B8">
        <w:rPr>
          <w:rFonts w:ascii="Times New Roman" w:hAnsi="Times New Roman" w:cs="Times New Roman"/>
        </w:rPr>
        <w:lastRenderedPageBreak/>
        <w:t xml:space="preserve">These findings provide novel evidence highlighting the importance of sex-specific approaches to promote healthy movement behaviours and prevent childhood obesity, ultimately reducing the risk of developing cardiometabolic diseases. </w:t>
      </w:r>
      <w:r w:rsidRPr="00DB44B8">
        <w:rPr>
          <w:rFonts w:ascii="Times New Roman" w:hAnsi="Times New Roman" w:cs="Times New Roman"/>
        </w:rPr>
        <w:t>Further research is needed to explore the underlying mechanisms of these associations and to examine the effects of movement behaviour interventions across diverse populations.</w:t>
      </w:r>
    </w:p>
    <w:p w14:paraId="76496BEE" w14:textId="77777777" w:rsidR="004670C9" w:rsidRPr="00DB44B8" w:rsidRDefault="004670C9" w:rsidP="004670C9">
      <w:pPr>
        <w:spacing w:line="480" w:lineRule="auto"/>
        <w:jc w:val="both"/>
        <w:rPr>
          <w:rFonts w:ascii="Times New Roman" w:eastAsia="Calibri" w:hAnsi="Times New Roman" w:cs="Times New Roman"/>
          <w:b/>
          <w:bCs/>
        </w:rPr>
      </w:pPr>
      <w:r w:rsidRPr="00DB44B8">
        <w:rPr>
          <w:rFonts w:ascii="Times New Roman" w:eastAsia="Calibri" w:hAnsi="Times New Roman" w:cs="Times New Roman"/>
          <w:b/>
          <w:bCs/>
        </w:rPr>
        <w:t>Declarations</w:t>
      </w:r>
    </w:p>
    <w:p w14:paraId="79BE828B" w14:textId="1AFF896F" w:rsidR="004670C9" w:rsidRPr="00DB44B8" w:rsidRDefault="004670C9" w:rsidP="004670C9">
      <w:pPr>
        <w:spacing w:after="0" w:line="480" w:lineRule="auto"/>
        <w:jc w:val="both"/>
        <w:rPr>
          <w:rFonts w:ascii="Times New Roman" w:eastAsia="Calibri" w:hAnsi="Times New Roman" w:cs="Times New Roman"/>
          <w:lang w:val="en-US" w:bidi="ta-IN"/>
        </w:rPr>
      </w:pPr>
      <w:r w:rsidRPr="00DB44B8">
        <w:rPr>
          <w:rFonts w:ascii="Times New Roman" w:eastAsia="Calibri" w:hAnsi="Times New Roman" w:cs="Times New Roman"/>
          <w:b/>
          <w:bCs/>
          <w:lang w:val="en-US" w:bidi="ta-IN"/>
        </w:rPr>
        <w:t xml:space="preserve">Ethics approval and consent to participate: </w:t>
      </w:r>
      <w:r w:rsidRPr="00DB44B8">
        <w:rPr>
          <w:rFonts w:ascii="Times New Roman" w:eastAsia="Calibri" w:hAnsi="Times New Roman" w:cs="Times New Roman"/>
          <w:lang w:val="en-US" w:bidi="ta-IN"/>
        </w:rPr>
        <w:t>All participating women signed written informed consent for themselves and on behalf of their offspring at enrolment. The study received ethical approval from the National Healthcare Group Domain Specific Review Board (D/2009/021, B/2014/00406 and D/2010/210) and the SingHealth Centralised Institutional Review Board (CIRB 2018/2767 and CIRB 2018/3138).</w:t>
      </w:r>
      <w:r w:rsidR="003C37FC" w:rsidRPr="003C37FC">
        <w:t xml:space="preserve"> </w:t>
      </w:r>
      <w:r w:rsidR="003C37FC">
        <w:rPr>
          <w:rFonts w:ascii="Times New Roman" w:eastAsia="Calibri" w:hAnsi="Times New Roman" w:cs="Times New Roman"/>
          <w:lang w:val="en-US" w:bidi="ta-IN"/>
        </w:rPr>
        <w:t>A</w:t>
      </w:r>
      <w:r w:rsidR="003C37FC" w:rsidRPr="003C37FC">
        <w:rPr>
          <w:rFonts w:ascii="Times New Roman" w:eastAsia="Calibri" w:hAnsi="Times New Roman" w:cs="Times New Roman"/>
          <w:lang w:val="en-US" w:bidi="ta-IN"/>
        </w:rPr>
        <w:t>ll methods were performed in accordance with the relevant guidelines and regulations</w:t>
      </w:r>
      <w:r w:rsidR="003C37FC">
        <w:rPr>
          <w:rFonts w:ascii="Times New Roman" w:eastAsia="Calibri" w:hAnsi="Times New Roman" w:cs="Times New Roman"/>
          <w:lang w:val="en-US" w:bidi="ta-IN"/>
        </w:rPr>
        <w:t>.</w:t>
      </w:r>
    </w:p>
    <w:p w14:paraId="33C5D9D0" w14:textId="77777777" w:rsidR="004670C9" w:rsidRPr="00DB44B8" w:rsidRDefault="004670C9" w:rsidP="004670C9">
      <w:pPr>
        <w:spacing w:after="0" w:line="480" w:lineRule="auto"/>
        <w:jc w:val="both"/>
        <w:rPr>
          <w:rFonts w:ascii="Times New Roman" w:eastAsia="Calibri" w:hAnsi="Times New Roman" w:cs="Times New Roman"/>
          <w:lang w:val="en-US" w:bidi="ta-IN"/>
        </w:rPr>
      </w:pPr>
      <w:r w:rsidRPr="00DB44B8">
        <w:rPr>
          <w:rFonts w:ascii="Times New Roman" w:eastAsia="Calibri" w:hAnsi="Times New Roman" w:cs="Times New Roman"/>
          <w:b/>
          <w:bCs/>
          <w:lang w:val="en-US" w:bidi="ta-IN"/>
        </w:rPr>
        <w:t xml:space="preserve">Availability of data and materials: </w:t>
      </w:r>
      <w:r w:rsidRPr="00DB44B8">
        <w:rPr>
          <w:rFonts w:ascii="Times New Roman" w:eastAsia="Calibri" w:hAnsi="Times New Roman" w:cs="Times New Roman"/>
          <w:lang w:val="en-US" w:bidi="ta-IN"/>
        </w:rPr>
        <w:t>The dataset supporting the conclusions of this article can be made available upon request and after approval by the GUSTO Executive Committee.</w:t>
      </w:r>
    </w:p>
    <w:p w14:paraId="4841D887" w14:textId="77777777" w:rsidR="004670C9" w:rsidRPr="00DB44B8" w:rsidRDefault="004670C9" w:rsidP="004670C9">
      <w:pPr>
        <w:spacing w:after="0" w:line="480" w:lineRule="auto"/>
        <w:jc w:val="both"/>
        <w:rPr>
          <w:rFonts w:ascii="Times New Roman" w:eastAsia="Calibri" w:hAnsi="Times New Roman" w:cs="Times New Roman"/>
          <w:lang w:val="en-US" w:bidi="ta-IN"/>
        </w:rPr>
      </w:pPr>
      <w:r w:rsidRPr="00DB44B8">
        <w:rPr>
          <w:rFonts w:ascii="Times New Roman" w:eastAsia="Calibri" w:hAnsi="Times New Roman" w:cs="Times New Roman"/>
          <w:b/>
          <w:lang w:val="en-US" w:bidi="ta-IN"/>
        </w:rPr>
        <w:t>Competing interest</w:t>
      </w:r>
      <w:r w:rsidRPr="00DB44B8">
        <w:rPr>
          <w:rFonts w:ascii="Times New Roman" w:eastAsia="Calibri" w:hAnsi="Times New Roman" w:cs="Times New Roman"/>
          <w:lang w:val="en-US" w:bidi="ta-IN"/>
        </w:rPr>
        <w:t>: KMG receiving reimbursement for speaking at conferences sponsored by companies selling nutritional products. KMG, YSC and SYC report being part of an academic consortium that has received research funding from Abbott Nutrition, Nestle and Danone. No other disclosures were reported.</w:t>
      </w:r>
    </w:p>
    <w:p w14:paraId="1A0BCCCA" w14:textId="5F8486FF" w:rsidR="00847D07" w:rsidRPr="00DB44B8" w:rsidRDefault="004670C9" w:rsidP="004670C9">
      <w:pPr>
        <w:spacing w:after="0" w:line="480" w:lineRule="auto"/>
        <w:jc w:val="both"/>
        <w:rPr>
          <w:rFonts w:ascii="Times New Roman" w:eastAsia="Calibri" w:hAnsi="Times New Roman" w:cs="Times New Roman"/>
          <w:lang w:val="en-US" w:bidi="ta-IN"/>
        </w:rPr>
      </w:pPr>
      <w:r w:rsidRPr="00DB44B8">
        <w:rPr>
          <w:rFonts w:ascii="Times New Roman" w:eastAsia="Calibri" w:hAnsi="Times New Roman" w:cs="Times New Roman"/>
          <w:b/>
          <w:bCs/>
          <w:lang w:val="en-US" w:bidi="ta-IN"/>
        </w:rPr>
        <w:t xml:space="preserve">Funding: </w:t>
      </w:r>
      <w:r w:rsidRPr="00DB44B8">
        <w:rPr>
          <w:rFonts w:ascii="Times New Roman" w:eastAsia="Calibri" w:hAnsi="Times New Roman" w:cs="Times New Roman"/>
          <w:lang w:val="en-US" w:bidi="ta-IN"/>
        </w:rPr>
        <w:t xml:space="preserve">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Science Technology and Research (A*STAR), Singapore. </w:t>
      </w:r>
      <w:r w:rsidR="00847D07" w:rsidRPr="00DB44B8">
        <w:rPr>
          <w:rFonts w:ascii="Times New Roman" w:eastAsia="Calibri" w:hAnsi="Times New Roman" w:cs="Times New Roman"/>
          <w:lang w:val="en-US" w:bidi="ta-IN"/>
        </w:rPr>
        <w:t xml:space="preserve">KMG is supported by the UK Medical Research Council (MC_UU_12011/4), the National Institute for Health and Care Research (NIHR Senior Investigator (NF-SI-0515-10042) and NIHR Southampton Biomedical Research Centre (NIHR203319)) and Alzheimer’s Research UK (ARUK-PG2022A-008). For the purpose of Open Access, the author has applied a Creative Commons Attribution (CC BY) </w:t>
      </w:r>
      <w:r w:rsidR="00847D07" w:rsidRPr="00DB44B8">
        <w:rPr>
          <w:rFonts w:ascii="Times New Roman" w:eastAsia="Calibri" w:hAnsi="Times New Roman" w:cs="Times New Roman"/>
          <w:lang w:val="en-US" w:bidi="ta-IN"/>
        </w:rPr>
        <w:lastRenderedPageBreak/>
        <w:t>licence to any Author Accepted Manuscript version arising from this submission. JYB was supported by a grant from the Agence Nationale de la Recherche (ANR) (iSCAN project, ANR-20-CE36-0001)</w:t>
      </w:r>
    </w:p>
    <w:p w14:paraId="16F0ABBA" w14:textId="77777777" w:rsidR="009406A4" w:rsidRPr="00DB44B8" w:rsidRDefault="009406A4" w:rsidP="004670C9">
      <w:pPr>
        <w:spacing w:line="480" w:lineRule="auto"/>
        <w:jc w:val="both"/>
        <w:rPr>
          <w:rFonts w:ascii="Times New Roman" w:eastAsia="Calibri" w:hAnsi="Times New Roman" w:cs="Times New Roman"/>
          <w:bCs/>
          <w:lang w:val="en-US" w:bidi="ta-IN"/>
        </w:rPr>
      </w:pPr>
      <w:r w:rsidRPr="00DB44B8">
        <w:rPr>
          <w:rFonts w:ascii="Times New Roman" w:eastAsia="Calibri" w:hAnsi="Times New Roman" w:cs="Times New Roman"/>
          <w:b/>
          <w:bCs/>
          <w:lang w:val="en-US" w:bidi="ta-IN"/>
        </w:rPr>
        <w:t xml:space="preserve">Authors’ contributions: </w:t>
      </w:r>
      <w:r w:rsidRPr="00DB44B8">
        <w:rPr>
          <w:rFonts w:ascii="Times New Roman" w:eastAsia="Calibri" w:hAnsi="Times New Roman" w:cs="Times New Roman"/>
          <w:bCs/>
          <w:lang w:val="en-US" w:bidi="ta-IN"/>
        </w:rPr>
        <w:t>KHT, YSC, YSL, FY, MFFG, KMG and JGE conceived and designed the cohort study; NP, SAS, JYB and FMR designed the present work; NP, SAS, NM, JYT and JYB contributed to data collection, data process and data analysis; NP drafted the manuscript with the guidance of FMR, and SAS, NM, MTT, SYXT, AC, SC,  KMG,  JGE and SSV added important intellectual content; all authors read and approved the final manuscript.</w:t>
      </w:r>
    </w:p>
    <w:p w14:paraId="7F109294" w14:textId="6C593F0E" w:rsidR="00A4533B" w:rsidRPr="00DB44B8" w:rsidRDefault="004670C9" w:rsidP="006470A1">
      <w:pPr>
        <w:spacing w:line="480" w:lineRule="auto"/>
        <w:jc w:val="both"/>
        <w:rPr>
          <w:rFonts w:ascii="Times New Roman" w:eastAsia="Calibri" w:hAnsi="Times New Roman" w:cs="Times New Roman"/>
        </w:rPr>
      </w:pPr>
      <w:r w:rsidRPr="00DB44B8">
        <w:rPr>
          <w:rFonts w:ascii="Times New Roman" w:eastAsia="Calibri" w:hAnsi="Times New Roman" w:cs="Times New Roman"/>
          <w:b/>
          <w:bCs/>
        </w:rPr>
        <w:t>Acknowledgements:</w:t>
      </w:r>
      <w:r w:rsidRPr="00DB44B8">
        <w:rPr>
          <w:rFonts w:ascii="Times New Roman" w:eastAsia="Calibri" w:hAnsi="Times New Roman" w:cs="Times New Roman"/>
        </w:rPr>
        <w:t xml:space="preserve"> We thank the GUSTO study group, operational managers, research fellows, study coordinators, and data management team, as well as the participants for their valuable contributions and cooperation. The GUSTO study group includes: Airu Chia, Andrea Cremaschi, Anna Magdalena Fogel, Anne Eng Neo Goh, Anne Rifkin-Graboi, Anqi Qiu, Arijit Biswas, Bee Wah Lee, Birit Froukje Philipp Broekman, Candida Vaz, Chai Kiat Chng, Chan Shi Yu, Choon Looi Bong, Daniel Yam Thiam Goh, Dawn Xin Ping Koh, Dennis Wang, Desiree Y. Phua, E Shyong Tai, Elaine Kwang Hsia Tham, Elaine Phaik Ling Quah, Elizabeth Huiwen Tham, Evelyn Chung Ning Law, Evelyn Keet Wai Lau, Evelyn Xiu Ling Loo, Fabian Kok Peng Yap, Falk Müller-Riemenschneider, Franzolini Beatrice, George Seow Heong Yeo, Gerard Chung Siew Keong, Hannah Ee Juen Yong, Helen Yu Chen, Hong Pan, Huang Jian, Huang Pei, Hugo P S van Bever, Hui Min Tan, Iliana Magiati, Inez Bik Yun Wong, Ives Lim Yubin, Ivy Yee-Man Lau, Jacqueline Chin Siew Roong, Jadegoud Yaligar, Jerry Kok Yen Chan, Jia Xu, Johan Gunnar Eriksson, Jonathan Tze Liang Choo, Jonathan Y. Bernard, Jonathan Yinhao Huang, Joshua J. Gooley, Jun Shi Lai, Karen Mei Ling Tan, Keith M. Godfrey, Keri McCrickerd, Kok Hian Tan, Kothandaraman Narasimhan, Krishnamoorthy Naiduvaje, Kuan Jin Lee, Li Chen, Lieng Hsi Ling, Lin Lin Su, Ling-Wei Chen, Lourdes Mary Daniel, Lynette Pei-Chi Shek, Maria De Iorio, Marielle V. Fortier, Mary Foong-Fong Chong, Mary Wlodek, Mei Chien Chua, Melvin Khee-Shing Leow, Michael J. Meaney, Michelle Zhi Ling Kee, Min Gong, Mya Thway Tint, Navin Michael, Neerja Karnani, Ngee Lek, Noor Hidayatul Aini Bte Suaini, Oon Hoe Teoh, Peter David Gluckman, Priti Mishra, Queenie Ling Jun Li, Sambasivam Sendhil Velan, Seang Mei Saw, See Ling Loy, Seng Bin Ang, Shang Chee Chong, Shiao-Yng Chan, Shirong Cai, Shu-E Soh, Stephen Chin-Ying Hsu, Suresh Anand </w:t>
      </w:r>
      <w:r w:rsidRPr="00DB44B8">
        <w:rPr>
          <w:rFonts w:ascii="Times New Roman" w:eastAsia="Calibri" w:hAnsi="Times New Roman" w:cs="Times New Roman"/>
        </w:rPr>
        <w:lastRenderedPageBreak/>
        <w:t>Sadananthan, Swee Chye Quek, Tan Ai Peng, Varsha Gupta, Victor Samuel Rajadurai, Wee Meng Han, Wei Wei Pang, Yap Seng Chong, Yin Bun Cheung, Yiong Huak Chan, Yung Seng Lee, Zhang Han.</w:t>
      </w:r>
      <w:r w:rsidR="00A4533B" w:rsidRPr="00DB44B8">
        <w:rPr>
          <w:rFonts w:ascii="Times New Roman" w:hAnsi="Times New Roman" w:cs="Times New Roman"/>
          <w:b/>
        </w:rPr>
        <w:br w:type="page"/>
      </w:r>
    </w:p>
    <w:p w14:paraId="39D42D54" w14:textId="77777777" w:rsidR="00A1292D" w:rsidRPr="00860121" w:rsidRDefault="00A1292D" w:rsidP="00860121">
      <w:pPr>
        <w:spacing w:line="480" w:lineRule="auto"/>
        <w:rPr>
          <w:rFonts w:ascii="Times New Roman" w:hAnsi="Times New Roman" w:cs="Times New Roman"/>
        </w:rPr>
      </w:pPr>
      <w:r w:rsidRPr="00860121">
        <w:rPr>
          <w:rFonts w:ascii="Times New Roman" w:hAnsi="Times New Roman" w:cs="Times New Roman"/>
          <w:b/>
        </w:rPr>
        <w:lastRenderedPageBreak/>
        <w:t>References</w:t>
      </w:r>
    </w:p>
    <w:p w14:paraId="2A7F3BF6" w14:textId="77777777" w:rsidR="00F62D4C" w:rsidRPr="00860121" w:rsidRDefault="00DB7B5F" w:rsidP="00860121">
      <w:pPr>
        <w:pStyle w:val="EndNoteBibliography"/>
        <w:spacing w:after="0" w:line="480" w:lineRule="auto"/>
        <w:rPr>
          <w:rFonts w:ascii="Times New Roman" w:hAnsi="Times New Roman" w:cs="Times New Roman"/>
        </w:rPr>
      </w:pPr>
      <w:r w:rsidRPr="00860121">
        <w:rPr>
          <w:rFonts w:ascii="Times New Roman" w:hAnsi="Times New Roman" w:cs="Times New Roman"/>
          <w:lang w:val="en-GB"/>
        </w:rPr>
        <w:fldChar w:fldCharType="begin"/>
      </w:r>
      <w:r w:rsidRPr="00860121">
        <w:rPr>
          <w:rFonts w:ascii="Times New Roman" w:hAnsi="Times New Roman" w:cs="Times New Roman"/>
          <w:lang w:val="en-GB"/>
        </w:rPr>
        <w:instrText xml:space="preserve"> ADDIN EN.REFLIST </w:instrText>
      </w:r>
      <w:r w:rsidRPr="00860121">
        <w:rPr>
          <w:rFonts w:ascii="Times New Roman" w:hAnsi="Times New Roman" w:cs="Times New Roman"/>
          <w:lang w:val="en-GB"/>
        </w:rPr>
        <w:fldChar w:fldCharType="separate"/>
      </w:r>
      <w:r w:rsidR="00F62D4C" w:rsidRPr="00860121">
        <w:rPr>
          <w:rFonts w:ascii="Times New Roman" w:hAnsi="Times New Roman" w:cs="Times New Roman"/>
        </w:rPr>
        <w:t>1.</w:t>
      </w:r>
      <w:r w:rsidR="00F62D4C" w:rsidRPr="00860121">
        <w:rPr>
          <w:rFonts w:ascii="Times New Roman" w:hAnsi="Times New Roman" w:cs="Times New Roman"/>
        </w:rPr>
        <w:tab/>
        <w:t>Kumari S, Shukla S, Acharya S. Childhood Obesity: Prevalence and Prevention in Modern Society. Cureus. 2022;14(11):e31640.</w:t>
      </w:r>
    </w:p>
    <w:p w14:paraId="77D43DD9"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2.</w:t>
      </w:r>
      <w:r w:rsidRPr="00860121">
        <w:rPr>
          <w:rFonts w:ascii="Times New Roman" w:hAnsi="Times New Roman" w:cs="Times New Roman"/>
        </w:rPr>
        <w:tab/>
        <w:t>Vogelezang S, Gishti O, Felix JF, van der Beek EM, Abrahamse-Berkeveld M, Hofman A, et al. Tracking of abdominal subcutaneous and preperitoneal fat mass during childhood. The Generation R Study. International Journal of Obesity. 2016;40(4):595-600.</w:t>
      </w:r>
    </w:p>
    <w:p w14:paraId="7F12E3C3"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3.</w:t>
      </w:r>
      <w:r w:rsidRPr="00860121">
        <w:rPr>
          <w:rFonts w:ascii="Times New Roman" w:hAnsi="Times New Roman" w:cs="Times New Roman"/>
        </w:rPr>
        <w:tab/>
        <w:t>Kindblom JM, Lorentzon M, Hellqvist A, Lönn L, Brandberg J, Nilsson S, et al. BMI changes during childhood and adolescence as predictors of amount of adult subcutaneous and visceral adipose tissue in men: the GOOD Study. Diabetes. 2009;58(4):867-74.</w:t>
      </w:r>
    </w:p>
    <w:p w14:paraId="0011AF79"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4.</w:t>
      </w:r>
      <w:r w:rsidRPr="00860121">
        <w:rPr>
          <w:rFonts w:ascii="Times New Roman" w:hAnsi="Times New Roman" w:cs="Times New Roman"/>
        </w:rPr>
        <w:tab/>
        <w:t>Pischon T, Boeing H, Hoffmann K, Bergmann M, Schulze MB, Overvad K, et al. General and Abdominal Adiposity and Risk of Death in Europe. New England Journal of Medicine. 2008;359(20):2105-20.</w:t>
      </w:r>
    </w:p>
    <w:p w14:paraId="4599D71B"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5.</w:t>
      </w:r>
      <w:r w:rsidRPr="00860121">
        <w:rPr>
          <w:rFonts w:ascii="Times New Roman" w:hAnsi="Times New Roman" w:cs="Times New Roman"/>
        </w:rPr>
        <w:tab/>
        <w:t>Shah RV, Murthy VL, Abbasi SA, Blankstein R, Kwong RY, Goldfine AB, et al. Visceral adiposity and the risk of metabolic syndrome across body mass index: the MESA Study. JACC Cardiovasc Imaging. 2014;7(12):1221-35.</w:t>
      </w:r>
    </w:p>
    <w:p w14:paraId="12CA9512"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6.</w:t>
      </w:r>
      <w:r w:rsidRPr="00860121">
        <w:rPr>
          <w:rFonts w:ascii="Times New Roman" w:hAnsi="Times New Roman" w:cs="Times New Roman"/>
        </w:rPr>
        <w:tab/>
        <w:t>Sanchez-Lastra MA, Ding D, Del Pozo Cruz B, Dalene KE, Ayán C, Ekelund U, et al. Joint associations of device-measured physical activity and abdominal obesity with incident cardiovascular disease: a prospective cohort study. British journal of sports medicine. 2024;58(4):196.</w:t>
      </w:r>
    </w:p>
    <w:p w14:paraId="40660547"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7.</w:t>
      </w:r>
      <w:r w:rsidRPr="00860121">
        <w:rPr>
          <w:rFonts w:ascii="Times New Roman" w:hAnsi="Times New Roman" w:cs="Times New Roman"/>
        </w:rPr>
        <w:tab/>
        <w:t>López-Gil JF, Tapia-Serrano MA, Sevil-Serrano J, Sánchez-Miguel PA, García-Hermoso A. Are 24-hour movement recommendations associated with obesity-related indicators in the young population? A meta-analysis. Obesity. 2023;31(11):2727-39.</w:t>
      </w:r>
    </w:p>
    <w:p w14:paraId="40D54388"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8.</w:t>
      </w:r>
      <w:r w:rsidRPr="00860121">
        <w:rPr>
          <w:rFonts w:ascii="Times New Roman" w:hAnsi="Times New Roman" w:cs="Times New Roman"/>
        </w:rPr>
        <w:tab/>
        <w:t>Alanazi YA, Sousa-Sá E, Chong KH, Parrish AM, Okely AD. Systematic Review of the Relationships between 24-Hour Movement Behaviours and Health Indicators in School-Aged Children from Arab-Speaking Countries. Int J Environ Res Public Health. 2021;18(16).</w:t>
      </w:r>
    </w:p>
    <w:p w14:paraId="286633A3"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9.</w:t>
      </w:r>
      <w:r w:rsidRPr="00860121">
        <w:rPr>
          <w:rFonts w:ascii="Times New Roman" w:hAnsi="Times New Roman" w:cs="Times New Roman"/>
        </w:rPr>
        <w:tab/>
        <w:t>Feng J, Zheng C, Sit CH, Reilly JJ, Huang WY. Associations between meeting 24-hour movement guidelines and health in the early years: A systematic review and meta-analysis. Journal of sports sciences. 2021;39(22):2545-57.</w:t>
      </w:r>
    </w:p>
    <w:p w14:paraId="361D6262"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lastRenderedPageBreak/>
        <w:t>10.</w:t>
      </w:r>
      <w:r w:rsidRPr="00860121">
        <w:rPr>
          <w:rFonts w:ascii="Times New Roman" w:hAnsi="Times New Roman" w:cs="Times New Roman"/>
        </w:rPr>
        <w:tab/>
        <w:t>Morrissey B, Taveras E, Allender S, Strugnell C. Sleep and obesity among children: A systematic review of multiple sleep dimensions. Pediatr Obes. 2020;15(4):e12619.</w:t>
      </w:r>
    </w:p>
    <w:p w14:paraId="64D06E30"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11.</w:t>
      </w:r>
      <w:r w:rsidRPr="00860121">
        <w:rPr>
          <w:rFonts w:ascii="Times New Roman" w:hAnsi="Times New Roman" w:cs="Times New Roman"/>
        </w:rPr>
        <w:tab/>
        <w:t>Wiersma R, Haverkamp BF, van Beek JH, Riemersma AMJ, Boezen HM, Smidt N, et al. Unravelling the association between accelerometer-derived physical activity and adiposity among preschool children: A systematic review and meta-analyses. Obes Rev. 2020;21(2):e12936.</w:t>
      </w:r>
    </w:p>
    <w:p w14:paraId="7C4EC68B"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12.</w:t>
      </w:r>
      <w:r w:rsidRPr="00860121">
        <w:rPr>
          <w:rFonts w:ascii="Times New Roman" w:hAnsi="Times New Roman" w:cs="Times New Roman"/>
        </w:rPr>
        <w:tab/>
        <w:t>Biddle SJH, García Bengoechea E, Wiesner G. Sedentary behaviour and adiposity in youth: a systematic review of reviews and analysis of causality. International Journal of Behavioral Nutrition and Physical Activity. 2017;14(1):43.</w:t>
      </w:r>
    </w:p>
    <w:p w14:paraId="42EA92ED"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13.</w:t>
      </w:r>
      <w:r w:rsidRPr="00860121">
        <w:rPr>
          <w:rFonts w:ascii="Times New Roman" w:hAnsi="Times New Roman" w:cs="Times New Roman"/>
        </w:rPr>
        <w:tab/>
        <w:t>Bosy-Westphal A, Booke C-A, Blöcker T, Kossel E, Goele K, Later W, et al. Measurement Site for Waist Circumference Affects Its Accuracy As an Index of Visceral and Abdominal Subcutaneous Fat in a Caucasian Population. The Journal of Nutrition. 2010;140(5):954-61.</w:t>
      </w:r>
    </w:p>
    <w:p w14:paraId="0E79FFD3"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14.</w:t>
      </w:r>
      <w:r w:rsidRPr="00860121">
        <w:rPr>
          <w:rFonts w:ascii="Times New Roman" w:hAnsi="Times New Roman" w:cs="Times New Roman"/>
        </w:rPr>
        <w:tab/>
        <w:t>Mohammad A, De Lucia Rolfe E, Sleigh A, Kivisild T, Behbehani K, Wareham NJ, et al. Validity of visceral adiposity estimates from DXA against MRI in Kuwaiti men and women. Nutrition &amp; Diabetes. 2017;7(1):e238-e.</w:t>
      </w:r>
    </w:p>
    <w:p w14:paraId="2A41F950"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15.</w:t>
      </w:r>
      <w:r w:rsidRPr="00860121">
        <w:rPr>
          <w:rFonts w:ascii="Times New Roman" w:hAnsi="Times New Roman" w:cs="Times New Roman"/>
        </w:rPr>
        <w:tab/>
        <w:t>Horan M, Gibney E, Molloy E, McAuliffe F. Methodologies to assess paediatric adiposity. Irish Journal of Medical Science (1971 -). 2015;184(1):53-68.</w:t>
      </w:r>
    </w:p>
    <w:p w14:paraId="1CF70548"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16.</w:t>
      </w:r>
      <w:r w:rsidRPr="00860121">
        <w:rPr>
          <w:rFonts w:ascii="Times New Roman" w:hAnsi="Times New Roman" w:cs="Times New Roman"/>
        </w:rPr>
        <w:tab/>
        <w:t>Sadananthan SA, Prakash B, Leow MKS, Khoo CM, Chou H, Venkataraman K, et al. Automated segmentation of visceral and subcutaneous (deep and superficial) adipose tissues in normal and overweight men. Journal of Magnetic Resonance Imaging. 2015;41(4):924-34.</w:t>
      </w:r>
    </w:p>
    <w:p w14:paraId="0A549044"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17.</w:t>
      </w:r>
      <w:r w:rsidRPr="00860121">
        <w:rPr>
          <w:rFonts w:ascii="Times New Roman" w:hAnsi="Times New Roman" w:cs="Times New Roman"/>
        </w:rPr>
        <w:tab/>
        <w:t>Saelens BE, Grow HM, Stark LJ, Seeley RJ, Roehrig H. Efficacy of increasing physical activity to reduce children's visceral fat: a pilot randomized controlled trial. International journal of pediatric obesity : IJPO : an official journal of the International Association for the Study of Obesity. 2011;6(2):102-12.</w:t>
      </w:r>
    </w:p>
    <w:p w14:paraId="64CDF2E0"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18.</w:t>
      </w:r>
      <w:r w:rsidRPr="00860121">
        <w:rPr>
          <w:rFonts w:ascii="Times New Roman" w:hAnsi="Times New Roman" w:cs="Times New Roman"/>
        </w:rPr>
        <w:tab/>
        <w:t>Saelens BE, Seeley RJ, van Schaick K, Donnelly LF, O'Brien KJ. Visceral abdominal fat is correlated with whole-body fat and physical activity among 8-y-old children at risk of obesity2. The American Journal of Clinical Nutrition. 2007;85(1):46-53.</w:t>
      </w:r>
    </w:p>
    <w:p w14:paraId="22E9DA7A"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lastRenderedPageBreak/>
        <w:t>19.</w:t>
      </w:r>
      <w:r w:rsidRPr="00860121">
        <w:rPr>
          <w:rFonts w:ascii="Times New Roman" w:hAnsi="Times New Roman" w:cs="Times New Roman"/>
        </w:rPr>
        <w:tab/>
        <w:t>Owens S, Gutin B, Allison J, Riggs S, Ferguson M, Litaker M, et al. Effect of physical training on total and visceral fat in obese children. Medicine and science in sports and exercise. 1999;31(1):143-8.</w:t>
      </w:r>
    </w:p>
    <w:p w14:paraId="08A96509"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20.</w:t>
      </w:r>
      <w:r w:rsidRPr="00860121">
        <w:rPr>
          <w:rFonts w:ascii="Times New Roman" w:hAnsi="Times New Roman" w:cs="Times New Roman"/>
        </w:rPr>
        <w:tab/>
        <w:t>Rubín L, Gába A, Pelclová J, Štefelová N, Jakubec L, Dygrýn J, et al. Changes in sedentary behavior patterns during the transition from childhood to adolescence and their association with adiposity: a prospective study based on compositional data analysis. Arch Public Health. 2022;80(1):1.</w:t>
      </w:r>
    </w:p>
    <w:p w14:paraId="331019FB"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21.</w:t>
      </w:r>
      <w:r w:rsidRPr="00860121">
        <w:rPr>
          <w:rFonts w:ascii="Times New Roman" w:hAnsi="Times New Roman" w:cs="Times New Roman"/>
        </w:rPr>
        <w:tab/>
        <w:t>Morales-Ghinaglia N, Larsen M, He F, Calhoun SL, Vgontzas AN, Liao J, et al. Circadian Misalignment Impacts the Association of Visceral Adiposity With Elevated Blood Pressure in Adolescents. Hypertension. 2023;80(4):861-71.</w:t>
      </w:r>
    </w:p>
    <w:p w14:paraId="0C609A3B"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22.</w:t>
      </w:r>
      <w:r w:rsidRPr="00860121">
        <w:rPr>
          <w:rFonts w:ascii="Times New Roman" w:hAnsi="Times New Roman" w:cs="Times New Roman"/>
        </w:rPr>
        <w:tab/>
        <w:t>Pedisic Z, Dumuid D, Olds TS. INTEGRATING SLEEP, SEDENTARY BEHAVIOUR, AND PHYSICAL ACTIVITY RESEARCH IN THE EMERGING FIELD OF TIME-USE EPIDEMIOLOGY: DEFINITIONS, CONCEPTS, STATISTICAL METHODS, THEORETICAL FRAMEWORK, AND FUTURE DIRECTIONS. Kinesiology (Zagreb, Croatia). 2017;49(2):252.</w:t>
      </w:r>
    </w:p>
    <w:p w14:paraId="48A9111F"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23.</w:t>
      </w:r>
      <w:r w:rsidRPr="00860121">
        <w:rPr>
          <w:rFonts w:ascii="Times New Roman" w:hAnsi="Times New Roman" w:cs="Times New Roman"/>
        </w:rPr>
        <w:tab/>
        <w:t>Dumuid D, Pedišić Ž, Stanford TE, Martín-Fernández JA, Hron K, Maher CA, et al. The compositional isotemporal substitution model: A method for estimating changes in a health outcome for reallocation of time between sleep, physical activity and sedentary behaviour. Stat Methods Med Res. 2019;28(3):846-57.</w:t>
      </w:r>
    </w:p>
    <w:p w14:paraId="6EC51F3F"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24.</w:t>
      </w:r>
      <w:r w:rsidRPr="00860121">
        <w:rPr>
          <w:rFonts w:ascii="Times New Roman" w:hAnsi="Times New Roman" w:cs="Times New Roman"/>
        </w:rPr>
        <w:tab/>
        <w:t>Volpato LA, Costa JC, Lopes WA, Sasaki JE, Romanzini CLP, Ronque ERV, et al. Time Reallocations From Sedentary Behavior to Physical Activity and Cardiovascular Risk Factors in Children and Adolescents: A Systematic Review. J Phys Act Health. 2023;20(12):1084-91.</w:t>
      </w:r>
    </w:p>
    <w:p w14:paraId="38D06082"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25.</w:t>
      </w:r>
      <w:r w:rsidRPr="00860121">
        <w:rPr>
          <w:rFonts w:ascii="Times New Roman" w:hAnsi="Times New Roman" w:cs="Times New Roman"/>
        </w:rPr>
        <w:tab/>
        <w:t>Bourke M, Harrison Z, Fortnum K, Thomas G, O'Flaherty M, Mulcahy SK, et al. Association between 24-hour movement behaviors and adiposity in children and adolescents: A compositional data meta-analysis. Obes Rev. 2025;26(5):e13884.</w:t>
      </w:r>
    </w:p>
    <w:p w14:paraId="1F79E4CA"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26.</w:t>
      </w:r>
      <w:r w:rsidRPr="00860121">
        <w:rPr>
          <w:rFonts w:ascii="Times New Roman" w:hAnsi="Times New Roman" w:cs="Times New Roman"/>
        </w:rPr>
        <w:tab/>
        <w:t>Sadananthan SA, Tint MT, Michael N, Aris IM, Loy SL, Lee KJ, et al. Association Between Early Life Weight Gain and Abdominal Fat Partitioning at 4.5 Years is Sex, Ethnicity, and Age Dependent. Obesity (Silver Spring). 2019;27(3):470-8.</w:t>
      </w:r>
    </w:p>
    <w:p w14:paraId="50D45761"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lastRenderedPageBreak/>
        <w:t>27.</w:t>
      </w:r>
      <w:r w:rsidRPr="00860121">
        <w:rPr>
          <w:rFonts w:ascii="Times New Roman" w:hAnsi="Times New Roman" w:cs="Times New Roman"/>
        </w:rPr>
        <w:tab/>
        <w:t>Padmapriya N, Chen B, Goh CMJL, Shek LPC, Chong YS, Tan KH, et al. 24-hour movement behaviour profiles and their transition in children aged 5.5 and 8 years – findings from a prospective cohort study. International Journal of Behavioral Nutrition and Physical Activity. 2021;18(1):145.</w:t>
      </w:r>
    </w:p>
    <w:p w14:paraId="767B865D"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28.</w:t>
      </w:r>
      <w:r w:rsidRPr="00860121">
        <w:rPr>
          <w:rFonts w:ascii="Times New Roman" w:hAnsi="Times New Roman" w:cs="Times New Roman"/>
        </w:rPr>
        <w:tab/>
        <w:t>Gába A, Dygrýn J, Štefelová N, Rubín L, Hron K, Jakubec L. Replacing school and out-of-school sedentary behaviors with physical activity and its associations with adiposity in children and adolescents: a compositional isotemporal substitution analysis. Environmental Health and Preventive Medicine. 2021;26(1):16.</w:t>
      </w:r>
    </w:p>
    <w:p w14:paraId="138D4B76"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29.</w:t>
      </w:r>
      <w:r w:rsidRPr="00860121">
        <w:rPr>
          <w:rFonts w:ascii="Times New Roman" w:hAnsi="Times New Roman" w:cs="Times New Roman"/>
        </w:rPr>
        <w:tab/>
        <w:t>Nogueira JA, Macedo da Costa TH. Gender differences in physical activity, sedentary behavior, and their relation to body composition in active Brazilian adolescents. J Phys Act Health. 2009;6(1):93-8.</w:t>
      </w:r>
    </w:p>
    <w:p w14:paraId="0D13570C"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30.</w:t>
      </w:r>
      <w:r w:rsidRPr="00860121">
        <w:rPr>
          <w:rFonts w:ascii="Times New Roman" w:hAnsi="Times New Roman" w:cs="Times New Roman"/>
        </w:rPr>
        <w:tab/>
        <w:t>Basterfield L, Pearce MS, Adamson AJ, Frary JK, Parkinson KN, Wright CM, et al. Physical activity, sedentary behavior, and adiposity in English children. Am J Prev Med. 2012;42(5):445-51.</w:t>
      </w:r>
    </w:p>
    <w:p w14:paraId="45AAFC40"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31.</w:t>
      </w:r>
      <w:r w:rsidRPr="00860121">
        <w:rPr>
          <w:rFonts w:ascii="Times New Roman" w:hAnsi="Times New Roman" w:cs="Times New Roman"/>
        </w:rPr>
        <w:tab/>
        <w:t>Tanaka C, Reilly JJ, Huang WY. Longitudinal changes in objectively measured sedentary behaviour and their relationship with adiposity in children and adolescents: systematic review and evidence appraisal. Obesity reviews. 2014;15(10):791-803.</w:t>
      </w:r>
    </w:p>
    <w:p w14:paraId="12596E9D"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32.</w:t>
      </w:r>
      <w:r w:rsidRPr="00860121">
        <w:rPr>
          <w:rFonts w:ascii="Times New Roman" w:hAnsi="Times New Roman" w:cs="Times New Roman"/>
        </w:rPr>
        <w:tab/>
        <w:t>Soh SE, Chong YS, Kwek K, Saw SM, Meaney MJ, Gluckman PD, et al. Insights from the Growing Up in Singapore Towards Healthy Outcomes (GUSTO) cohort study. Ann Nutr Metab. 2014;64(3-4):218-25.</w:t>
      </w:r>
    </w:p>
    <w:p w14:paraId="5398640A"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33.</w:t>
      </w:r>
      <w:r w:rsidRPr="00860121">
        <w:rPr>
          <w:rFonts w:ascii="Times New Roman" w:hAnsi="Times New Roman" w:cs="Times New Roman"/>
        </w:rPr>
        <w:tab/>
        <w:t>Soh SE, Tint MT, Gluckman PD, Godfrey KM, Rifkin-Graboi A, Chan YH, et al. Cohort profile: Growing Up in Singapore Towards healthy Outcomes (GUSTO) birth cohort study. Int J Epidemiol. 2014;43(5):1401-9.</w:t>
      </w:r>
    </w:p>
    <w:p w14:paraId="5638EF67"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34.</w:t>
      </w:r>
      <w:r w:rsidRPr="00860121">
        <w:rPr>
          <w:rFonts w:ascii="Times New Roman" w:hAnsi="Times New Roman" w:cs="Times New Roman"/>
        </w:rPr>
        <w:tab/>
        <w:t>van Hees VT, Gorzelniak L, Dean León EC, Eder M, Pias M, Taherian S, et al. Separating movement and gravity components in an acceleration signal and implications for the assessment of human daily physical activity. PloS one. 2013;8(4):e61691-e.</w:t>
      </w:r>
    </w:p>
    <w:p w14:paraId="6A5D093C"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35.</w:t>
      </w:r>
      <w:r w:rsidRPr="00860121">
        <w:rPr>
          <w:rFonts w:ascii="Times New Roman" w:hAnsi="Times New Roman" w:cs="Times New Roman"/>
        </w:rPr>
        <w:tab/>
        <w:t>Jairo HM, Alex VR, Florian H, Séverine S, Vincent TvH. GGIR: A Research Community–Driven Open Source R Package for Generating Physical Activity and Sleep Outcomes From Multi-Day Raw Accelerometer Data. Journal for the Measurement of Physical Behaviour. 2019;2(3):188-96.</w:t>
      </w:r>
    </w:p>
    <w:p w14:paraId="1DA05D7F"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lastRenderedPageBreak/>
        <w:t>36.</w:t>
      </w:r>
      <w:r w:rsidRPr="00860121">
        <w:rPr>
          <w:rFonts w:ascii="Times New Roman" w:hAnsi="Times New Roman" w:cs="Times New Roman"/>
        </w:rPr>
        <w:tab/>
        <w:t>van Hees VT, Sabia S, Anderson KN, Denton SJ, Oliver J, Catt M, et al. A Novel, Open Access Method to Assess Sleep Duration Using a Wrist-Worn Accelerometer. PLOS ONE. 2015;10(11):e0142533.</w:t>
      </w:r>
    </w:p>
    <w:p w14:paraId="14108F4B"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37.</w:t>
      </w:r>
      <w:r w:rsidRPr="00860121">
        <w:rPr>
          <w:rFonts w:ascii="Times New Roman" w:hAnsi="Times New Roman" w:cs="Times New Roman"/>
        </w:rPr>
        <w:tab/>
        <w:t>van Hees VT, Sabia S, Jones SE, Wood AR, Anderson KN, Kivimäki M, et al. Estimating sleep parameters using an accelerometer without sleep diary. Scientific Reports. 2018;8(1):12975.</w:t>
      </w:r>
    </w:p>
    <w:p w14:paraId="2C5EEBCA"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38.</w:t>
      </w:r>
      <w:r w:rsidRPr="00860121">
        <w:rPr>
          <w:rFonts w:ascii="Times New Roman" w:hAnsi="Times New Roman" w:cs="Times New Roman"/>
        </w:rPr>
        <w:tab/>
        <w:t>Hildebrand M, Van Hees VT, Hansen BH, Ekelund ULF. Age Group Comparability of Raw Accelerometer Output from Wrist- and Hip-Worn Monitors. Medicine and science in sports and exercise. 2014;46(9):1816-24.</w:t>
      </w:r>
    </w:p>
    <w:p w14:paraId="3A04CBD9"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39.</w:t>
      </w:r>
      <w:r w:rsidRPr="00860121">
        <w:rPr>
          <w:rFonts w:ascii="Times New Roman" w:hAnsi="Times New Roman" w:cs="Times New Roman"/>
        </w:rPr>
        <w:tab/>
        <w:t>Hildebrand M, Hansen BH, van Hees VT, Ekelund U. Evaluation of raw acceleration sedentary thresholds in children and adults. Scandinavian journal of medicine &amp; science in sports. 2017;27(12):1814-23.</w:t>
      </w:r>
    </w:p>
    <w:p w14:paraId="4D90240C"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40.</w:t>
      </w:r>
      <w:r w:rsidRPr="00860121">
        <w:rPr>
          <w:rFonts w:ascii="Times New Roman" w:hAnsi="Times New Roman" w:cs="Times New Roman"/>
        </w:rPr>
        <w:tab/>
        <w:t>Kway YM, Thirumurugan K, Michael N, Tan KH, Godfrey KM, Gluckman P, et al. A fully convolutional neural network for comprehensive compartmentalization of abdominal adipose tissue compartments in MRI. Computers in Biology and Medicine. 2023;167:107608.</w:t>
      </w:r>
    </w:p>
    <w:p w14:paraId="2664D47E"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41.</w:t>
      </w:r>
      <w:r w:rsidRPr="00860121">
        <w:rPr>
          <w:rFonts w:ascii="Times New Roman" w:hAnsi="Times New Roman" w:cs="Times New Roman"/>
        </w:rPr>
        <w:tab/>
        <w:t>Kway YM, Thirumurugan K, Tint MT, Michael N, Shek LP, Yap FKP, et al. Automated Segmentation of Visceral, Deep Subcutaneous, and Superficial Subcutaneous Adipose Tissue Volumes in MRI of Neonates and Young Children. Radiol Artif Intell. 2021;3(5):e200304.</w:t>
      </w:r>
    </w:p>
    <w:p w14:paraId="7406BBFA"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42.</w:t>
      </w:r>
      <w:r w:rsidRPr="00860121">
        <w:rPr>
          <w:rFonts w:ascii="Times New Roman" w:hAnsi="Times New Roman" w:cs="Times New Roman"/>
        </w:rPr>
        <w:tab/>
        <w:t>Conway JM, Ingwersen LA, Vinyard BT, Moshfegh AJ. Effectiveness of the US Department of Agriculture 5-step multiple-pass method in assessing food intake in obese and nonobese women. Am J Clin Nutr. 2003;77(5):1171-8.</w:t>
      </w:r>
    </w:p>
    <w:p w14:paraId="0DE98270" w14:textId="66356CB2"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43.</w:t>
      </w:r>
      <w:r w:rsidRPr="00860121">
        <w:rPr>
          <w:rFonts w:ascii="Times New Roman" w:hAnsi="Times New Roman" w:cs="Times New Roman"/>
        </w:rPr>
        <w:tab/>
        <w:t xml:space="preserve">Package ‘missForest’ [Internet]. 2022 [cited 2024]. Available from: </w:t>
      </w:r>
      <w:hyperlink r:id="rId12" w:history="1">
        <w:r w:rsidRPr="00860121">
          <w:rPr>
            <w:rStyle w:val="Hyperlink"/>
            <w:rFonts w:ascii="Times New Roman" w:hAnsi="Times New Roman" w:cs="Times New Roman"/>
          </w:rPr>
          <w:t>https://www.r-project.org</w:t>
        </w:r>
      </w:hyperlink>
      <w:r w:rsidRPr="00860121">
        <w:rPr>
          <w:rFonts w:ascii="Times New Roman" w:hAnsi="Times New Roman" w:cs="Times New Roman"/>
        </w:rPr>
        <w:t xml:space="preserve">, </w:t>
      </w:r>
      <w:hyperlink r:id="rId13" w:history="1">
        <w:r w:rsidRPr="00860121">
          <w:rPr>
            <w:rStyle w:val="Hyperlink"/>
            <w:rFonts w:ascii="Times New Roman" w:hAnsi="Times New Roman" w:cs="Times New Roman"/>
          </w:rPr>
          <w:t>https://github.com/stekhoven/missForest</w:t>
        </w:r>
      </w:hyperlink>
      <w:r w:rsidRPr="00860121">
        <w:rPr>
          <w:rFonts w:ascii="Times New Roman" w:hAnsi="Times New Roman" w:cs="Times New Roman"/>
        </w:rPr>
        <w:t>.</w:t>
      </w:r>
    </w:p>
    <w:p w14:paraId="52E0170C"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44.</w:t>
      </w:r>
      <w:r w:rsidRPr="00860121">
        <w:rPr>
          <w:rFonts w:ascii="Times New Roman" w:hAnsi="Times New Roman" w:cs="Times New Roman"/>
        </w:rPr>
        <w:tab/>
        <w:t>Fairclough SJ, Dumuid D, Taylor S, Curry W, McGrane B, Stratton G, et al. Fitness, fatness and the reallocation of time between children’s daily movement behaviours: an analysis of compositional data. International Journal of Behavioral Nutrition and Physical Activity. 2017;14(1):64.</w:t>
      </w:r>
    </w:p>
    <w:p w14:paraId="7D4A1DE4"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lastRenderedPageBreak/>
        <w:t>45.</w:t>
      </w:r>
      <w:r w:rsidRPr="00860121">
        <w:rPr>
          <w:rFonts w:ascii="Times New Roman" w:hAnsi="Times New Roman" w:cs="Times New Roman"/>
        </w:rPr>
        <w:tab/>
        <w:t>Chastin SF, Palarea-Albaladejo J, Dontje ML, Skelton DA. Combined Effects of Time Spent in Physical Activity, Sedentary Behaviors and Sleep on Obesity and Cardio-Metabolic Health Markers: A Novel Compositional Data Analysis Approach. PLoS One. 2015;10(10):e0139984.</w:t>
      </w:r>
    </w:p>
    <w:p w14:paraId="68B6FEF0" w14:textId="2F2135F3"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46.</w:t>
      </w:r>
      <w:r w:rsidRPr="00860121">
        <w:rPr>
          <w:rFonts w:ascii="Times New Roman" w:hAnsi="Times New Roman" w:cs="Times New Roman"/>
        </w:rPr>
        <w:tab/>
        <w:t xml:space="preserve">van den Boogaart KG, Tolosana-Delgado R, Bren. M. “compositions”: R package to analyze compositional data. </w:t>
      </w:r>
      <w:hyperlink r:id="rId14" w:history="1">
        <w:r w:rsidRPr="00860121">
          <w:rPr>
            <w:rStyle w:val="Hyperlink"/>
            <w:rFonts w:ascii="Times New Roman" w:hAnsi="Times New Roman" w:cs="Times New Roman"/>
          </w:rPr>
          <w:t>https://cran.r-project.org/web/packages/compositions/index.html</w:t>
        </w:r>
      </w:hyperlink>
      <w:r w:rsidRPr="00860121">
        <w:rPr>
          <w:rFonts w:ascii="Times New Roman" w:hAnsi="Times New Roman" w:cs="Times New Roman"/>
        </w:rPr>
        <w:t>; 2022.</w:t>
      </w:r>
    </w:p>
    <w:p w14:paraId="146EBE53"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47.</w:t>
      </w:r>
      <w:r w:rsidRPr="00860121">
        <w:rPr>
          <w:rFonts w:ascii="Times New Roman" w:hAnsi="Times New Roman" w:cs="Times New Roman"/>
        </w:rPr>
        <w:tab/>
        <w:t>Lu Z, Guo J, Liu C, Wu J, Zhao C, Wang F, et al. Reallocation of time to moderate-to-vigorous physical activity and estimated changes in physical fitness among preschoolers: a compositional data analysis. BMC public health. 2024;24(1):2823.</w:t>
      </w:r>
    </w:p>
    <w:p w14:paraId="06125E01"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48.</w:t>
      </w:r>
      <w:r w:rsidRPr="00860121">
        <w:rPr>
          <w:rFonts w:ascii="Times New Roman" w:hAnsi="Times New Roman" w:cs="Times New Roman"/>
        </w:rPr>
        <w:tab/>
        <w:t>Alves JM, Belcher BR, McAlister KL, Chow T, Xiang AH, Page KA. The Reallocation of Sedentary Time Is Associated with Longitudinal Improvements in Cardiometabolic Outcomes during Childhood. The Journal of Pediatrics. 2025;285:114680.</w:t>
      </w:r>
    </w:p>
    <w:p w14:paraId="1049D9AD"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49.</w:t>
      </w:r>
      <w:r w:rsidRPr="00860121">
        <w:rPr>
          <w:rFonts w:ascii="Times New Roman" w:hAnsi="Times New Roman" w:cs="Times New Roman"/>
        </w:rPr>
        <w:tab/>
        <w:t>Chen H, Wang LJ, Xin F, Liang G, Zhou YL. Associations between 24-h movement behaviours and BMI in Chinese primary- and middle- school students. J Exerc Sci Fit. 2023;21(2):186-92.</w:t>
      </w:r>
    </w:p>
    <w:p w14:paraId="6CDAA2C0"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50.</w:t>
      </w:r>
      <w:r w:rsidRPr="00860121">
        <w:rPr>
          <w:rFonts w:ascii="Times New Roman" w:hAnsi="Times New Roman" w:cs="Times New Roman"/>
        </w:rPr>
        <w:tab/>
        <w:t>Gába A, Pedišić Ž, Štefelová N, Dygrýn J, Hron K, Dumuid D, et al. Sedentary behavior patterns and adiposity in children: a study based on compositional data analysis. BMC Pediatrics. 2020;20(1):147.</w:t>
      </w:r>
    </w:p>
    <w:p w14:paraId="0ACBFFD8"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51.</w:t>
      </w:r>
      <w:r w:rsidRPr="00860121">
        <w:rPr>
          <w:rFonts w:ascii="Times New Roman" w:hAnsi="Times New Roman" w:cs="Times New Roman"/>
        </w:rPr>
        <w:tab/>
        <w:t>Taylor RW, Grant AM, Williams SM, Goulding A. Sex Differences in Regional Body Fat Distribution From Pre- to Postpuberty. Obesity. 2010;18(7):1410-6.</w:t>
      </w:r>
    </w:p>
    <w:p w14:paraId="306EC684"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52.</w:t>
      </w:r>
      <w:r w:rsidRPr="00860121">
        <w:rPr>
          <w:rFonts w:ascii="Times New Roman" w:hAnsi="Times New Roman" w:cs="Times New Roman"/>
        </w:rPr>
        <w:tab/>
        <w:t>Fairclough SJ, Dumuid D, Taylor S, Curry W, McGrane B, Stratton G, et al. Fitness, fatness and the reallocation of time between children’s daily movement behaviours: An analysis of compositional data. The International Journal of Behavioral Nutrition and Physical Activity. 2017;14.</w:t>
      </w:r>
    </w:p>
    <w:p w14:paraId="0EF71954"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53.</w:t>
      </w:r>
      <w:r w:rsidRPr="00860121">
        <w:rPr>
          <w:rFonts w:ascii="Times New Roman" w:hAnsi="Times New Roman" w:cs="Times New Roman"/>
        </w:rPr>
        <w:tab/>
        <w:t>Carson V, Tremblay MS, Chastin SFM. Cross-sectional associations between sleep duration, sedentary time, physical activity, and adiposity indicators among Canadian preschool-aged children using compositional analyses. BMC public health. 2017;17(5):848.</w:t>
      </w:r>
    </w:p>
    <w:p w14:paraId="2EA38EA8"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54.</w:t>
      </w:r>
      <w:r w:rsidRPr="00860121">
        <w:rPr>
          <w:rFonts w:ascii="Times New Roman" w:hAnsi="Times New Roman" w:cs="Times New Roman"/>
        </w:rPr>
        <w:tab/>
        <w:t>Telford RM, Telford RD, Olive LS, Cochrane T, Davey R. Why Are Girls Less Physically Active than Boys? Findings from the LOOK Longitudinal Study. PLoS One. 2016;11(3):e0150041.</w:t>
      </w:r>
    </w:p>
    <w:p w14:paraId="05492DA2"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lastRenderedPageBreak/>
        <w:t>55.</w:t>
      </w:r>
      <w:r w:rsidRPr="00860121">
        <w:rPr>
          <w:rFonts w:ascii="Times New Roman" w:hAnsi="Times New Roman" w:cs="Times New Roman"/>
        </w:rPr>
        <w:tab/>
        <w:t>Söğüt M, Clemente FM, Clark CCT, Nikolaidis PT, Rosemann T, Knechtle B. Variations in Central Adiposity, Cardiovascular Fitness, and Objectively Measured Physical Activity According to Weight Status in Children (9–11 Years). Frontiers in Physiology. 2019;10.</w:t>
      </w:r>
    </w:p>
    <w:p w14:paraId="7B078E22"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56.</w:t>
      </w:r>
      <w:r w:rsidRPr="00860121">
        <w:rPr>
          <w:rFonts w:ascii="Times New Roman" w:hAnsi="Times New Roman" w:cs="Times New Roman"/>
        </w:rPr>
        <w:tab/>
        <w:t>Kellam S, Olvera N, Leung P, Liu J, Smith D. Effect of exercise dosages on adiposity indices in overweight girls. Salud Publica Mex. 2013;55 Suppl 3:415-21.</w:t>
      </w:r>
    </w:p>
    <w:p w14:paraId="3EC7323C"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57.</w:t>
      </w:r>
      <w:r w:rsidRPr="00860121">
        <w:rPr>
          <w:rFonts w:ascii="Times New Roman" w:hAnsi="Times New Roman" w:cs="Times New Roman"/>
        </w:rPr>
        <w:tab/>
        <w:t>Cano A, Ventura L, Martinez G, Cugusi L, Caria M, Deriu F, et al. Analysis of sex-based differences in energy substrate utilization during moderate-intensity aerobic exercise. Eur J Appl Physiol. 2022;122(1):29-70.</w:t>
      </w:r>
    </w:p>
    <w:p w14:paraId="76D50307"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58.</w:t>
      </w:r>
      <w:r w:rsidRPr="00860121">
        <w:rPr>
          <w:rFonts w:ascii="Times New Roman" w:hAnsi="Times New Roman" w:cs="Times New Roman"/>
        </w:rPr>
        <w:tab/>
        <w:t>Kostyak JC, Kris-Etherton P, Bagshaw D, DeLany JP, Farrell PA. Relative fat oxidation is higher in children than adults. Nutrition Journal. 2007;6(1):19.</w:t>
      </w:r>
    </w:p>
    <w:p w14:paraId="548E0ABA"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59.</w:t>
      </w:r>
      <w:r w:rsidRPr="00860121">
        <w:rPr>
          <w:rFonts w:ascii="Times New Roman" w:hAnsi="Times New Roman" w:cs="Times New Roman"/>
        </w:rPr>
        <w:tab/>
        <w:t>Power ML, Schulkin J. Sex differences in fat storage, fat metabolism, and the health risks from obesity: possible evolutionary origins. The British journal of nutrition. 2008;99(5):931-40.</w:t>
      </w:r>
    </w:p>
    <w:p w14:paraId="682F93BC"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60.</w:t>
      </w:r>
      <w:r w:rsidRPr="00860121">
        <w:rPr>
          <w:rFonts w:ascii="Times New Roman" w:hAnsi="Times New Roman" w:cs="Times New Roman"/>
        </w:rPr>
        <w:tab/>
        <w:t>Taheri S, Lin L, Austin D, Young T, Mignot E. Short sleep duration is associated with reduced leptin, elevated ghrelin, and increased body mass index. PLoS Med. 2004;1(3):e62.</w:t>
      </w:r>
    </w:p>
    <w:p w14:paraId="2B14BA00"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61.</w:t>
      </w:r>
      <w:r w:rsidRPr="00860121">
        <w:rPr>
          <w:rFonts w:ascii="Times New Roman" w:hAnsi="Times New Roman" w:cs="Times New Roman"/>
        </w:rPr>
        <w:tab/>
        <w:t>Wu BN, O'Sullivan AJ. Sex differences in energy metabolism need to be considered with lifestyle modifications in humans. J Nutr Metab. 2011;2011:391809.</w:t>
      </w:r>
    </w:p>
    <w:p w14:paraId="4EED9A2F"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62.</w:t>
      </w:r>
      <w:r w:rsidRPr="00860121">
        <w:rPr>
          <w:rFonts w:ascii="Times New Roman" w:hAnsi="Times New Roman" w:cs="Times New Roman"/>
        </w:rPr>
        <w:tab/>
        <w:t>Power ML, Schulkin J. Sex differences in fat storage, fat metabolism, and the health risks from obesity: possible evolutionary origins. British Journal of Nutrition. 2008;99(5):931-40.</w:t>
      </w:r>
    </w:p>
    <w:p w14:paraId="2CE9730C"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63.</w:t>
      </w:r>
      <w:r w:rsidRPr="00860121">
        <w:rPr>
          <w:rFonts w:ascii="Times New Roman" w:hAnsi="Times New Roman" w:cs="Times New Roman"/>
        </w:rPr>
        <w:tab/>
        <w:t>Chaput JP. Sleep patterns, diet quality and energy balance. Physiol Behav. 2014;134:86-91.</w:t>
      </w:r>
    </w:p>
    <w:p w14:paraId="4CC47357"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64.</w:t>
      </w:r>
      <w:r w:rsidRPr="00860121">
        <w:rPr>
          <w:rFonts w:ascii="Times New Roman" w:hAnsi="Times New Roman" w:cs="Times New Roman"/>
        </w:rPr>
        <w:tab/>
        <w:t>Staiano AE, Katzmarzyk PT. Ethnic and sex differences in body fat and visceral and subcutaneous adiposity in children and adolescents. International journal of obesity (2005). 2012;36(10):1261-9.</w:t>
      </w:r>
    </w:p>
    <w:p w14:paraId="2D5491D2"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65.</w:t>
      </w:r>
      <w:r w:rsidRPr="00860121">
        <w:rPr>
          <w:rFonts w:ascii="Times New Roman" w:hAnsi="Times New Roman" w:cs="Times New Roman"/>
        </w:rPr>
        <w:tab/>
        <w:t>Cooke LJ, Wardle J. Age and gender differences in children's food preferences. The British journal of nutrition. 2005;93(5):741-6.</w:t>
      </w:r>
    </w:p>
    <w:p w14:paraId="3F88F7AD"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66.</w:t>
      </w:r>
      <w:r w:rsidRPr="00860121">
        <w:rPr>
          <w:rFonts w:ascii="Times New Roman" w:hAnsi="Times New Roman" w:cs="Times New Roman"/>
        </w:rPr>
        <w:tab/>
        <w:t>Deslippe AL, Bergeron C, Cohen TR. Boys and girls differ in their rationale behind eating: a systematic review of intrinsic and extrinsic motivations in dietary habits across countries. Front Nutr. 2023;10:1256189.</w:t>
      </w:r>
    </w:p>
    <w:p w14:paraId="60D606CA"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lastRenderedPageBreak/>
        <w:t>67.</w:t>
      </w:r>
      <w:r w:rsidRPr="00860121">
        <w:rPr>
          <w:rFonts w:ascii="Times New Roman" w:hAnsi="Times New Roman" w:cs="Times New Roman"/>
        </w:rPr>
        <w:tab/>
        <w:t>Chatham RE, Mixer SJ. Cultural Influences on Childhood Obesity in Ethnic Minorities: A Qualitative Systematic Review. Journal of Transcultural Nursing. 2020;31(1):87-99.</w:t>
      </w:r>
    </w:p>
    <w:p w14:paraId="442FC08E"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68.</w:t>
      </w:r>
      <w:r w:rsidRPr="00860121">
        <w:rPr>
          <w:rFonts w:ascii="Times New Roman" w:hAnsi="Times New Roman" w:cs="Times New Roman"/>
        </w:rPr>
        <w:tab/>
        <w:t>Kracht CL, Katzmarzyk PT, Champagne CM, Broyles ST, Hsia DS, Newton RL, et al. Association between Sleep, Sedentary Time, Physical Activity, and Adiposity in Adolescents: A Prospective Observational Study. Medicine and science in sports and exercise. 2023;55(1):110-8.</w:t>
      </w:r>
    </w:p>
    <w:p w14:paraId="3527C354"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69.</w:t>
      </w:r>
      <w:r w:rsidRPr="00860121">
        <w:rPr>
          <w:rFonts w:ascii="Times New Roman" w:hAnsi="Times New Roman" w:cs="Times New Roman"/>
        </w:rPr>
        <w:tab/>
        <w:t>García-Hermoso A, Saavedra JM, Ramírez-Vélez R, Ekelund U, Del Pozo-Cruz B. Reallocating sedentary time to moderate-to-vigorous physical activity but not to light-intensity physical activity is effective to reduce adiposity among youths: a systematic review and meta-analysis. Obes Rev. 2017;18(9):1088-95.</w:t>
      </w:r>
    </w:p>
    <w:p w14:paraId="2FED27A4"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70.</w:t>
      </w:r>
      <w:r w:rsidRPr="00860121">
        <w:rPr>
          <w:rFonts w:ascii="Times New Roman" w:hAnsi="Times New Roman" w:cs="Times New Roman"/>
        </w:rPr>
        <w:tab/>
        <w:t>Samadi M, Sadrzade-Yeganeh H, Azadbakht L, Jafarian K, Rahimi A, Sotoudeh G. Sensitivity and specificity of body mass index in determining obesity in children. J Res Med Sci. 2013;18(7):537-42.</w:t>
      </w:r>
    </w:p>
    <w:p w14:paraId="10916D79"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71.</w:t>
      </w:r>
      <w:r w:rsidRPr="00860121">
        <w:rPr>
          <w:rFonts w:ascii="Times New Roman" w:hAnsi="Times New Roman" w:cs="Times New Roman"/>
        </w:rPr>
        <w:tab/>
        <w:t>Hurter L, Fairclough SJ, Knowles ZR, Porcellato LA, Cooper-Ryan AM, Boddy LM. Establishing Raw Acceleration Thresholds to Classify Sedentary and Stationary Behaviour in Children. Children. 2018;5(12):172.</w:t>
      </w:r>
    </w:p>
    <w:p w14:paraId="78767BF4" w14:textId="77777777" w:rsidR="00F62D4C" w:rsidRPr="00860121" w:rsidRDefault="00F62D4C" w:rsidP="00860121">
      <w:pPr>
        <w:pStyle w:val="EndNoteBibliography"/>
        <w:spacing w:after="0" w:line="480" w:lineRule="auto"/>
        <w:rPr>
          <w:rFonts w:ascii="Times New Roman" w:hAnsi="Times New Roman" w:cs="Times New Roman"/>
        </w:rPr>
      </w:pPr>
      <w:r w:rsidRPr="00860121">
        <w:rPr>
          <w:rFonts w:ascii="Times New Roman" w:hAnsi="Times New Roman" w:cs="Times New Roman"/>
        </w:rPr>
        <w:t>72.</w:t>
      </w:r>
      <w:r w:rsidRPr="00860121">
        <w:rPr>
          <w:rFonts w:ascii="Times New Roman" w:hAnsi="Times New Roman" w:cs="Times New Roman"/>
        </w:rPr>
        <w:tab/>
        <w:t>Trost SG. Population-level physical activity surveillance in young people: are accelerometer-based measures ready for prime time? International Journal of Behavioral Nutrition and Physical Activity. 2020;17(1):28.</w:t>
      </w:r>
    </w:p>
    <w:p w14:paraId="7226BAF8" w14:textId="77777777" w:rsidR="00F62D4C" w:rsidRPr="00860121" w:rsidRDefault="00F62D4C" w:rsidP="00860121">
      <w:pPr>
        <w:pStyle w:val="EndNoteBibliography"/>
        <w:spacing w:line="480" w:lineRule="auto"/>
        <w:rPr>
          <w:rFonts w:ascii="Times New Roman" w:hAnsi="Times New Roman" w:cs="Times New Roman"/>
        </w:rPr>
      </w:pPr>
      <w:r w:rsidRPr="00860121">
        <w:rPr>
          <w:rFonts w:ascii="Times New Roman" w:hAnsi="Times New Roman" w:cs="Times New Roman"/>
        </w:rPr>
        <w:t>73.</w:t>
      </w:r>
      <w:r w:rsidRPr="00860121">
        <w:rPr>
          <w:rFonts w:ascii="Times New Roman" w:hAnsi="Times New Roman" w:cs="Times New Roman"/>
        </w:rPr>
        <w:tab/>
        <w:t>Freedson PS, John D. Comment on “Estimating Activity and Sedentary Behavior from an Accelerometer on the Hip and Wrist”. Medicine &amp; Science in Sports &amp; Exercise. 2013;45(5).</w:t>
      </w:r>
    </w:p>
    <w:p w14:paraId="27ABE77F" w14:textId="28FFA341" w:rsidR="000E69CC" w:rsidRPr="00860121" w:rsidRDefault="00DB7B5F" w:rsidP="00860121">
      <w:pPr>
        <w:spacing w:line="480" w:lineRule="auto"/>
        <w:rPr>
          <w:rFonts w:ascii="Times New Roman" w:hAnsi="Times New Roman" w:cs="Times New Roman"/>
        </w:rPr>
      </w:pPr>
      <w:r w:rsidRPr="00860121">
        <w:rPr>
          <w:rFonts w:ascii="Times New Roman" w:hAnsi="Times New Roman" w:cs="Times New Roman"/>
        </w:rPr>
        <w:fldChar w:fldCharType="end"/>
      </w:r>
    </w:p>
    <w:p w14:paraId="08DCBBD2" w14:textId="5D74CD11" w:rsidR="00E74E8F" w:rsidRPr="00860121" w:rsidRDefault="00E74E8F" w:rsidP="00860121">
      <w:pPr>
        <w:spacing w:line="480" w:lineRule="auto"/>
        <w:rPr>
          <w:rFonts w:ascii="Times New Roman" w:hAnsi="Times New Roman" w:cs="Times New Roman"/>
        </w:rPr>
      </w:pPr>
    </w:p>
    <w:p w14:paraId="70A3F341" w14:textId="77777777" w:rsidR="0007725C" w:rsidRPr="00860121" w:rsidRDefault="0007725C" w:rsidP="00860121">
      <w:pPr>
        <w:spacing w:line="480" w:lineRule="auto"/>
        <w:rPr>
          <w:rFonts w:ascii="Times New Roman" w:hAnsi="Times New Roman" w:cs="Times New Roman"/>
          <w:b/>
          <w:bCs/>
        </w:rPr>
      </w:pPr>
    </w:p>
    <w:p w14:paraId="4B9B0D28" w14:textId="77777777" w:rsidR="00CF7018" w:rsidRDefault="00CF7018" w:rsidP="00860121">
      <w:pPr>
        <w:spacing w:line="480" w:lineRule="auto"/>
        <w:rPr>
          <w:rFonts w:ascii="Times New Roman" w:hAnsi="Times New Roman" w:cs="Times New Roman"/>
          <w:b/>
          <w:bCs/>
        </w:rPr>
      </w:pPr>
    </w:p>
    <w:p w14:paraId="2F028732" w14:textId="77777777" w:rsidR="00860121" w:rsidRDefault="00860121" w:rsidP="00860121">
      <w:pPr>
        <w:spacing w:line="480" w:lineRule="auto"/>
        <w:rPr>
          <w:rFonts w:ascii="Times New Roman" w:hAnsi="Times New Roman" w:cs="Times New Roman"/>
          <w:b/>
          <w:bCs/>
        </w:rPr>
      </w:pPr>
    </w:p>
    <w:p w14:paraId="21F89D03" w14:textId="77777777" w:rsidR="00860121" w:rsidRPr="00860121" w:rsidRDefault="00860121" w:rsidP="00860121">
      <w:pPr>
        <w:spacing w:line="480" w:lineRule="auto"/>
        <w:rPr>
          <w:rFonts w:ascii="Times New Roman" w:hAnsi="Times New Roman" w:cs="Times New Roman"/>
          <w:b/>
          <w:bCs/>
        </w:rPr>
      </w:pPr>
    </w:p>
    <w:p w14:paraId="1E9AB7F7" w14:textId="23B718E3" w:rsidR="00CF7018" w:rsidRPr="00860121" w:rsidRDefault="00860121" w:rsidP="00860121">
      <w:pPr>
        <w:spacing w:line="480" w:lineRule="auto"/>
        <w:rPr>
          <w:rFonts w:ascii="Times New Roman" w:hAnsi="Times New Roman" w:cs="Times New Roman"/>
          <w:b/>
          <w:bCs/>
        </w:rPr>
      </w:pPr>
      <w:r w:rsidRPr="00860121">
        <w:rPr>
          <w:rFonts w:ascii="Times New Roman" w:hAnsi="Times New Roman" w:cs="Times New Roman"/>
          <w:b/>
          <w:bCs/>
          <w:color w:val="212121"/>
          <w:shd w:val="clear" w:color="auto" w:fill="FFFFFF"/>
        </w:rPr>
        <w:lastRenderedPageBreak/>
        <w:t>Figure and table legends</w:t>
      </w:r>
      <w:r w:rsidRPr="00860121">
        <w:rPr>
          <w:rStyle w:val="apple-converted-space"/>
          <w:rFonts w:ascii="Times New Roman" w:hAnsi="Times New Roman" w:cs="Times New Roman"/>
          <w:b/>
          <w:bCs/>
          <w:color w:val="212121"/>
          <w:shd w:val="clear" w:color="auto" w:fill="FFFFFF"/>
        </w:rPr>
        <w:t> </w:t>
      </w:r>
    </w:p>
    <w:p w14:paraId="51A6202E" w14:textId="2CBB0AD1" w:rsidR="0024258E" w:rsidRPr="00860121" w:rsidRDefault="0024258E" w:rsidP="00860121">
      <w:pPr>
        <w:spacing w:line="480" w:lineRule="auto"/>
        <w:rPr>
          <w:rFonts w:ascii="Times New Roman" w:hAnsi="Times New Roman" w:cs="Times New Roman"/>
          <w:b/>
          <w:bCs/>
        </w:rPr>
      </w:pPr>
      <w:r w:rsidRPr="00860121">
        <w:rPr>
          <w:rFonts w:ascii="Times New Roman" w:hAnsi="Times New Roman" w:cs="Times New Roman"/>
          <w:b/>
          <w:bCs/>
        </w:rPr>
        <w:t>Figure 1: Study flowchart</w:t>
      </w:r>
    </w:p>
    <w:p w14:paraId="71DC85BB" w14:textId="0743E4DA" w:rsidR="0024258E" w:rsidRPr="00860121" w:rsidRDefault="0024258E" w:rsidP="00860121">
      <w:pPr>
        <w:spacing w:line="480" w:lineRule="auto"/>
        <w:rPr>
          <w:rFonts w:ascii="Times New Roman" w:hAnsi="Times New Roman" w:cs="Times New Roman"/>
          <w:bCs/>
        </w:rPr>
      </w:pPr>
      <w:r w:rsidRPr="00860121">
        <w:rPr>
          <w:rFonts w:ascii="Times New Roman" w:hAnsi="Times New Roman" w:cs="Times New Roman"/>
          <w:bCs/>
        </w:rPr>
        <w:t>Footenote: MB, movement behaviour</w:t>
      </w:r>
    </w:p>
    <w:p w14:paraId="0D0EC03C" w14:textId="77777777" w:rsidR="00860121" w:rsidRPr="00860121" w:rsidRDefault="00860121" w:rsidP="00860121">
      <w:pPr>
        <w:spacing w:line="480" w:lineRule="auto"/>
        <w:rPr>
          <w:rFonts w:ascii="Times New Roman" w:hAnsi="Times New Roman" w:cs="Times New Roman"/>
          <w:bCs/>
          <w:lang w:val="en-US"/>
        </w:rPr>
      </w:pPr>
      <w:r w:rsidRPr="00860121">
        <w:rPr>
          <w:rFonts w:ascii="Times New Roman" w:hAnsi="Times New Roman" w:cs="Times New Roman"/>
          <w:bCs/>
          <w:lang w:val="en-US"/>
        </w:rPr>
        <w:t>Table 1: Children’s characteristics, and movement behaviours and adiposity measures according to sex among children in the GUSTO study</w:t>
      </w:r>
    </w:p>
    <w:p w14:paraId="7BC46DD5" w14:textId="77777777" w:rsidR="00860121" w:rsidRPr="00860121" w:rsidRDefault="00860121" w:rsidP="00860121">
      <w:pPr>
        <w:spacing w:line="480" w:lineRule="auto"/>
        <w:rPr>
          <w:rFonts w:ascii="Times New Roman" w:hAnsi="Times New Roman" w:cs="Times New Roman"/>
          <w:bCs/>
        </w:rPr>
      </w:pPr>
      <w:r w:rsidRPr="00860121">
        <w:rPr>
          <w:rFonts w:ascii="Times New Roman" w:hAnsi="Times New Roman" w:cs="Times New Roman"/>
          <w:bCs/>
        </w:rPr>
        <w:t>Table 2: Longitudinal associations of movement behaviours with BMI and abdominal adiposity among school-aged children in the GUSTO study</w:t>
      </w:r>
      <w:r w:rsidRPr="00860121" w:rsidDel="00441083">
        <w:rPr>
          <w:rFonts w:ascii="Times New Roman" w:hAnsi="Times New Roman" w:cs="Times New Roman"/>
          <w:bCs/>
        </w:rPr>
        <w:t xml:space="preserve"> </w:t>
      </w:r>
      <w:r w:rsidRPr="00860121">
        <w:rPr>
          <w:rFonts w:ascii="Times New Roman" w:hAnsi="Times New Roman" w:cs="Times New Roman"/>
          <w:bCs/>
        </w:rPr>
        <w:t>(n=531)</w:t>
      </w:r>
    </w:p>
    <w:p w14:paraId="50DB675B" w14:textId="77777777" w:rsidR="00860121" w:rsidRPr="00860121" w:rsidRDefault="00860121" w:rsidP="00860121">
      <w:pPr>
        <w:spacing w:line="480" w:lineRule="auto"/>
        <w:rPr>
          <w:rFonts w:ascii="Times New Roman" w:hAnsi="Times New Roman" w:cs="Times New Roman"/>
          <w:bCs/>
        </w:rPr>
      </w:pPr>
      <w:r w:rsidRPr="00860121">
        <w:rPr>
          <w:rFonts w:ascii="Times New Roman" w:hAnsi="Times New Roman" w:cs="Times New Roman"/>
          <w:bCs/>
        </w:rPr>
        <w:t>Table 3: Estimated changes in adiposity measures for reallocations of 30 min from one time-use behaviour to another movement behaviours among school-aged children in the GUSTO study</w:t>
      </w:r>
    </w:p>
    <w:p w14:paraId="1550F9DD" w14:textId="77777777" w:rsidR="00CF7018" w:rsidRDefault="00CF7018" w:rsidP="0007725C">
      <w:pPr>
        <w:spacing w:line="480" w:lineRule="auto"/>
        <w:rPr>
          <w:rFonts w:ascii="Times New Roman" w:hAnsi="Times New Roman" w:cs="Times New Roman"/>
          <w:bCs/>
        </w:rPr>
      </w:pPr>
    </w:p>
    <w:p w14:paraId="6781A33B" w14:textId="77777777" w:rsidR="00CF7018" w:rsidRDefault="00CF7018" w:rsidP="0007725C">
      <w:pPr>
        <w:spacing w:line="480" w:lineRule="auto"/>
        <w:rPr>
          <w:rFonts w:ascii="Times New Roman" w:hAnsi="Times New Roman" w:cs="Times New Roman"/>
          <w:bCs/>
        </w:rPr>
      </w:pPr>
    </w:p>
    <w:p w14:paraId="32B487D4" w14:textId="77777777" w:rsidR="00CF7018" w:rsidRDefault="00CF7018" w:rsidP="0007725C">
      <w:pPr>
        <w:spacing w:line="480" w:lineRule="auto"/>
        <w:rPr>
          <w:rFonts w:ascii="Times New Roman" w:hAnsi="Times New Roman" w:cs="Times New Roman"/>
          <w:bCs/>
        </w:rPr>
      </w:pPr>
    </w:p>
    <w:p w14:paraId="36DB971C" w14:textId="77777777" w:rsidR="00CF7018" w:rsidRDefault="00CF7018" w:rsidP="0007725C">
      <w:pPr>
        <w:spacing w:line="480" w:lineRule="auto"/>
        <w:rPr>
          <w:rFonts w:ascii="Times New Roman" w:hAnsi="Times New Roman" w:cs="Times New Roman"/>
          <w:bCs/>
        </w:rPr>
      </w:pPr>
    </w:p>
    <w:p w14:paraId="77A13E87" w14:textId="77777777" w:rsidR="00CF7018" w:rsidRDefault="00CF7018" w:rsidP="0007725C">
      <w:pPr>
        <w:spacing w:line="480" w:lineRule="auto"/>
        <w:rPr>
          <w:rFonts w:ascii="Times New Roman" w:hAnsi="Times New Roman" w:cs="Times New Roman"/>
          <w:bCs/>
        </w:rPr>
      </w:pPr>
    </w:p>
    <w:p w14:paraId="7706F431" w14:textId="77777777" w:rsidR="00CF7018" w:rsidRDefault="00CF7018" w:rsidP="0007725C">
      <w:pPr>
        <w:spacing w:line="480" w:lineRule="auto"/>
        <w:rPr>
          <w:rFonts w:ascii="Times New Roman" w:hAnsi="Times New Roman" w:cs="Times New Roman"/>
          <w:bCs/>
        </w:rPr>
      </w:pPr>
    </w:p>
    <w:p w14:paraId="76053ABF" w14:textId="77777777" w:rsidR="00CF7018" w:rsidRDefault="00CF7018" w:rsidP="0007725C">
      <w:pPr>
        <w:spacing w:line="480" w:lineRule="auto"/>
        <w:rPr>
          <w:rFonts w:ascii="Times New Roman" w:hAnsi="Times New Roman" w:cs="Times New Roman"/>
          <w:bCs/>
        </w:rPr>
      </w:pPr>
    </w:p>
    <w:p w14:paraId="23EAF64F" w14:textId="77777777" w:rsidR="00CF7018" w:rsidRDefault="00CF7018" w:rsidP="0007725C">
      <w:pPr>
        <w:spacing w:line="480" w:lineRule="auto"/>
        <w:rPr>
          <w:rFonts w:ascii="Times New Roman" w:hAnsi="Times New Roman" w:cs="Times New Roman"/>
          <w:bCs/>
        </w:rPr>
      </w:pPr>
    </w:p>
    <w:p w14:paraId="08B0D541" w14:textId="77777777" w:rsidR="00CF7018" w:rsidRDefault="00CF7018" w:rsidP="0007725C">
      <w:pPr>
        <w:spacing w:line="480" w:lineRule="auto"/>
        <w:rPr>
          <w:rFonts w:ascii="Times New Roman" w:hAnsi="Times New Roman" w:cs="Times New Roman"/>
          <w:bCs/>
        </w:rPr>
      </w:pPr>
    </w:p>
    <w:p w14:paraId="5A9F04DE" w14:textId="77777777" w:rsidR="00CF7018" w:rsidRDefault="00CF7018" w:rsidP="0007725C">
      <w:pPr>
        <w:spacing w:line="480" w:lineRule="auto"/>
      </w:pPr>
    </w:p>
    <w:p w14:paraId="2768BCEE" w14:textId="77777777" w:rsidR="00B44192" w:rsidRDefault="00B44192" w:rsidP="0007725C">
      <w:pPr>
        <w:spacing w:line="480" w:lineRule="auto"/>
      </w:pPr>
    </w:p>
    <w:sectPr w:rsidR="00B44192" w:rsidSect="005518D6">
      <w:footerReference w:type="even" r:id="rId15"/>
      <w:footerReference w:type="default" r:id="rId16"/>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ADD267" w14:textId="77777777" w:rsidR="00D36DA4" w:rsidRDefault="00D36DA4">
      <w:pPr>
        <w:spacing w:after="0" w:line="240" w:lineRule="auto"/>
      </w:pPr>
      <w:r>
        <w:separator/>
      </w:r>
    </w:p>
  </w:endnote>
  <w:endnote w:type="continuationSeparator" w:id="0">
    <w:p w14:paraId="1758C373" w14:textId="77777777" w:rsidR="00D36DA4" w:rsidRDefault="00D36DA4">
      <w:pPr>
        <w:spacing w:after="0" w:line="240" w:lineRule="auto"/>
      </w:pPr>
      <w:r>
        <w:continuationSeparator/>
      </w:r>
    </w:p>
  </w:endnote>
  <w:endnote w:type="continuationNotice" w:id="1">
    <w:p w14:paraId="4154AF0F" w14:textId="77777777" w:rsidR="00D36DA4" w:rsidRDefault="00D36D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atha">
    <w:panose1 w:val="02000400000000000000"/>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69264675"/>
      <w:docPartObj>
        <w:docPartGallery w:val="Page Numbers (Bottom of Page)"/>
        <w:docPartUnique/>
      </w:docPartObj>
    </w:sdtPr>
    <w:sdtEndPr>
      <w:rPr>
        <w:rStyle w:val="PageNumber"/>
      </w:rPr>
    </w:sdtEndPr>
    <w:sdtContent>
      <w:p w14:paraId="76122A65" w14:textId="15790E34" w:rsidR="001D0092" w:rsidRDefault="001D0092" w:rsidP="00EA50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0A263028" w14:textId="77777777" w:rsidR="001D0092" w:rsidRDefault="001D0092" w:rsidP="000E26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45914971"/>
      <w:docPartObj>
        <w:docPartGallery w:val="Page Numbers (Bottom of Page)"/>
        <w:docPartUnique/>
      </w:docPartObj>
    </w:sdtPr>
    <w:sdtEndPr>
      <w:rPr>
        <w:rStyle w:val="PageNumber"/>
      </w:rPr>
    </w:sdtEndPr>
    <w:sdtContent>
      <w:p w14:paraId="4BC73CF5" w14:textId="3EC41FB5" w:rsidR="001D0092" w:rsidRDefault="001D0092" w:rsidP="00EA50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580BBE" w14:textId="77777777" w:rsidR="001D0092" w:rsidRDefault="001D0092" w:rsidP="000E26D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23AF0B" w14:textId="77777777" w:rsidR="00D36DA4" w:rsidRDefault="00D36DA4">
      <w:pPr>
        <w:spacing w:after="0" w:line="240" w:lineRule="auto"/>
      </w:pPr>
      <w:r>
        <w:separator/>
      </w:r>
    </w:p>
  </w:footnote>
  <w:footnote w:type="continuationSeparator" w:id="0">
    <w:p w14:paraId="162FEAB8" w14:textId="77777777" w:rsidR="00D36DA4" w:rsidRDefault="00D36DA4">
      <w:pPr>
        <w:spacing w:after="0" w:line="240" w:lineRule="auto"/>
      </w:pPr>
      <w:r>
        <w:continuationSeparator/>
      </w:r>
    </w:p>
  </w:footnote>
  <w:footnote w:type="continuationNotice" w:id="1">
    <w:p w14:paraId="561D30D6" w14:textId="77777777" w:rsidR="00D36DA4" w:rsidRDefault="00D36DA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B0335E"/>
    <w:multiLevelType w:val="hybridMultilevel"/>
    <w:tmpl w:val="2FB234A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BDA1777"/>
    <w:multiLevelType w:val="hybridMultilevel"/>
    <w:tmpl w:val="EAA07B2E"/>
    <w:lvl w:ilvl="0" w:tplc="4809000F">
      <w:start w:val="1"/>
      <w:numFmt w:val="decimal"/>
      <w:lvlText w:val="%1."/>
      <w:lvlJc w:val="left"/>
      <w:pPr>
        <w:ind w:left="643"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6B487D6E"/>
    <w:multiLevelType w:val="hybridMultilevel"/>
    <w:tmpl w:val="9F061DC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16cid:durableId="827094543">
    <w:abstractNumId w:val="2"/>
  </w:num>
  <w:num w:numId="2" w16cid:durableId="817576015">
    <w:abstractNumId w:val="0"/>
  </w:num>
  <w:num w:numId="3" w16cid:durableId="13519566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AwMDAytDQysDQ2MzJS0lEKTi0uzszPAykwMqsFAPp7ARg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rtxszapet9r4e0pxrpzzv30d0vrsrastwf&quot;&gt;Screen viewing time_bp-Converted&lt;record-ids&gt;&lt;item&gt;738&lt;/item&gt;&lt;item&gt;774&lt;/item&gt;&lt;item&gt;779&lt;/item&gt;&lt;item&gt;782&lt;/item&gt;&lt;item&gt;783&lt;/item&gt;&lt;item&gt;785&lt;/item&gt;&lt;item&gt;787&lt;/item&gt;&lt;item&gt;792&lt;/item&gt;&lt;item&gt;828&lt;/item&gt;&lt;item&gt;829&lt;/item&gt;&lt;item&gt;921&lt;/item&gt;&lt;item&gt;926&lt;/item&gt;&lt;item&gt;928&lt;/item&gt;&lt;item&gt;929&lt;/item&gt;&lt;item&gt;1241&lt;/item&gt;&lt;item&gt;1261&lt;/item&gt;&lt;item&gt;1262&lt;/item&gt;&lt;item&gt;1263&lt;/item&gt;&lt;item&gt;1387&lt;/item&gt;&lt;item&gt;1437&lt;/item&gt;&lt;item&gt;1485&lt;/item&gt;&lt;item&gt;1486&lt;/item&gt;&lt;item&gt;1487&lt;/item&gt;&lt;item&gt;1488&lt;/item&gt;&lt;item&gt;1489&lt;/item&gt;&lt;item&gt;1490&lt;/item&gt;&lt;item&gt;1491&lt;/item&gt;&lt;item&gt;1492&lt;/item&gt;&lt;item&gt;1493&lt;/item&gt;&lt;item&gt;1494&lt;/item&gt;&lt;item&gt;1495&lt;/item&gt;&lt;item&gt;1496&lt;/item&gt;&lt;/record-ids&gt;&lt;/item&gt;&lt;/Libraries&gt;"/>
  </w:docVars>
  <w:rsids>
    <w:rsidRoot w:val="00F33CC2"/>
    <w:rsid w:val="00001110"/>
    <w:rsid w:val="00001393"/>
    <w:rsid w:val="000018BC"/>
    <w:rsid w:val="00001C13"/>
    <w:rsid w:val="00005326"/>
    <w:rsid w:val="000079B3"/>
    <w:rsid w:val="00012C9B"/>
    <w:rsid w:val="00013059"/>
    <w:rsid w:val="000136DA"/>
    <w:rsid w:val="000152B5"/>
    <w:rsid w:val="000156BB"/>
    <w:rsid w:val="000156E0"/>
    <w:rsid w:val="00017CD5"/>
    <w:rsid w:val="00021AF6"/>
    <w:rsid w:val="00021CB2"/>
    <w:rsid w:val="00022443"/>
    <w:rsid w:val="0002303C"/>
    <w:rsid w:val="0002327B"/>
    <w:rsid w:val="000235CE"/>
    <w:rsid w:val="00024426"/>
    <w:rsid w:val="000256A8"/>
    <w:rsid w:val="00025B26"/>
    <w:rsid w:val="00026E15"/>
    <w:rsid w:val="00027832"/>
    <w:rsid w:val="000310D7"/>
    <w:rsid w:val="000319D2"/>
    <w:rsid w:val="00031FEF"/>
    <w:rsid w:val="00032815"/>
    <w:rsid w:val="00033DF7"/>
    <w:rsid w:val="00034B77"/>
    <w:rsid w:val="00036361"/>
    <w:rsid w:val="00037212"/>
    <w:rsid w:val="000375AB"/>
    <w:rsid w:val="00040641"/>
    <w:rsid w:val="00041DDA"/>
    <w:rsid w:val="000425DE"/>
    <w:rsid w:val="00043E3D"/>
    <w:rsid w:val="00044376"/>
    <w:rsid w:val="00045497"/>
    <w:rsid w:val="0004561E"/>
    <w:rsid w:val="00045632"/>
    <w:rsid w:val="00047C58"/>
    <w:rsid w:val="000504C6"/>
    <w:rsid w:val="00050A3E"/>
    <w:rsid w:val="000531E5"/>
    <w:rsid w:val="00053D57"/>
    <w:rsid w:val="00054530"/>
    <w:rsid w:val="00056CF3"/>
    <w:rsid w:val="00057A0C"/>
    <w:rsid w:val="00060A50"/>
    <w:rsid w:val="00060DE6"/>
    <w:rsid w:val="00060E00"/>
    <w:rsid w:val="00061D68"/>
    <w:rsid w:val="00061F34"/>
    <w:rsid w:val="00064BEC"/>
    <w:rsid w:val="00067390"/>
    <w:rsid w:val="000706D5"/>
    <w:rsid w:val="000742FF"/>
    <w:rsid w:val="00074582"/>
    <w:rsid w:val="00074939"/>
    <w:rsid w:val="000751CB"/>
    <w:rsid w:val="00075783"/>
    <w:rsid w:val="000764E5"/>
    <w:rsid w:val="0007725C"/>
    <w:rsid w:val="00080655"/>
    <w:rsid w:val="00081720"/>
    <w:rsid w:val="000834E6"/>
    <w:rsid w:val="0008435E"/>
    <w:rsid w:val="00084D8C"/>
    <w:rsid w:val="00085345"/>
    <w:rsid w:val="00086F98"/>
    <w:rsid w:val="00087AA5"/>
    <w:rsid w:val="00087CB0"/>
    <w:rsid w:val="00090250"/>
    <w:rsid w:val="00090B6A"/>
    <w:rsid w:val="000914AA"/>
    <w:rsid w:val="000917DD"/>
    <w:rsid w:val="00092128"/>
    <w:rsid w:val="00094944"/>
    <w:rsid w:val="0009557B"/>
    <w:rsid w:val="00096699"/>
    <w:rsid w:val="00097719"/>
    <w:rsid w:val="00097783"/>
    <w:rsid w:val="00097EB6"/>
    <w:rsid w:val="000A14ED"/>
    <w:rsid w:val="000A2067"/>
    <w:rsid w:val="000A2973"/>
    <w:rsid w:val="000A2B59"/>
    <w:rsid w:val="000A3DDB"/>
    <w:rsid w:val="000A46EC"/>
    <w:rsid w:val="000A5760"/>
    <w:rsid w:val="000A5F4B"/>
    <w:rsid w:val="000A6142"/>
    <w:rsid w:val="000A7199"/>
    <w:rsid w:val="000A78DC"/>
    <w:rsid w:val="000B1F98"/>
    <w:rsid w:val="000B276E"/>
    <w:rsid w:val="000B3AFB"/>
    <w:rsid w:val="000B3DDB"/>
    <w:rsid w:val="000B49EA"/>
    <w:rsid w:val="000B4DB4"/>
    <w:rsid w:val="000B4E2F"/>
    <w:rsid w:val="000B6BA2"/>
    <w:rsid w:val="000B7450"/>
    <w:rsid w:val="000C1016"/>
    <w:rsid w:val="000C1F87"/>
    <w:rsid w:val="000C3518"/>
    <w:rsid w:val="000C56BE"/>
    <w:rsid w:val="000C5913"/>
    <w:rsid w:val="000C5BA3"/>
    <w:rsid w:val="000C5BD8"/>
    <w:rsid w:val="000D030E"/>
    <w:rsid w:val="000D28B2"/>
    <w:rsid w:val="000D2E2A"/>
    <w:rsid w:val="000D3105"/>
    <w:rsid w:val="000D4C92"/>
    <w:rsid w:val="000D56FA"/>
    <w:rsid w:val="000D5972"/>
    <w:rsid w:val="000D6510"/>
    <w:rsid w:val="000D6515"/>
    <w:rsid w:val="000D6728"/>
    <w:rsid w:val="000D71BA"/>
    <w:rsid w:val="000D7698"/>
    <w:rsid w:val="000E07CD"/>
    <w:rsid w:val="000E0F00"/>
    <w:rsid w:val="000E10E2"/>
    <w:rsid w:val="000E26DC"/>
    <w:rsid w:val="000E3018"/>
    <w:rsid w:val="000E30AD"/>
    <w:rsid w:val="000E47D3"/>
    <w:rsid w:val="000E5141"/>
    <w:rsid w:val="000E51F6"/>
    <w:rsid w:val="000E6844"/>
    <w:rsid w:val="000E69CC"/>
    <w:rsid w:val="000E7A6C"/>
    <w:rsid w:val="000F008E"/>
    <w:rsid w:val="000F060D"/>
    <w:rsid w:val="000F079D"/>
    <w:rsid w:val="000F100F"/>
    <w:rsid w:val="000F1500"/>
    <w:rsid w:val="000F1ED3"/>
    <w:rsid w:val="000F3012"/>
    <w:rsid w:val="000F3BE7"/>
    <w:rsid w:val="000F4009"/>
    <w:rsid w:val="000F49DC"/>
    <w:rsid w:val="000F5582"/>
    <w:rsid w:val="000F6226"/>
    <w:rsid w:val="000F6E8E"/>
    <w:rsid w:val="000F79AE"/>
    <w:rsid w:val="000F79D5"/>
    <w:rsid w:val="000F7D12"/>
    <w:rsid w:val="00102A5E"/>
    <w:rsid w:val="00103C3B"/>
    <w:rsid w:val="00104C3F"/>
    <w:rsid w:val="00104D7C"/>
    <w:rsid w:val="0010546F"/>
    <w:rsid w:val="001059DC"/>
    <w:rsid w:val="00105AB7"/>
    <w:rsid w:val="00107416"/>
    <w:rsid w:val="00107697"/>
    <w:rsid w:val="00111647"/>
    <w:rsid w:val="00111EDB"/>
    <w:rsid w:val="00112119"/>
    <w:rsid w:val="001124B5"/>
    <w:rsid w:val="0011271F"/>
    <w:rsid w:val="001127AE"/>
    <w:rsid w:val="00113741"/>
    <w:rsid w:val="00114030"/>
    <w:rsid w:val="00117158"/>
    <w:rsid w:val="001201A8"/>
    <w:rsid w:val="00120C2B"/>
    <w:rsid w:val="001216C1"/>
    <w:rsid w:val="00122968"/>
    <w:rsid w:val="00122AF2"/>
    <w:rsid w:val="001240DA"/>
    <w:rsid w:val="00124651"/>
    <w:rsid w:val="00124754"/>
    <w:rsid w:val="00124CF4"/>
    <w:rsid w:val="00125A6D"/>
    <w:rsid w:val="0012662F"/>
    <w:rsid w:val="00126828"/>
    <w:rsid w:val="0012729D"/>
    <w:rsid w:val="00130998"/>
    <w:rsid w:val="001316AE"/>
    <w:rsid w:val="001324E8"/>
    <w:rsid w:val="00132928"/>
    <w:rsid w:val="00132A77"/>
    <w:rsid w:val="00132F51"/>
    <w:rsid w:val="00134236"/>
    <w:rsid w:val="00136201"/>
    <w:rsid w:val="00141B76"/>
    <w:rsid w:val="001427D8"/>
    <w:rsid w:val="00144105"/>
    <w:rsid w:val="00144BA9"/>
    <w:rsid w:val="00145646"/>
    <w:rsid w:val="001462B5"/>
    <w:rsid w:val="001465B6"/>
    <w:rsid w:val="00146BBA"/>
    <w:rsid w:val="00146E21"/>
    <w:rsid w:val="00147BE4"/>
    <w:rsid w:val="00151516"/>
    <w:rsid w:val="00151FCA"/>
    <w:rsid w:val="00152F53"/>
    <w:rsid w:val="00154589"/>
    <w:rsid w:val="00154BE0"/>
    <w:rsid w:val="00154FD0"/>
    <w:rsid w:val="00155A04"/>
    <w:rsid w:val="00156988"/>
    <w:rsid w:val="00156D79"/>
    <w:rsid w:val="00160A9A"/>
    <w:rsid w:val="001623CE"/>
    <w:rsid w:val="00164ED7"/>
    <w:rsid w:val="00165DB6"/>
    <w:rsid w:val="00166319"/>
    <w:rsid w:val="001664DE"/>
    <w:rsid w:val="0016697C"/>
    <w:rsid w:val="00167367"/>
    <w:rsid w:val="001703A0"/>
    <w:rsid w:val="001703AE"/>
    <w:rsid w:val="0017506B"/>
    <w:rsid w:val="001756B7"/>
    <w:rsid w:val="001761ED"/>
    <w:rsid w:val="00177BD0"/>
    <w:rsid w:val="00180166"/>
    <w:rsid w:val="001801F5"/>
    <w:rsid w:val="00180A9A"/>
    <w:rsid w:val="00180CA6"/>
    <w:rsid w:val="00180E02"/>
    <w:rsid w:val="00182F71"/>
    <w:rsid w:val="00185072"/>
    <w:rsid w:val="00187590"/>
    <w:rsid w:val="00187F97"/>
    <w:rsid w:val="00190D0D"/>
    <w:rsid w:val="00191C10"/>
    <w:rsid w:val="00192D1E"/>
    <w:rsid w:val="00193CEC"/>
    <w:rsid w:val="00195937"/>
    <w:rsid w:val="001A164E"/>
    <w:rsid w:val="001A1A06"/>
    <w:rsid w:val="001A214D"/>
    <w:rsid w:val="001A2506"/>
    <w:rsid w:val="001A2662"/>
    <w:rsid w:val="001A2CB5"/>
    <w:rsid w:val="001A49B1"/>
    <w:rsid w:val="001A4A19"/>
    <w:rsid w:val="001A6208"/>
    <w:rsid w:val="001A63DF"/>
    <w:rsid w:val="001A7A52"/>
    <w:rsid w:val="001A7C60"/>
    <w:rsid w:val="001B26AF"/>
    <w:rsid w:val="001B2B96"/>
    <w:rsid w:val="001B2CA7"/>
    <w:rsid w:val="001B2D89"/>
    <w:rsid w:val="001B31E5"/>
    <w:rsid w:val="001B352B"/>
    <w:rsid w:val="001B4AE6"/>
    <w:rsid w:val="001B526B"/>
    <w:rsid w:val="001C087D"/>
    <w:rsid w:val="001C50AF"/>
    <w:rsid w:val="001C5333"/>
    <w:rsid w:val="001C552F"/>
    <w:rsid w:val="001C7524"/>
    <w:rsid w:val="001C7B44"/>
    <w:rsid w:val="001D0092"/>
    <w:rsid w:val="001D056C"/>
    <w:rsid w:val="001D2E8A"/>
    <w:rsid w:val="001D351E"/>
    <w:rsid w:val="001D5939"/>
    <w:rsid w:val="001D66A2"/>
    <w:rsid w:val="001D66BA"/>
    <w:rsid w:val="001D688F"/>
    <w:rsid w:val="001E09B0"/>
    <w:rsid w:val="001E2300"/>
    <w:rsid w:val="001E2B19"/>
    <w:rsid w:val="001E3EA9"/>
    <w:rsid w:val="001E3FED"/>
    <w:rsid w:val="001E482F"/>
    <w:rsid w:val="001E5DB7"/>
    <w:rsid w:val="001E6213"/>
    <w:rsid w:val="001E6249"/>
    <w:rsid w:val="001E6433"/>
    <w:rsid w:val="001E77DA"/>
    <w:rsid w:val="001F2BCD"/>
    <w:rsid w:val="001F3209"/>
    <w:rsid w:val="001F3356"/>
    <w:rsid w:val="001F457E"/>
    <w:rsid w:val="001F45D5"/>
    <w:rsid w:val="001F485E"/>
    <w:rsid w:val="001F4AF2"/>
    <w:rsid w:val="001F5358"/>
    <w:rsid w:val="001F7A55"/>
    <w:rsid w:val="00200A49"/>
    <w:rsid w:val="0020134E"/>
    <w:rsid w:val="00201844"/>
    <w:rsid w:val="002035FB"/>
    <w:rsid w:val="00203E59"/>
    <w:rsid w:val="00205028"/>
    <w:rsid w:val="002056B3"/>
    <w:rsid w:val="00205F36"/>
    <w:rsid w:val="00212062"/>
    <w:rsid w:val="00212E6A"/>
    <w:rsid w:val="002133A8"/>
    <w:rsid w:val="0021472E"/>
    <w:rsid w:val="002148DB"/>
    <w:rsid w:val="00216335"/>
    <w:rsid w:val="002163C1"/>
    <w:rsid w:val="002204F6"/>
    <w:rsid w:val="002215A4"/>
    <w:rsid w:val="00221906"/>
    <w:rsid w:val="0022315D"/>
    <w:rsid w:val="00223E30"/>
    <w:rsid w:val="00225034"/>
    <w:rsid w:val="00225D29"/>
    <w:rsid w:val="00226663"/>
    <w:rsid w:val="00226B02"/>
    <w:rsid w:val="00226E5E"/>
    <w:rsid w:val="00227D5A"/>
    <w:rsid w:val="002301EE"/>
    <w:rsid w:val="00230E07"/>
    <w:rsid w:val="00231797"/>
    <w:rsid w:val="00231B72"/>
    <w:rsid w:val="002329DE"/>
    <w:rsid w:val="00232AA0"/>
    <w:rsid w:val="00232FD5"/>
    <w:rsid w:val="002331C8"/>
    <w:rsid w:val="002336FB"/>
    <w:rsid w:val="0023671D"/>
    <w:rsid w:val="00236E30"/>
    <w:rsid w:val="002375DA"/>
    <w:rsid w:val="0024133E"/>
    <w:rsid w:val="0024258E"/>
    <w:rsid w:val="00243485"/>
    <w:rsid w:val="00244BA5"/>
    <w:rsid w:val="0024661C"/>
    <w:rsid w:val="00247B37"/>
    <w:rsid w:val="002522B5"/>
    <w:rsid w:val="0025281D"/>
    <w:rsid w:val="002531A2"/>
    <w:rsid w:val="00253B88"/>
    <w:rsid w:val="00254BD6"/>
    <w:rsid w:val="00255BBB"/>
    <w:rsid w:val="002576B0"/>
    <w:rsid w:val="00260629"/>
    <w:rsid w:val="00260B72"/>
    <w:rsid w:val="00260D85"/>
    <w:rsid w:val="0026181E"/>
    <w:rsid w:val="002622B3"/>
    <w:rsid w:val="0026381D"/>
    <w:rsid w:val="00265509"/>
    <w:rsid w:val="002707E3"/>
    <w:rsid w:val="00270E3E"/>
    <w:rsid w:val="0027124F"/>
    <w:rsid w:val="002713C5"/>
    <w:rsid w:val="002729A7"/>
    <w:rsid w:val="00274033"/>
    <w:rsid w:val="00274D1E"/>
    <w:rsid w:val="002756CF"/>
    <w:rsid w:val="00276511"/>
    <w:rsid w:val="00281C1A"/>
    <w:rsid w:val="002821CF"/>
    <w:rsid w:val="00282F0F"/>
    <w:rsid w:val="0028354F"/>
    <w:rsid w:val="0028389A"/>
    <w:rsid w:val="0028403F"/>
    <w:rsid w:val="002843A3"/>
    <w:rsid w:val="002858A2"/>
    <w:rsid w:val="00290A38"/>
    <w:rsid w:val="00292FC2"/>
    <w:rsid w:val="00294A41"/>
    <w:rsid w:val="00295EA1"/>
    <w:rsid w:val="0029636F"/>
    <w:rsid w:val="00297268"/>
    <w:rsid w:val="002A063E"/>
    <w:rsid w:val="002A07B5"/>
    <w:rsid w:val="002A0B3B"/>
    <w:rsid w:val="002A141D"/>
    <w:rsid w:val="002A2484"/>
    <w:rsid w:val="002A7A3D"/>
    <w:rsid w:val="002B0E5D"/>
    <w:rsid w:val="002B0F82"/>
    <w:rsid w:val="002B131D"/>
    <w:rsid w:val="002B148B"/>
    <w:rsid w:val="002B1A44"/>
    <w:rsid w:val="002B2746"/>
    <w:rsid w:val="002B440D"/>
    <w:rsid w:val="002B521B"/>
    <w:rsid w:val="002B5C50"/>
    <w:rsid w:val="002B650C"/>
    <w:rsid w:val="002B78D6"/>
    <w:rsid w:val="002B7931"/>
    <w:rsid w:val="002B7EFC"/>
    <w:rsid w:val="002C02D1"/>
    <w:rsid w:val="002C0A0F"/>
    <w:rsid w:val="002C1B7F"/>
    <w:rsid w:val="002C25F5"/>
    <w:rsid w:val="002C3AB2"/>
    <w:rsid w:val="002C4813"/>
    <w:rsid w:val="002C483D"/>
    <w:rsid w:val="002C5979"/>
    <w:rsid w:val="002C6B10"/>
    <w:rsid w:val="002D04FD"/>
    <w:rsid w:val="002D08F4"/>
    <w:rsid w:val="002D11A4"/>
    <w:rsid w:val="002D1A19"/>
    <w:rsid w:val="002D1A43"/>
    <w:rsid w:val="002D3870"/>
    <w:rsid w:val="002D6535"/>
    <w:rsid w:val="002E0D0D"/>
    <w:rsid w:val="002E1559"/>
    <w:rsid w:val="002E2B18"/>
    <w:rsid w:val="002E2EFF"/>
    <w:rsid w:val="002E4C9B"/>
    <w:rsid w:val="002E58AF"/>
    <w:rsid w:val="002E646F"/>
    <w:rsid w:val="002E7E91"/>
    <w:rsid w:val="002F189A"/>
    <w:rsid w:val="002F2450"/>
    <w:rsid w:val="002F272E"/>
    <w:rsid w:val="002F3112"/>
    <w:rsid w:val="002F4A5C"/>
    <w:rsid w:val="00300227"/>
    <w:rsid w:val="0030169A"/>
    <w:rsid w:val="0030213A"/>
    <w:rsid w:val="00302556"/>
    <w:rsid w:val="003057BB"/>
    <w:rsid w:val="0030685C"/>
    <w:rsid w:val="00306F4A"/>
    <w:rsid w:val="003106CE"/>
    <w:rsid w:val="00312CA2"/>
    <w:rsid w:val="00314428"/>
    <w:rsid w:val="00315196"/>
    <w:rsid w:val="003151A6"/>
    <w:rsid w:val="0031545A"/>
    <w:rsid w:val="003155B2"/>
    <w:rsid w:val="00315E9B"/>
    <w:rsid w:val="00316962"/>
    <w:rsid w:val="00316A8F"/>
    <w:rsid w:val="00316A99"/>
    <w:rsid w:val="00317A7B"/>
    <w:rsid w:val="00320095"/>
    <w:rsid w:val="003201C5"/>
    <w:rsid w:val="003208AE"/>
    <w:rsid w:val="00320DB8"/>
    <w:rsid w:val="0032213C"/>
    <w:rsid w:val="00322335"/>
    <w:rsid w:val="0032352C"/>
    <w:rsid w:val="00323855"/>
    <w:rsid w:val="003304C0"/>
    <w:rsid w:val="003312F3"/>
    <w:rsid w:val="00331AEC"/>
    <w:rsid w:val="00332536"/>
    <w:rsid w:val="0033270E"/>
    <w:rsid w:val="00335073"/>
    <w:rsid w:val="00336038"/>
    <w:rsid w:val="003361A1"/>
    <w:rsid w:val="00340914"/>
    <w:rsid w:val="00340DAC"/>
    <w:rsid w:val="0034362F"/>
    <w:rsid w:val="003444D9"/>
    <w:rsid w:val="00345EE3"/>
    <w:rsid w:val="003462F8"/>
    <w:rsid w:val="003507BF"/>
    <w:rsid w:val="003509F3"/>
    <w:rsid w:val="0035370F"/>
    <w:rsid w:val="00353729"/>
    <w:rsid w:val="00353911"/>
    <w:rsid w:val="003610ED"/>
    <w:rsid w:val="003612A7"/>
    <w:rsid w:val="00362C89"/>
    <w:rsid w:val="00363547"/>
    <w:rsid w:val="00363D59"/>
    <w:rsid w:val="00367939"/>
    <w:rsid w:val="00370CBD"/>
    <w:rsid w:val="00370DC9"/>
    <w:rsid w:val="00371337"/>
    <w:rsid w:val="003729A3"/>
    <w:rsid w:val="00372D2B"/>
    <w:rsid w:val="003737AD"/>
    <w:rsid w:val="00374ADB"/>
    <w:rsid w:val="00374D1C"/>
    <w:rsid w:val="00374F5D"/>
    <w:rsid w:val="003759CE"/>
    <w:rsid w:val="00375DE6"/>
    <w:rsid w:val="00380463"/>
    <w:rsid w:val="00380B66"/>
    <w:rsid w:val="00381958"/>
    <w:rsid w:val="00382BFB"/>
    <w:rsid w:val="003832E6"/>
    <w:rsid w:val="00383452"/>
    <w:rsid w:val="0038573A"/>
    <w:rsid w:val="00386BED"/>
    <w:rsid w:val="00386F4D"/>
    <w:rsid w:val="0039072F"/>
    <w:rsid w:val="003921A2"/>
    <w:rsid w:val="0039285C"/>
    <w:rsid w:val="00394516"/>
    <w:rsid w:val="00394C8E"/>
    <w:rsid w:val="00394D2E"/>
    <w:rsid w:val="00394F1D"/>
    <w:rsid w:val="00395239"/>
    <w:rsid w:val="00395392"/>
    <w:rsid w:val="003A03AC"/>
    <w:rsid w:val="003A0D2D"/>
    <w:rsid w:val="003A45A9"/>
    <w:rsid w:val="003A5522"/>
    <w:rsid w:val="003A5A72"/>
    <w:rsid w:val="003A61B8"/>
    <w:rsid w:val="003A7729"/>
    <w:rsid w:val="003A7E1F"/>
    <w:rsid w:val="003B07AC"/>
    <w:rsid w:val="003B11DB"/>
    <w:rsid w:val="003B3723"/>
    <w:rsid w:val="003B4A4C"/>
    <w:rsid w:val="003B4D31"/>
    <w:rsid w:val="003B5BE6"/>
    <w:rsid w:val="003B62C0"/>
    <w:rsid w:val="003B62D6"/>
    <w:rsid w:val="003C3702"/>
    <w:rsid w:val="003C37FC"/>
    <w:rsid w:val="003C4773"/>
    <w:rsid w:val="003C47CE"/>
    <w:rsid w:val="003C6F4D"/>
    <w:rsid w:val="003C798C"/>
    <w:rsid w:val="003D02ED"/>
    <w:rsid w:val="003D04E9"/>
    <w:rsid w:val="003D15CA"/>
    <w:rsid w:val="003D2438"/>
    <w:rsid w:val="003D3D24"/>
    <w:rsid w:val="003D49A8"/>
    <w:rsid w:val="003D57C4"/>
    <w:rsid w:val="003D5F9A"/>
    <w:rsid w:val="003D6B53"/>
    <w:rsid w:val="003E0019"/>
    <w:rsid w:val="003E02F8"/>
    <w:rsid w:val="003E066E"/>
    <w:rsid w:val="003E07B2"/>
    <w:rsid w:val="003E1449"/>
    <w:rsid w:val="003E18AF"/>
    <w:rsid w:val="003E291D"/>
    <w:rsid w:val="003E3D36"/>
    <w:rsid w:val="003E3F01"/>
    <w:rsid w:val="003E735A"/>
    <w:rsid w:val="003E7C6D"/>
    <w:rsid w:val="003F032C"/>
    <w:rsid w:val="003F077A"/>
    <w:rsid w:val="003F21D1"/>
    <w:rsid w:val="003F46BB"/>
    <w:rsid w:val="003F4BC3"/>
    <w:rsid w:val="003F59F6"/>
    <w:rsid w:val="003F5D42"/>
    <w:rsid w:val="003F7991"/>
    <w:rsid w:val="003F7E66"/>
    <w:rsid w:val="004028A2"/>
    <w:rsid w:val="00403415"/>
    <w:rsid w:val="00403D95"/>
    <w:rsid w:val="00403FF9"/>
    <w:rsid w:val="00404A48"/>
    <w:rsid w:val="004050CA"/>
    <w:rsid w:val="00405B66"/>
    <w:rsid w:val="00410A06"/>
    <w:rsid w:val="0041254F"/>
    <w:rsid w:val="00412BD0"/>
    <w:rsid w:val="00414E01"/>
    <w:rsid w:val="0041629B"/>
    <w:rsid w:val="004170EC"/>
    <w:rsid w:val="00420159"/>
    <w:rsid w:val="00420476"/>
    <w:rsid w:val="004204E9"/>
    <w:rsid w:val="00421D63"/>
    <w:rsid w:val="00422B27"/>
    <w:rsid w:val="00424499"/>
    <w:rsid w:val="00425519"/>
    <w:rsid w:val="004269E8"/>
    <w:rsid w:val="004275DD"/>
    <w:rsid w:val="00431B7B"/>
    <w:rsid w:val="00431D43"/>
    <w:rsid w:val="0043258B"/>
    <w:rsid w:val="0043292C"/>
    <w:rsid w:val="004334E9"/>
    <w:rsid w:val="00436403"/>
    <w:rsid w:val="00437BDD"/>
    <w:rsid w:val="00440875"/>
    <w:rsid w:val="004428BF"/>
    <w:rsid w:val="00443218"/>
    <w:rsid w:val="004452DA"/>
    <w:rsid w:val="004474AF"/>
    <w:rsid w:val="004477CA"/>
    <w:rsid w:val="004506E6"/>
    <w:rsid w:val="00451258"/>
    <w:rsid w:val="004527A6"/>
    <w:rsid w:val="00452F20"/>
    <w:rsid w:val="00453C77"/>
    <w:rsid w:val="0045522F"/>
    <w:rsid w:val="004555F1"/>
    <w:rsid w:val="00456AB0"/>
    <w:rsid w:val="004577D8"/>
    <w:rsid w:val="00457DA8"/>
    <w:rsid w:val="004600E2"/>
    <w:rsid w:val="00460687"/>
    <w:rsid w:val="00462C8C"/>
    <w:rsid w:val="004634B2"/>
    <w:rsid w:val="00463C67"/>
    <w:rsid w:val="00465A98"/>
    <w:rsid w:val="004670C9"/>
    <w:rsid w:val="00470776"/>
    <w:rsid w:val="00471584"/>
    <w:rsid w:val="00471C69"/>
    <w:rsid w:val="00471F26"/>
    <w:rsid w:val="004721D2"/>
    <w:rsid w:val="00472570"/>
    <w:rsid w:val="00472E37"/>
    <w:rsid w:val="00474267"/>
    <w:rsid w:val="004743D4"/>
    <w:rsid w:val="00484B86"/>
    <w:rsid w:val="00485A07"/>
    <w:rsid w:val="00485F2E"/>
    <w:rsid w:val="00486A12"/>
    <w:rsid w:val="004906C0"/>
    <w:rsid w:val="00490C3F"/>
    <w:rsid w:val="00490FDB"/>
    <w:rsid w:val="004938DD"/>
    <w:rsid w:val="00493CC3"/>
    <w:rsid w:val="004942FD"/>
    <w:rsid w:val="00494A3B"/>
    <w:rsid w:val="004953EB"/>
    <w:rsid w:val="00495F1D"/>
    <w:rsid w:val="00497545"/>
    <w:rsid w:val="004A1EEF"/>
    <w:rsid w:val="004A36C5"/>
    <w:rsid w:val="004A3FE2"/>
    <w:rsid w:val="004A47E4"/>
    <w:rsid w:val="004A4E08"/>
    <w:rsid w:val="004A51AD"/>
    <w:rsid w:val="004A626F"/>
    <w:rsid w:val="004A72ED"/>
    <w:rsid w:val="004B2D69"/>
    <w:rsid w:val="004B44CB"/>
    <w:rsid w:val="004B4966"/>
    <w:rsid w:val="004B5BF8"/>
    <w:rsid w:val="004B6AF5"/>
    <w:rsid w:val="004B716B"/>
    <w:rsid w:val="004B7DCC"/>
    <w:rsid w:val="004C2E25"/>
    <w:rsid w:val="004C386A"/>
    <w:rsid w:val="004C6921"/>
    <w:rsid w:val="004D11A4"/>
    <w:rsid w:val="004D3999"/>
    <w:rsid w:val="004D3AC9"/>
    <w:rsid w:val="004D4152"/>
    <w:rsid w:val="004D44A4"/>
    <w:rsid w:val="004D5914"/>
    <w:rsid w:val="004D5BCD"/>
    <w:rsid w:val="004D705C"/>
    <w:rsid w:val="004D7C56"/>
    <w:rsid w:val="004E0262"/>
    <w:rsid w:val="004E1F9B"/>
    <w:rsid w:val="004E4FEB"/>
    <w:rsid w:val="004E6CDA"/>
    <w:rsid w:val="004E7842"/>
    <w:rsid w:val="004F3263"/>
    <w:rsid w:val="004F3F68"/>
    <w:rsid w:val="00500ADC"/>
    <w:rsid w:val="00502470"/>
    <w:rsid w:val="0050369D"/>
    <w:rsid w:val="00504A63"/>
    <w:rsid w:val="00505E3A"/>
    <w:rsid w:val="005068E1"/>
    <w:rsid w:val="00507420"/>
    <w:rsid w:val="005109FC"/>
    <w:rsid w:val="00513E1F"/>
    <w:rsid w:val="00514D33"/>
    <w:rsid w:val="005150F5"/>
    <w:rsid w:val="005179AD"/>
    <w:rsid w:val="00520A54"/>
    <w:rsid w:val="005211CB"/>
    <w:rsid w:val="005214C1"/>
    <w:rsid w:val="005216E1"/>
    <w:rsid w:val="005235B6"/>
    <w:rsid w:val="00523959"/>
    <w:rsid w:val="00525767"/>
    <w:rsid w:val="0052626A"/>
    <w:rsid w:val="00526E56"/>
    <w:rsid w:val="00530C3B"/>
    <w:rsid w:val="00531A26"/>
    <w:rsid w:val="00532184"/>
    <w:rsid w:val="00533215"/>
    <w:rsid w:val="0053607B"/>
    <w:rsid w:val="0053685A"/>
    <w:rsid w:val="00542B0B"/>
    <w:rsid w:val="005430F6"/>
    <w:rsid w:val="00544A7A"/>
    <w:rsid w:val="00545C6A"/>
    <w:rsid w:val="00546A90"/>
    <w:rsid w:val="005503C1"/>
    <w:rsid w:val="005513EB"/>
    <w:rsid w:val="005518D6"/>
    <w:rsid w:val="0055193E"/>
    <w:rsid w:val="005527D4"/>
    <w:rsid w:val="005527FF"/>
    <w:rsid w:val="0055286D"/>
    <w:rsid w:val="005546DD"/>
    <w:rsid w:val="00555256"/>
    <w:rsid w:val="00555502"/>
    <w:rsid w:val="005559E0"/>
    <w:rsid w:val="00555E24"/>
    <w:rsid w:val="005562A9"/>
    <w:rsid w:val="00556B15"/>
    <w:rsid w:val="00556B36"/>
    <w:rsid w:val="00556ED4"/>
    <w:rsid w:val="00561001"/>
    <w:rsid w:val="0056467B"/>
    <w:rsid w:val="00570A5E"/>
    <w:rsid w:val="00570F84"/>
    <w:rsid w:val="00571F37"/>
    <w:rsid w:val="0057210E"/>
    <w:rsid w:val="00572329"/>
    <w:rsid w:val="0057294B"/>
    <w:rsid w:val="005748FC"/>
    <w:rsid w:val="00575FE4"/>
    <w:rsid w:val="0057613B"/>
    <w:rsid w:val="00577174"/>
    <w:rsid w:val="00577645"/>
    <w:rsid w:val="005802A5"/>
    <w:rsid w:val="005811B0"/>
    <w:rsid w:val="0058147F"/>
    <w:rsid w:val="00582267"/>
    <w:rsid w:val="005830F3"/>
    <w:rsid w:val="005831C4"/>
    <w:rsid w:val="00584560"/>
    <w:rsid w:val="0058477E"/>
    <w:rsid w:val="00584796"/>
    <w:rsid w:val="00584C5A"/>
    <w:rsid w:val="00584F20"/>
    <w:rsid w:val="00587B52"/>
    <w:rsid w:val="00587D71"/>
    <w:rsid w:val="00591F09"/>
    <w:rsid w:val="0059450F"/>
    <w:rsid w:val="005945F5"/>
    <w:rsid w:val="00594EB6"/>
    <w:rsid w:val="00595C24"/>
    <w:rsid w:val="0059698E"/>
    <w:rsid w:val="00597219"/>
    <w:rsid w:val="00597B4C"/>
    <w:rsid w:val="005A458F"/>
    <w:rsid w:val="005A4666"/>
    <w:rsid w:val="005A49C1"/>
    <w:rsid w:val="005A65F3"/>
    <w:rsid w:val="005A705D"/>
    <w:rsid w:val="005A70F6"/>
    <w:rsid w:val="005A712C"/>
    <w:rsid w:val="005B2170"/>
    <w:rsid w:val="005B2776"/>
    <w:rsid w:val="005B2903"/>
    <w:rsid w:val="005B4620"/>
    <w:rsid w:val="005B4E85"/>
    <w:rsid w:val="005B61C2"/>
    <w:rsid w:val="005B7D26"/>
    <w:rsid w:val="005C050E"/>
    <w:rsid w:val="005C145C"/>
    <w:rsid w:val="005C3EDA"/>
    <w:rsid w:val="005C41CE"/>
    <w:rsid w:val="005D2CB9"/>
    <w:rsid w:val="005D3FE9"/>
    <w:rsid w:val="005D48C7"/>
    <w:rsid w:val="005D49ED"/>
    <w:rsid w:val="005D4DC2"/>
    <w:rsid w:val="005D605F"/>
    <w:rsid w:val="005D6EA8"/>
    <w:rsid w:val="005D7F46"/>
    <w:rsid w:val="005E0389"/>
    <w:rsid w:val="005E2CD8"/>
    <w:rsid w:val="005E2D79"/>
    <w:rsid w:val="005E3DD4"/>
    <w:rsid w:val="005E7D80"/>
    <w:rsid w:val="005F1A0F"/>
    <w:rsid w:val="005F2342"/>
    <w:rsid w:val="005F3401"/>
    <w:rsid w:val="005F6C47"/>
    <w:rsid w:val="005F7277"/>
    <w:rsid w:val="00602647"/>
    <w:rsid w:val="00602A63"/>
    <w:rsid w:val="00602D0D"/>
    <w:rsid w:val="00603CD8"/>
    <w:rsid w:val="006040A7"/>
    <w:rsid w:val="0060433A"/>
    <w:rsid w:val="0060459C"/>
    <w:rsid w:val="006052EF"/>
    <w:rsid w:val="00605D16"/>
    <w:rsid w:val="00606374"/>
    <w:rsid w:val="00610262"/>
    <w:rsid w:val="00610689"/>
    <w:rsid w:val="0061195F"/>
    <w:rsid w:val="00611A33"/>
    <w:rsid w:val="00611E5B"/>
    <w:rsid w:val="00612262"/>
    <w:rsid w:val="006135EC"/>
    <w:rsid w:val="006155AE"/>
    <w:rsid w:val="00615893"/>
    <w:rsid w:val="00615B52"/>
    <w:rsid w:val="00616BA0"/>
    <w:rsid w:val="00617236"/>
    <w:rsid w:val="006217BE"/>
    <w:rsid w:val="006222B7"/>
    <w:rsid w:val="00622792"/>
    <w:rsid w:val="00623486"/>
    <w:rsid w:val="0062402F"/>
    <w:rsid w:val="006247E1"/>
    <w:rsid w:val="0062520F"/>
    <w:rsid w:val="00625312"/>
    <w:rsid w:val="006267A4"/>
    <w:rsid w:val="006269FE"/>
    <w:rsid w:val="006274C8"/>
    <w:rsid w:val="006305F5"/>
    <w:rsid w:val="006318E9"/>
    <w:rsid w:val="006331DB"/>
    <w:rsid w:val="006337EA"/>
    <w:rsid w:val="006357A5"/>
    <w:rsid w:val="0063761C"/>
    <w:rsid w:val="00640517"/>
    <w:rsid w:val="00640A0C"/>
    <w:rsid w:val="00641ED7"/>
    <w:rsid w:val="006421F4"/>
    <w:rsid w:val="00642219"/>
    <w:rsid w:val="006425C7"/>
    <w:rsid w:val="00643E5D"/>
    <w:rsid w:val="00645516"/>
    <w:rsid w:val="00646437"/>
    <w:rsid w:val="006470A1"/>
    <w:rsid w:val="00647383"/>
    <w:rsid w:val="00647FA2"/>
    <w:rsid w:val="00651DEB"/>
    <w:rsid w:val="006524ED"/>
    <w:rsid w:val="00652EDD"/>
    <w:rsid w:val="00653561"/>
    <w:rsid w:val="0065365A"/>
    <w:rsid w:val="00653726"/>
    <w:rsid w:val="006548F8"/>
    <w:rsid w:val="00656FBB"/>
    <w:rsid w:val="00657BF2"/>
    <w:rsid w:val="0066002D"/>
    <w:rsid w:val="006602D9"/>
    <w:rsid w:val="006602DF"/>
    <w:rsid w:val="0066156D"/>
    <w:rsid w:val="0066225E"/>
    <w:rsid w:val="006632CA"/>
    <w:rsid w:val="006636CB"/>
    <w:rsid w:val="006645FF"/>
    <w:rsid w:val="00664813"/>
    <w:rsid w:val="0066545B"/>
    <w:rsid w:val="00665A69"/>
    <w:rsid w:val="00665D5D"/>
    <w:rsid w:val="00665E08"/>
    <w:rsid w:val="0067019B"/>
    <w:rsid w:val="00670446"/>
    <w:rsid w:val="00670E80"/>
    <w:rsid w:val="0067285A"/>
    <w:rsid w:val="0067369C"/>
    <w:rsid w:val="006748C2"/>
    <w:rsid w:val="00680FC4"/>
    <w:rsid w:val="00681BBD"/>
    <w:rsid w:val="00682041"/>
    <w:rsid w:val="00682F8D"/>
    <w:rsid w:val="0068636F"/>
    <w:rsid w:val="00686A13"/>
    <w:rsid w:val="00687AFC"/>
    <w:rsid w:val="00690952"/>
    <w:rsid w:val="006920FF"/>
    <w:rsid w:val="00693501"/>
    <w:rsid w:val="00694925"/>
    <w:rsid w:val="00694DFF"/>
    <w:rsid w:val="00696284"/>
    <w:rsid w:val="00696488"/>
    <w:rsid w:val="006A4D29"/>
    <w:rsid w:val="006A57CE"/>
    <w:rsid w:val="006A6331"/>
    <w:rsid w:val="006A701A"/>
    <w:rsid w:val="006A772B"/>
    <w:rsid w:val="006B1F09"/>
    <w:rsid w:val="006B5745"/>
    <w:rsid w:val="006C19D9"/>
    <w:rsid w:val="006C1F87"/>
    <w:rsid w:val="006C26A8"/>
    <w:rsid w:val="006C2ADD"/>
    <w:rsid w:val="006C2EEE"/>
    <w:rsid w:val="006C3050"/>
    <w:rsid w:val="006C3F3F"/>
    <w:rsid w:val="006C4824"/>
    <w:rsid w:val="006C5078"/>
    <w:rsid w:val="006D174A"/>
    <w:rsid w:val="006D174C"/>
    <w:rsid w:val="006D290E"/>
    <w:rsid w:val="006D37F8"/>
    <w:rsid w:val="006D3AF2"/>
    <w:rsid w:val="006D3B7F"/>
    <w:rsid w:val="006D3C39"/>
    <w:rsid w:val="006D474E"/>
    <w:rsid w:val="006D62B5"/>
    <w:rsid w:val="006E0017"/>
    <w:rsid w:val="006E0215"/>
    <w:rsid w:val="006E0A22"/>
    <w:rsid w:val="006E1143"/>
    <w:rsid w:val="006E3AE6"/>
    <w:rsid w:val="006E3C34"/>
    <w:rsid w:val="006E52D4"/>
    <w:rsid w:val="006E617A"/>
    <w:rsid w:val="006E61BA"/>
    <w:rsid w:val="006E67BD"/>
    <w:rsid w:val="006E683E"/>
    <w:rsid w:val="006E69B3"/>
    <w:rsid w:val="006E7267"/>
    <w:rsid w:val="006F032B"/>
    <w:rsid w:val="006F113D"/>
    <w:rsid w:val="006F14A1"/>
    <w:rsid w:val="006F2706"/>
    <w:rsid w:val="006F2F3D"/>
    <w:rsid w:val="006F4B8A"/>
    <w:rsid w:val="006F551E"/>
    <w:rsid w:val="006F568A"/>
    <w:rsid w:val="006F5CAC"/>
    <w:rsid w:val="006F6198"/>
    <w:rsid w:val="0070020F"/>
    <w:rsid w:val="00701D9A"/>
    <w:rsid w:val="00703724"/>
    <w:rsid w:val="00703C0F"/>
    <w:rsid w:val="00703FBE"/>
    <w:rsid w:val="00704326"/>
    <w:rsid w:val="007044D2"/>
    <w:rsid w:val="0070457D"/>
    <w:rsid w:val="007052A9"/>
    <w:rsid w:val="00706154"/>
    <w:rsid w:val="00706678"/>
    <w:rsid w:val="00707D8C"/>
    <w:rsid w:val="00711630"/>
    <w:rsid w:val="007127DE"/>
    <w:rsid w:val="007153AD"/>
    <w:rsid w:val="00715679"/>
    <w:rsid w:val="007159FF"/>
    <w:rsid w:val="00717630"/>
    <w:rsid w:val="00717660"/>
    <w:rsid w:val="00717A19"/>
    <w:rsid w:val="00717DE1"/>
    <w:rsid w:val="0072186B"/>
    <w:rsid w:val="00724AD2"/>
    <w:rsid w:val="00726E30"/>
    <w:rsid w:val="007277BD"/>
    <w:rsid w:val="007304AB"/>
    <w:rsid w:val="0073074C"/>
    <w:rsid w:val="00730E75"/>
    <w:rsid w:val="007313C3"/>
    <w:rsid w:val="00731AD8"/>
    <w:rsid w:val="00731B77"/>
    <w:rsid w:val="00733D70"/>
    <w:rsid w:val="0073476D"/>
    <w:rsid w:val="00735054"/>
    <w:rsid w:val="007369BF"/>
    <w:rsid w:val="0074026F"/>
    <w:rsid w:val="00744FE2"/>
    <w:rsid w:val="00745DBD"/>
    <w:rsid w:val="0074613B"/>
    <w:rsid w:val="00746343"/>
    <w:rsid w:val="007463BA"/>
    <w:rsid w:val="0075003A"/>
    <w:rsid w:val="00750630"/>
    <w:rsid w:val="00752A34"/>
    <w:rsid w:val="007553C3"/>
    <w:rsid w:val="00755AC0"/>
    <w:rsid w:val="00760692"/>
    <w:rsid w:val="00761B97"/>
    <w:rsid w:val="007621F1"/>
    <w:rsid w:val="007622D8"/>
    <w:rsid w:val="00763469"/>
    <w:rsid w:val="007647B7"/>
    <w:rsid w:val="00764A8E"/>
    <w:rsid w:val="00764CE3"/>
    <w:rsid w:val="00765202"/>
    <w:rsid w:val="007661C0"/>
    <w:rsid w:val="007663AC"/>
    <w:rsid w:val="00767017"/>
    <w:rsid w:val="00770E09"/>
    <w:rsid w:val="0077106B"/>
    <w:rsid w:val="007739B2"/>
    <w:rsid w:val="007746A8"/>
    <w:rsid w:val="00777806"/>
    <w:rsid w:val="007811A7"/>
    <w:rsid w:val="00781CAE"/>
    <w:rsid w:val="00783A44"/>
    <w:rsid w:val="0078409C"/>
    <w:rsid w:val="00790607"/>
    <w:rsid w:val="00791579"/>
    <w:rsid w:val="00792D92"/>
    <w:rsid w:val="00793768"/>
    <w:rsid w:val="0079512E"/>
    <w:rsid w:val="007966AC"/>
    <w:rsid w:val="00797B55"/>
    <w:rsid w:val="007A11E4"/>
    <w:rsid w:val="007A1A21"/>
    <w:rsid w:val="007A1C84"/>
    <w:rsid w:val="007A270A"/>
    <w:rsid w:val="007A3736"/>
    <w:rsid w:val="007A5DFF"/>
    <w:rsid w:val="007A5EAF"/>
    <w:rsid w:val="007A647A"/>
    <w:rsid w:val="007A66AC"/>
    <w:rsid w:val="007A7940"/>
    <w:rsid w:val="007B0D99"/>
    <w:rsid w:val="007B1BC9"/>
    <w:rsid w:val="007B30DA"/>
    <w:rsid w:val="007B51AD"/>
    <w:rsid w:val="007B6AAA"/>
    <w:rsid w:val="007B7677"/>
    <w:rsid w:val="007B7BEC"/>
    <w:rsid w:val="007C224B"/>
    <w:rsid w:val="007C2C19"/>
    <w:rsid w:val="007C477F"/>
    <w:rsid w:val="007C495F"/>
    <w:rsid w:val="007C5189"/>
    <w:rsid w:val="007C7459"/>
    <w:rsid w:val="007D0516"/>
    <w:rsid w:val="007D135B"/>
    <w:rsid w:val="007D50DA"/>
    <w:rsid w:val="007D5C66"/>
    <w:rsid w:val="007D7038"/>
    <w:rsid w:val="007E0D6F"/>
    <w:rsid w:val="007E1D21"/>
    <w:rsid w:val="007E208D"/>
    <w:rsid w:val="007E2116"/>
    <w:rsid w:val="007E24AD"/>
    <w:rsid w:val="007E3825"/>
    <w:rsid w:val="007E390B"/>
    <w:rsid w:val="007E626C"/>
    <w:rsid w:val="007E67A5"/>
    <w:rsid w:val="007F0B6E"/>
    <w:rsid w:val="007F1220"/>
    <w:rsid w:val="007F20A2"/>
    <w:rsid w:val="007F2DFB"/>
    <w:rsid w:val="007F300B"/>
    <w:rsid w:val="007F5569"/>
    <w:rsid w:val="007F680E"/>
    <w:rsid w:val="00802145"/>
    <w:rsid w:val="0080321C"/>
    <w:rsid w:val="00803F27"/>
    <w:rsid w:val="00804786"/>
    <w:rsid w:val="0080519B"/>
    <w:rsid w:val="00806677"/>
    <w:rsid w:val="00807A9F"/>
    <w:rsid w:val="00807FE9"/>
    <w:rsid w:val="00810F10"/>
    <w:rsid w:val="00811AF1"/>
    <w:rsid w:val="008135AC"/>
    <w:rsid w:val="008159DC"/>
    <w:rsid w:val="008178F2"/>
    <w:rsid w:val="00817A9A"/>
    <w:rsid w:val="00820055"/>
    <w:rsid w:val="00820527"/>
    <w:rsid w:val="00822844"/>
    <w:rsid w:val="0082431D"/>
    <w:rsid w:val="008258F3"/>
    <w:rsid w:val="0082618C"/>
    <w:rsid w:val="008271AC"/>
    <w:rsid w:val="00830797"/>
    <w:rsid w:val="00832470"/>
    <w:rsid w:val="00834A5A"/>
    <w:rsid w:val="00835348"/>
    <w:rsid w:val="00835A49"/>
    <w:rsid w:val="00835C0C"/>
    <w:rsid w:val="008368A9"/>
    <w:rsid w:val="008373EA"/>
    <w:rsid w:val="008374C7"/>
    <w:rsid w:val="00837AE7"/>
    <w:rsid w:val="00840DED"/>
    <w:rsid w:val="0084326D"/>
    <w:rsid w:val="008433D5"/>
    <w:rsid w:val="00843DA9"/>
    <w:rsid w:val="008450E1"/>
    <w:rsid w:val="00845C16"/>
    <w:rsid w:val="008462FB"/>
    <w:rsid w:val="00847391"/>
    <w:rsid w:val="0084740C"/>
    <w:rsid w:val="00847D07"/>
    <w:rsid w:val="00850B12"/>
    <w:rsid w:val="00851373"/>
    <w:rsid w:val="0085196E"/>
    <w:rsid w:val="00852B8C"/>
    <w:rsid w:val="008539D8"/>
    <w:rsid w:val="00855304"/>
    <w:rsid w:val="00856985"/>
    <w:rsid w:val="00856A3A"/>
    <w:rsid w:val="00856EE0"/>
    <w:rsid w:val="008571C6"/>
    <w:rsid w:val="0085771C"/>
    <w:rsid w:val="008578AE"/>
    <w:rsid w:val="00860121"/>
    <w:rsid w:val="00860EF7"/>
    <w:rsid w:val="00860F44"/>
    <w:rsid w:val="008612FB"/>
    <w:rsid w:val="00863340"/>
    <w:rsid w:val="00864DEB"/>
    <w:rsid w:val="0086614D"/>
    <w:rsid w:val="00867FA2"/>
    <w:rsid w:val="0087132A"/>
    <w:rsid w:val="00871E9F"/>
    <w:rsid w:val="00871EA6"/>
    <w:rsid w:val="00872E52"/>
    <w:rsid w:val="00874C10"/>
    <w:rsid w:val="00875996"/>
    <w:rsid w:val="008800EA"/>
    <w:rsid w:val="0089348A"/>
    <w:rsid w:val="00893E18"/>
    <w:rsid w:val="00894C38"/>
    <w:rsid w:val="00896CC2"/>
    <w:rsid w:val="00897E64"/>
    <w:rsid w:val="00897FB2"/>
    <w:rsid w:val="008A14B8"/>
    <w:rsid w:val="008A227C"/>
    <w:rsid w:val="008A2AF9"/>
    <w:rsid w:val="008A6A88"/>
    <w:rsid w:val="008A7776"/>
    <w:rsid w:val="008A77EA"/>
    <w:rsid w:val="008A7C65"/>
    <w:rsid w:val="008B0051"/>
    <w:rsid w:val="008B0406"/>
    <w:rsid w:val="008B1444"/>
    <w:rsid w:val="008B166D"/>
    <w:rsid w:val="008B1D1A"/>
    <w:rsid w:val="008B2AEC"/>
    <w:rsid w:val="008B328E"/>
    <w:rsid w:val="008B3EA6"/>
    <w:rsid w:val="008B4D06"/>
    <w:rsid w:val="008B7782"/>
    <w:rsid w:val="008C09DC"/>
    <w:rsid w:val="008C111A"/>
    <w:rsid w:val="008C15C6"/>
    <w:rsid w:val="008C195F"/>
    <w:rsid w:val="008C1E86"/>
    <w:rsid w:val="008C2573"/>
    <w:rsid w:val="008C70AE"/>
    <w:rsid w:val="008D0458"/>
    <w:rsid w:val="008D0B0F"/>
    <w:rsid w:val="008D138C"/>
    <w:rsid w:val="008D2CC4"/>
    <w:rsid w:val="008D4182"/>
    <w:rsid w:val="008D4A45"/>
    <w:rsid w:val="008D78E6"/>
    <w:rsid w:val="008E0083"/>
    <w:rsid w:val="008E0478"/>
    <w:rsid w:val="008E047B"/>
    <w:rsid w:val="008E1003"/>
    <w:rsid w:val="008E22F0"/>
    <w:rsid w:val="008E2531"/>
    <w:rsid w:val="008E2AA8"/>
    <w:rsid w:val="008E31F4"/>
    <w:rsid w:val="008E472E"/>
    <w:rsid w:val="008E53AC"/>
    <w:rsid w:val="008E6531"/>
    <w:rsid w:val="008E67BE"/>
    <w:rsid w:val="008F04AF"/>
    <w:rsid w:val="008F3CE3"/>
    <w:rsid w:val="008F5E6F"/>
    <w:rsid w:val="008F6BE3"/>
    <w:rsid w:val="008F7070"/>
    <w:rsid w:val="008F70E0"/>
    <w:rsid w:val="009007EE"/>
    <w:rsid w:val="00900E6C"/>
    <w:rsid w:val="009010CD"/>
    <w:rsid w:val="009012A4"/>
    <w:rsid w:val="0090513E"/>
    <w:rsid w:val="00905E96"/>
    <w:rsid w:val="00906DA5"/>
    <w:rsid w:val="0090796A"/>
    <w:rsid w:val="00917C4C"/>
    <w:rsid w:val="00920B01"/>
    <w:rsid w:val="00920FBB"/>
    <w:rsid w:val="009225CE"/>
    <w:rsid w:val="0092540B"/>
    <w:rsid w:val="0092787F"/>
    <w:rsid w:val="009321E5"/>
    <w:rsid w:val="00933554"/>
    <w:rsid w:val="00934364"/>
    <w:rsid w:val="00934B55"/>
    <w:rsid w:val="00935FD5"/>
    <w:rsid w:val="009369E6"/>
    <w:rsid w:val="009406A4"/>
    <w:rsid w:val="0094186B"/>
    <w:rsid w:val="00941D65"/>
    <w:rsid w:val="00942DE8"/>
    <w:rsid w:val="00942F86"/>
    <w:rsid w:val="00942FF9"/>
    <w:rsid w:val="00945404"/>
    <w:rsid w:val="00945C3C"/>
    <w:rsid w:val="00950564"/>
    <w:rsid w:val="00951FEC"/>
    <w:rsid w:val="00952A6F"/>
    <w:rsid w:val="00953493"/>
    <w:rsid w:val="00953DAF"/>
    <w:rsid w:val="00954D7D"/>
    <w:rsid w:val="00955553"/>
    <w:rsid w:val="00955626"/>
    <w:rsid w:val="0095580D"/>
    <w:rsid w:val="00956926"/>
    <w:rsid w:val="00957468"/>
    <w:rsid w:val="00957BE5"/>
    <w:rsid w:val="00960EA2"/>
    <w:rsid w:val="00962120"/>
    <w:rsid w:val="00963FF1"/>
    <w:rsid w:val="009642A7"/>
    <w:rsid w:val="00964AE9"/>
    <w:rsid w:val="0097060D"/>
    <w:rsid w:val="0097262A"/>
    <w:rsid w:val="00973571"/>
    <w:rsid w:val="009756DA"/>
    <w:rsid w:val="00976234"/>
    <w:rsid w:val="00977CE2"/>
    <w:rsid w:val="00980E41"/>
    <w:rsid w:val="00981E18"/>
    <w:rsid w:val="00983A73"/>
    <w:rsid w:val="00985A93"/>
    <w:rsid w:val="00987064"/>
    <w:rsid w:val="00987515"/>
    <w:rsid w:val="00987AC7"/>
    <w:rsid w:val="00990DBB"/>
    <w:rsid w:val="0099119C"/>
    <w:rsid w:val="009913F9"/>
    <w:rsid w:val="009937F8"/>
    <w:rsid w:val="00996C62"/>
    <w:rsid w:val="00997001"/>
    <w:rsid w:val="009A1790"/>
    <w:rsid w:val="009A2CF7"/>
    <w:rsid w:val="009A44E9"/>
    <w:rsid w:val="009B0DA9"/>
    <w:rsid w:val="009B178B"/>
    <w:rsid w:val="009B291A"/>
    <w:rsid w:val="009B399F"/>
    <w:rsid w:val="009B3A62"/>
    <w:rsid w:val="009B3B7A"/>
    <w:rsid w:val="009B41E1"/>
    <w:rsid w:val="009B4966"/>
    <w:rsid w:val="009B498D"/>
    <w:rsid w:val="009B5EF5"/>
    <w:rsid w:val="009B702D"/>
    <w:rsid w:val="009B71A3"/>
    <w:rsid w:val="009B7461"/>
    <w:rsid w:val="009C1254"/>
    <w:rsid w:val="009C1DCE"/>
    <w:rsid w:val="009C21B6"/>
    <w:rsid w:val="009C2CDC"/>
    <w:rsid w:val="009C71FD"/>
    <w:rsid w:val="009C7361"/>
    <w:rsid w:val="009D055E"/>
    <w:rsid w:val="009D0D3B"/>
    <w:rsid w:val="009D1F5D"/>
    <w:rsid w:val="009D2BBC"/>
    <w:rsid w:val="009D3073"/>
    <w:rsid w:val="009D30FC"/>
    <w:rsid w:val="009D5136"/>
    <w:rsid w:val="009D5392"/>
    <w:rsid w:val="009D5665"/>
    <w:rsid w:val="009D6FA1"/>
    <w:rsid w:val="009D764C"/>
    <w:rsid w:val="009E036C"/>
    <w:rsid w:val="009E0E8B"/>
    <w:rsid w:val="009E1A8A"/>
    <w:rsid w:val="009E23AA"/>
    <w:rsid w:val="009E4137"/>
    <w:rsid w:val="009E41A6"/>
    <w:rsid w:val="009E72AE"/>
    <w:rsid w:val="009F02DA"/>
    <w:rsid w:val="009F593A"/>
    <w:rsid w:val="009F641E"/>
    <w:rsid w:val="009F734B"/>
    <w:rsid w:val="00A0032B"/>
    <w:rsid w:val="00A011E0"/>
    <w:rsid w:val="00A0175E"/>
    <w:rsid w:val="00A02BE6"/>
    <w:rsid w:val="00A02DC6"/>
    <w:rsid w:val="00A0349C"/>
    <w:rsid w:val="00A044CC"/>
    <w:rsid w:val="00A0457F"/>
    <w:rsid w:val="00A04652"/>
    <w:rsid w:val="00A04ECB"/>
    <w:rsid w:val="00A06CD5"/>
    <w:rsid w:val="00A07053"/>
    <w:rsid w:val="00A0785E"/>
    <w:rsid w:val="00A10122"/>
    <w:rsid w:val="00A1018C"/>
    <w:rsid w:val="00A1060C"/>
    <w:rsid w:val="00A10A66"/>
    <w:rsid w:val="00A11010"/>
    <w:rsid w:val="00A112E2"/>
    <w:rsid w:val="00A1292D"/>
    <w:rsid w:val="00A12DB2"/>
    <w:rsid w:val="00A136AF"/>
    <w:rsid w:val="00A136D4"/>
    <w:rsid w:val="00A14504"/>
    <w:rsid w:val="00A14FCF"/>
    <w:rsid w:val="00A152F2"/>
    <w:rsid w:val="00A2028E"/>
    <w:rsid w:val="00A20C12"/>
    <w:rsid w:val="00A21A35"/>
    <w:rsid w:val="00A2498E"/>
    <w:rsid w:val="00A24E9C"/>
    <w:rsid w:val="00A2612D"/>
    <w:rsid w:val="00A26786"/>
    <w:rsid w:val="00A301F6"/>
    <w:rsid w:val="00A329B2"/>
    <w:rsid w:val="00A33970"/>
    <w:rsid w:val="00A34037"/>
    <w:rsid w:val="00A3429C"/>
    <w:rsid w:val="00A3529D"/>
    <w:rsid w:val="00A35DEF"/>
    <w:rsid w:val="00A37334"/>
    <w:rsid w:val="00A37EF7"/>
    <w:rsid w:val="00A4148A"/>
    <w:rsid w:val="00A42520"/>
    <w:rsid w:val="00A426F6"/>
    <w:rsid w:val="00A427FC"/>
    <w:rsid w:val="00A4329C"/>
    <w:rsid w:val="00A444CA"/>
    <w:rsid w:val="00A44D7F"/>
    <w:rsid w:val="00A44DFF"/>
    <w:rsid w:val="00A4533B"/>
    <w:rsid w:val="00A462CF"/>
    <w:rsid w:val="00A477D8"/>
    <w:rsid w:val="00A50B38"/>
    <w:rsid w:val="00A51219"/>
    <w:rsid w:val="00A512D9"/>
    <w:rsid w:val="00A51412"/>
    <w:rsid w:val="00A528E8"/>
    <w:rsid w:val="00A53099"/>
    <w:rsid w:val="00A53EA1"/>
    <w:rsid w:val="00A55E60"/>
    <w:rsid w:val="00A57A8D"/>
    <w:rsid w:val="00A603DB"/>
    <w:rsid w:val="00A60685"/>
    <w:rsid w:val="00A60A21"/>
    <w:rsid w:val="00A60FA0"/>
    <w:rsid w:val="00A610B7"/>
    <w:rsid w:val="00A61FB9"/>
    <w:rsid w:val="00A623A1"/>
    <w:rsid w:val="00A63F41"/>
    <w:rsid w:val="00A6452D"/>
    <w:rsid w:val="00A64EB1"/>
    <w:rsid w:val="00A65337"/>
    <w:rsid w:val="00A65871"/>
    <w:rsid w:val="00A711F7"/>
    <w:rsid w:val="00A7318F"/>
    <w:rsid w:val="00A74C4A"/>
    <w:rsid w:val="00A7539A"/>
    <w:rsid w:val="00A75B8F"/>
    <w:rsid w:val="00A769D7"/>
    <w:rsid w:val="00A81696"/>
    <w:rsid w:val="00A81CDB"/>
    <w:rsid w:val="00A83549"/>
    <w:rsid w:val="00A84A8D"/>
    <w:rsid w:val="00A857CF"/>
    <w:rsid w:val="00A85EB3"/>
    <w:rsid w:val="00A860FF"/>
    <w:rsid w:val="00A866A1"/>
    <w:rsid w:val="00A9020E"/>
    <w:rsid w:val="00A9055C"/>
    <w:rsid w:val="00A9226E"/>
    <w:rsid w:val="00A92C75"/>
    <w:rsid w:val="00A93B5C"/>
    <w:rsid w:val="00AA05DD"/>
    <w:rsid w:val="00AA0706"/>
    <w:rsid w:val="00AA4E62"/>
    <w:rsid w:val="00AA590F"/>
    <w:rsid w:val="00AA5BE1"/>
    <w:rsid w:val="00AB02AB"/>
    <w:rsid w:val="00AB248F"/>
    <w:rsid w:val="00AB3655"/>
    <w:rsid w:val="00AB3DB3"/>
    <w:rsid w:val="00AB424B"/>
    <w:rsid w:val="00AB6182"/>
    <w:rsid w:val="00AB7A4A"/>
    <w:rsid w:val="00AB7B79"/>
    <w:rsid w:val="00AC3042"/>
    <w:rsid w:val="00AC386C"/>
    <w:rsid w:val="00AC63FC"/>
    <w:rsid w:val="00AD0C5A"/>
    <w:rsid w:val="00AD1608"/>
    <w:rsid w:val="00AD1D51"/>
    <w:rsid w:val="00AD224C"/>
    <w:rsid w:val="00AD2315"/>
    <w:rsid w:val="00AD2842"/>
    <w:rsid w:val="00AD621F"/>
    <w:rsid w:val="00AD62B2"/>
    <w:rsid w:val="00AD6B34"/>
    <w:rsid w:val="00AD715E"/>
    <w:rsid w:val="00AE109B"/>
    <w:rsid w:val="00AE1267"/>
    <w:rsid w:val="00AE1E0B"/>
    <w:rsid w:val="00AE3AB3"/>
    <w:rsid w:val="00AE3E4E"/>
    <w:rsid w:val="00AE5579"/>
    <w:rsid w:val="00AE5D15"/>
    <w:rsid w:val="00AE6000"/>
    <w:rsid w:val="00AF0167"/>
    <w:rsid w:val="00AF2689"/>
    <w:rsid w:val="00AF30CE"/>
    <w:rsid w:val="00AF4704"/>
    <w:rsid w:val="00AF6EAD"/>
    <w:rsid w:val="00AF7491"/>
    <w:rsid w:val="00B01068"/>
    <w:rsid w:val="00B02212"/>
    <w:rsid w:val="00B02697"/>
    <w:rsid w:val="00B03FF8"/>
    <w:rsid w:val="00B04D30"/>
    <w:rsid w:val="00B0596F"/>
    <w:rsid w:val="00B06DE3"/>
    <w:rsid w:val="00B10A44"/>
    <w:rsid w:val="00B1126A"/>
    <w:rsid w:val="00B11F17"/>
    <w:rsid w:val="00B12213"/>
    <w:rsid w:val="00B12772"/>
    <w:rsid w:val="00B13052"/>
    <w:rsid w:val="00B15239"/>
    <w:rsid w:val="00B158A5"/>
    <w:rsid w:val="00B1751E"/>
    <w:rsid w:val="00B17D93"/>
    <w:rsid w:val="00B20A02"/>
    <w:rsid w:val="00B234BB"/>
    <w:rsid w:val="00B23D11"/>
    <w:rsid w:val="00B24257"/>
    <w:rsid w:val="00B266A2"/>
    <w:rsid w:val="00B26A56"/>
    <w:rsid w:val="00B26D58"/>
    <w:rsid w:val="00B271AA"/>
    <w:rsid w:val="00B311CB"/>
    <w:rsid w:val="00B3166F"/>
    <w:rsid w:val="00B31AD4"/>
    <w:rsid w:val="00B32169"/>
    <w:rsid w:val="00B321E1"/>
    <w:rsid w:val="00B32250"/>
    <w:rsid w:val="00B3241C"/>
    <w:rsid w:val="00B32514"/>
    <w:rsid w:val="00B339CA"/>
    <w:rsid w:val="00B37B96"/>
    <w:rsid w:val="00B40EAF"/>
    <w:rsid w:val="00B41B97"/>
    <w:rsid w:val="00B42C17"/>
    <w:rsid w:val="00B439F4"/>
    <w:rsid w:val="00B44192"/>
    <w:rsid w:val="00B46677"/>
    <w:rsid w:val="00B50217"/>
    <w:rsid w:val="00B507D1"/>
    <w:rsid w:val="00B51A14"/>
    <w:rsid w:val="00B531FA"/>
    <w:rsid w:val="00B541E6"/>
    <w:rsid w:val="00B55912"/>
    <w:rsid w:val="00B572BF"/>
    <w:rsid w:val="00B64015"/>
    <w:rsid w:val="00B64141"/>
    <w:rsid w:val="00B6500B"/>
    <w:rsid w:val="00B66069"/>
    <w:rsid w:val="00B66970"/>
    <w:rsid w:val="00B677FA"/>
    <w:rsid w:val="00B722D3"/>
    <w:rsid w:val="00B730CC"/>
    <w:rsid w:val="00B732C5"/>
    <w:rsid w:val="00B749C0"/>
    <w:rsid w:val="00B763A2"/>
    <w:rsid w:val="00B8240E"/>
    <w:rsid w:val="00B8257A"/>
    <w:rsid w:val="00B850C4"/>
    <w:rsid w:val="00B870F6"/>
    <w:rsid w:val="00B90116"/>
    <w:rsid w:val="00B907B4"/>
    <w:rsid w:val="00B90CD7"/>
    <w:rsid w:val="00B920AE"/>
    <w:rsid w:val="00B92489"/>
    <w:rsid w:val="00B934F8"/>
    <w:rsid w:val="00B941B0"/>
    <w:rsid w:val="00B94B55"/>
    <w:rsid w:val="00B95F7B"/>
    <w:rsid w:val="00B970DB"/>
    <w:rsid w:val="00BA04A9"/>
    <w:rsid w:val="00BA0AF7"/>
    <w:rsid w:val="00BA0E6E"/>
    <w:rsid w:val="00BA2321"/>
    <w:rsid w:val="00BA2F2B"/>
    <w:rsid w:val="00BA3186"/>
    <w:rsid w:val="00BA3477"/>
    <w:rsid w:val="00BA457B"/>
    <w:rsid w:val="00BA4EE5"/>
    <w:rsid w:val="00BA5D27"/>
    <w:rsid w:val="00BA6138"/>
    <w:rsid w:val="00BA67D5"/>
    <w:rsid w:val="00BA6B12"/>
    <w:rsid w:val="00BA7290"/>
    <w:rsid w:val="00BB0670"/>
    <w:rsid w:val="00BB199F"/>
    <w:rsid w:val="00BB3A63"/>
    <w:rsid w:val="00BB482A"/>
    <w:rsid w:val="00BB4AB9"/>
    <w:rsid w:val="00BB4E4D"/>
    <w:rsid w:val="00BB542A"/>
    <w:rsid w:val="00BB68AC"/>
    <w:rsid w:val="00BB6B35"/>
    <w:rsid w:val="00BB6D80"/>
    <w:rsid w:val="00BB7D8F"/>
    <w:rsid w:val="00BC063E"/>
    <w:rsid w:val="00BC32CB"/>
    <w:rsid w:val="00BC39B8"/>
    <w:rsid w:val="00BC49C2"/>
    <w:rsid w:val="00BC4D5C"/>
    <w:rsid w:val="00BC5CDD"/>
    <w:rsid w:val="00BC62FF"/>
    <w:rsid w:val="00BC72D1"/>
    <w:rsid w:val="00BC7825"/>
    <w:rsid w:val="00BD0510"/>
    <w:rsid w:val="00BD153F"/>
    <w:rsid w:val="00BD15C4"/>
    <w:rsid w:val="00BD1850"/>
    <w:rsid w:val="00BD1D82"/>
    <w:rsid w:val="00BD4736"/>
    <w:rsid w:val="00BD4E15"/>
    <w:rsid w:val="00BD56AC"/>
    <w:rsid w:val="00BD5924"/>
    <w:rsid w:val="00BD6246"/>
    <w:rsid w:val="00BD71C5"/>
    <w:rsid w:val="00BE20A6"/>
    <w:rsid w:val="00BE33BE"/>
    <w:rsid w:val="00BE3B83"/>
    <w:rsid w:val="00BE50BF"/>
    <w:rsid w:val="00BE6249"/>
    <w:rsid w:val="00BE65B8"/>
    <w:rsid w:val="00BF0CF2"/>
    <w:rsid w:val="00BF16D7"/>
    <w:rsid w:val="00BF1AEA"/>
    <w:rsid w:val="00BF2627"/>
    <w:rsid w:val="00BF2795"/>
    <w:rsid w:val="00BF27A5"/>
    <w:rsid w:val="00BF2867"/>
    <w:rsid w:val="00BF39B1"/>
    <w:rsid w:val="00BF68F7"/>
    <w:rsid w:val="00BF7A64"/>
    <w:rsid w:val="00C0058E"/>
    <w:rsid w:val="00C019CB"/>
    <w:rsid w:val="00C01D54"/>
    <w:rsid w:val="00C01D67"/>
    <w:rsid w:val="00C04922"/>
    <w:rsid w:val="00C04DF4"/>
    <w:rsid w:val="00C10B4D"/>
    <w:rsid w:val="00C11187"/>
    <w:rsid w:val="00C1160D"/>
    <w:rsid w:val="00C119E2"/>
    <w:rsid w:val="00C11BCE"/>
    <w:rsid w:val="00C12989"/>
    <w:rsid w:val="00C13AB8"/>
    <w:rsid w:val="00C15388"/>
    <w:rsid w:val="00C20E7C"/>
    <w:rsid w:val="00C21C96"/>
    <w:rsid w:val="00C2263D"/>
    <w:rsid w:val="00C241D3"/>
    <w:rsid w:val="00C242EC"/>
    <w:rsid w:val="00C279CF"/>
    <w:rsid w:val="00C30D4F"/>
    <w:rsid w:val="00C33E7B"/>
    <w:rsid w:val="00C341B7"/>
    <w:rsid w:val="00C366ED"/>
    <w:rsid w:val="00C37415"/>
    <w:rsid w:val="00C37B49"/>
    <w:rsid w:val="00C41120"/>
    <w:rsid w:val="00C43301"/>
    <w:rsid w:val="00C435EB"/>
    <w:rsid w:val="00C4366D"/>
    <w:rsid w:val="00C44033"/>
    <w:rsid w:val="00C456CE"/>
    <w:rsid w:val="00C50D40"/>
    <w:rsid w:val="00C5156F"/>
    <w:rsid w:val="00C51E18"/>
    <w:rsid w:val="00C52474"/>
    <w:rsid w:val="00C53C94"/>
    <w:rsid w:val="00C545CA"/>
    <w:rsid w:val="00C54B0F"/>
    <w:rsid w:val="00C55FD5"/>
    <w:rsid w:val="00C60AB4"/>
    <w:rsid w:val="00C631EF"/>
    <w:rsid w:val="00C632EE"/>
    <w:rsid w:val="00C64E93"/>
    <w:rsid w:val="00C65178"/>
    <w:rsid w:val="00C6565D"/>
    <w:rsid w:val="00C65EB3"/>
    <w:rsid w:val="00C66491"/>
    <w:rsid w:val="00C671C5"/>
    <w:rsid w:val="00C67439"/>
    <w:rsid w:val="00C67D11"/>
    <w:rsid w:val="00C67F31"/>
    <w:rsid w:val="00C700C5"/>
    <w:rsid w:val="00C7094C"/>
    <w:rsid w:val="00C713CF"/>
    <w:rsid w:val="00C7162B"/>
    <w:rsid w:val="00C71806"/>
    <w:rsid w:val="00C7437B"/>
    <w:rsid w:val="00C74721"/>
    <w:rsid w:val="00C7475E"/>
    <w:rsid w:val="00C771E4"/>
    <w:rsid w:val="00C82E59"/>
    <w:rsid w:val="00C82F46"/>
    <w:rsid w:val="00C8390A"/>
    <w:rsid w:val="00C84E6F"/>
    <w:rsid w:val="00C85812"/>
    <w:rsid w:val="00C85F02"/>
    <w:rsid w:val="00C866CB"/>
    <w:rsid w:val="00C86A8F"/>
    <w:rsid w:val="00C870D7"/>
    <w:rsid w:val="00C871D7"/>
    <w:rsid w:val="00C8749B"/>
    <w:rsid w:val="00C903C1"/>
    <w:rsid w:val="00C92396"/>
    <w:rsid w:val="00C934F4"/>
    <w:rsid w:val="00C93530"/>
    <w:rsid w:val="00C94D77"/>
    <w:rsid w:val="00C9605D"/>
    <w:rsid w:val="00C96312"/>
    <w:rsid w:val="00C97F40"/>
    <w:rsid w:val="00CA098C"/>
    <w:rsid w:val="00CA09A4"/>
    <w:rsid w:val="00CA160E"/>
    <w:rsid w:val="00CA277E"/>
    <w:rsid w:val="00CA47E2"/>
    <w:rsid w:val="00CA48D7"/>
    <w:rsid w:val="00CA5C81"/>
    <w:rsid w:val="00CA5FCA"/>
    <w:rsid w:val="00CA7484"/>
    <w:rsid w:val="00CB2190"/>
    <w:rsid w:val="00CB2367"/>
    <w:rsid w:val="00CB2954"/>
    <w:rsid w:val="00CB498D"/>
    <w:rsid w:val="00CB5029"/>
    <w:rsid w:val="00CB502F"/>
    <w:rsid w:val="00CB6515"/>
    <w:rsid w:val="00CB791F"/>
    <w:rsid w:val="00CC0384"/>
    <w:rsid w:val="00CC1210"/>
    <w:rsid w:val="00CC209E"/>
    <w:rsid w:val="00CC2639"/>
    <w:rsid w:val="00CC2ACD"/>
    <w:rsid w:val="00CC428B"/>
    <w:rsid w:val="00CC6C41"/>
    <w:rsid w:val="00CD29F9"/>
    <w:rsid w:val="00CD3050"/>
    <w:rsid w:val="00CD34B3"/>
    <w:rsid w:val="00CD4B18"/>
    <w:rsid w:val="00CD570D"/>
    <w:rsid w:val="00CD5EA8"/>
    <w:rsid w:val="00CD6712"/>
    <w:rsid w:val="00CD7105"/>
    <w:rsid w:val="00CD7A4D"/>
    <w:rsid w:val="00CE0C8A"/>
    <w:rsid w:val="00CE191C"/>
    <w:rsid w:val="00CE4858"/>
    <w:rsid w:val="00CE5B79"/>
    <w:rsid w:val="00CE5C98"/>
    <w:rsid w:val="00CE7AB7"/>
    <w:rsid w:val="00CF2C0A"/>
    <w:rsid w:val="00CF3E19"/>
    <w:rsid w:val="00CF3FBA"/>
    <w:rsid w:val="00CF6A63"/>
    <w:rsid w:val="00CF7018"/>
    <w:rsid w:val="00D001C4"/>
    <w:rsid w:val="00D005A9"/>
    <w:rsid w:val="00D00E6A"/>
    <w:rsid w:val="00D01417"/>
    <w:rsid w:val="00D03A58"/>
    <w:rsid w:val="00D040CD"/>
    <w:rsid w:val="00D05ECB"/>
    <w:rsid w:val="00D06D4A"/>
    <w:rsid w:val="00D07845"/>
    <w:rsid w:val="00D078C2"/>
    <w:rsid w:val="00D07BED"/>
    <w:rsid w:val="00D07E06"/>
    <w:rsid w:val="00D127B9"/>
    <w:rsid w:val="00D13B76"/>
    <w:rsid w:val="00D169EB"/>
    <w:rsid w:val="00D16BA3"/>
    <w:rsid w:val="00D17423"/>
    <w:rsid w:val="00D17AE6"/>
    <w:rsid w:val="00D20477"/>
    <w:rsid w:val="00D20EE8"/>
    <w:rsid w:val="00D2494E"/>
    <w:rsid w:val="00D25EFD"/>
    <w:rsid w:val="00D26DA3"/>
    <w:rsid w:val="00D27919"/>
    <w:rsid w:val="00D31BE8"/>
    <w:rsid w:val="00D331CD"/>
    <w:rsid w:val="00D33B6F"/>
    <w:rsid w:val="00D36DA4"/>
    <w:rsid w:val="00D37671"/>
    <w:rsid w:val="00D37B90"/>
    <w:rsid w:val="00D41B37"/>
    <w:rsid w:val="00D41CEF"/>
    <w:rsid w:val="00D4313B"/>
    <w:rsid w:val="00D466A8"/>
    <w:rsid w:val="00D473F1"/>
    <w:rsid w:val="00D50827"/>
    <w:rsid w:val="00D50E04"/>
    <w:rsid w:val="00D512D5"/>
    <w:rsid w:val="00D517BE"/>
    <w:rsid w:val="00D52974"/>
    <w:rsid w:val="00D53DBA"/>
    <w:rsid w:val="00D54075"/>
    <w:rsid w:val="00D544AD"/>
    <w:rsid w:val="00D54E85"/>
    <w:rsid w:val="00D55C79"/>
    <w:rsid w:val="00D5684C"/>
    <w:rsid w:val="00D60627"/>
    <w:rsid w:val="00D60D0F"/>
    <w:rsid w:val="00D6104C"/>
    <w:rsid w:val="00D624CC"/>
    <w:rsid w:val="00D63C51"/>
    <w:rsid w:val="00D643A1"/>
    <w:rsid w:val="00D66741"/>
    <w:rsid w:val="00D66A0F"/>
    <w:rsid w:val="00D67A23"/>
    <w:rsid w:val="00D67D86"/>
    <w:rsid w:val="00D703CE"/>
    <w:rsid w:val="00D7214A"/>
    <w:rsid w:val="00D746A5"/>
    <w:rsid w:val="00D74AF7"/>
    <w:rsid w:val="00D751DC"/>
    <w:rsid w:val="00D7577E"/>
    <w:rsid w:val="00D7583E"/>
    <w:rsid w:val="00D760F2"/>
    <w:rsid w:val="00D76F8A"/>
    <w:rsid w:val="00D77577"/>
    <w:rsid w:val="00D80790"/>
    <w:rsid w:val="00D80EF0"/>
    <w:rsid w:val="00D81207"/>
    <w:rsid w:val="00D8163D"/>
    <w:rsid w:val="00D81B37"/>
    <w:rsid w:val="00D81F3E"/>
    <w:rsid w:val="00D844AF"/>
    <w:rsid w:val="00D85736"/>
    <w:rsid w:val="00D86058"/>
    <w:rsid w:val="00D87547"/>
    <w:rsid w:val="00D90151"/>
    <w:rsid w:val="00D91F8C"/>
    <w:rsid w:val="00D92575"/>
    <w:rsid w:val="00D932A6"/>
    <w:rsid w:val="00D93E03"/>
    <w:rsid w:val="00D93F86"/>
    <w:rsid w:val="00D9460A"/>
    <w:rsid w:val="00D949D3"/>
    <w:rsid w:val="00D95242"/>
    <w:rsid w:val="00D959F4"/>
    <w:rsid w:val="00D95BA8"/>
    <w:rsid w:val="00D96611"/>
    <w:rsid w:val="00D967A2"/>
    <w:rsid w:val="00D97A56"/>
    <w:rsid w:val="00DA0495"/>
    <w:rsid w:val="00DA14BB"/>
    <w:rsid w:val="00DA40E4"/>
    <w:rsid w:val="00DA62CE"/>
    <w:rsid w:val="00DA6E1E"/>
    <w:rsid w:val="00DA6F28"/>
    <w:rsid w:val="00DA70F4"/>
    <w:rsid w:val="00DA758A"/>
    <w:rsid w:val="00DA7886"/>
    <w:rsid w:val="00DB0190"/>
    <w:rsid w:val="00DB06F0"/>
    <w:rsid w:val="00DB0ACF"/>
    <w:rsid w:val="00DB29A6"/>
    <w:rsid w:val="00DB3796"/>
    <w:rsid w:val="00DB3DEF"/>
    <w:rsid w:val="00DB42E8"/>
    <w:rsid w:val="00DB4366"/>
    <w:rsid w:val="00DB44B8"/>
    <w:rsid w:val="00DB533E"/>
    <w:rsid w:val="00DB55ED"/>
    <w:rsid w:val="00DB7A86"/>
    <w:rsid w:val="00DB7B5F"/>
    <w:rsid w:val="00DB7D4A"/>
    <w:rsid w:val="00DB7EC9"/>
    <w:rsid w:val="00DC240E"/>
    <w:rsid w:val="00DC343A"/>
    <w:rsid w:val="00DC4C1B"/>
    <w:rsid w:val="00DC606A"/>
    <w:rsid w:val="00DC703D"/>
    <w:rsid w:val="00DD04B5"/>
    <w:rsid w:val="00DD3466"/>
    <w:rsid w:val="00DD3E91"/>
    <w:rsid w:val="00DD46DE"/>
    <w:rsid w:val="00DD5446"/>
    <w:rsid w:val="00DD6EF3"/>
    <w:rsid w:val="00DD77D1"/>
    <w:rsid w:val="00DE18A2"/>
    <w:rsid w:val="00DE4830"/>
    <w:rsid w:val="00DE56D3"/>
    <w:rsid w:val="00DE5EDE"/>
    <w:rsid w:val="00DE6CD6"/>
    <w:rsid w:val="00DF08F2"/>
    <w:rsid w:val="00DF1271"/>
    <w:rsid w:val="00DF2911"/>
    <w:rsid w:val="00DF2B09"/>
    <w:rsid w:val="00DF3CF2"/>
    <w:rsid w:val="00DF3E92"/>
    <w:rsid w:val="00DF6CF4"/>
    <w:rsid w:val="00E00535"/>
    <w:rsid w:val="00E034BF"/>
    <w:rsid w:val="00E0414A"/>
    <w:rsid w:val="00E0790A"/>
    <w:rsid w:val="00E114D2"/>
    <w:rsid w:val="00E118D3"/>
    <w:rsid w:val="00E139C1"/>
    <w:rsid w:val="00E1457B"/>
    <w:rsid w:val="00E148C7"/>
    <w:rsid w:val="00E15FA1"/>
    <w:rsid w:val="00E161E6"/>
    <w:rsid w:val="00E1732E"/>
    <w:rsid w:val="00E17677"/>
    <w:rsid w:val="00E17D05"/>
    <w:rsid w:val="00E2003C"/>
    <w:rsid w:val="00E20B72"/>
    <w:rsid w:val="00E21C6E"/>
    <w:rsid w:val="00E22187"/>
    <w:rsid w:val="00E24CA1"/>
    <w:rsid w:val="00E26F7C"/>
    <w:rsid w:val="00E31A6B"/>
    <w:rsid w:val="00E3232A"/>
    <w:rsid w:val="00E32427"/>
    <w:rsid w:val="00E3377F"/>
    <w:rsid w:val="00E33984"/>
    <w:rsid w:val="00E34940"/>
    <w:rsid w:val="00E34955"/>
    <w:rsid w:val="00E35046"/>
    <w:rsid w:val="00E36CA9"/>
    <w:rsid w:val="00E374D7"/>
    <w:rsid w:val="00E41243"/>
    <w:rsid w:val="00E42411"/>
    <w:rsid w:val="00E44032"/>
    <w:rsid w:val="00E4467F"/>
    <w:rsid w:val="00E44F60"/>
    <w:rsid w:val="00E458E5"/>
    <w:rsid w:val="00E4638C"/>
    <w:rsid w:val="00E46EA4"/>
    <w:rsid w:val="00E47514"/>
    <w:rsid w:val="00E50D1E"/>
    <w:rsid w:val="00E51410"/>
    <w:rsid w:val="00E51FC0"/>
    <w:rsid w:val="00E521D8"/>
    <w:rsid w:val="00E54B6A"/>
    <w:rsid w:val="00E56862"/>
    <w:rsid w:val="00E56F69"/>
    <w:rsid w:val="00E575E3"/>
    <w:rsid w:val="00E57978"/>
    <w:rsid w:val="00E6086F"/>
    <w:rsid w:val="00E62163"/>
    <w:rsid w:val="00E625E8"/>
    <w:rsid w:val="00E6458C"/>
    <w:rsid w:val="00E67DF5"/>
    <w:rsid w:val="00E711DB"/>
    <w:rsid w:val="00E7287A"/>
    <w:rsid w:val="00E72955"/>
    <w:rsid w:val="00E736EC"/>
    <w:rsid w:val="00E745E3"/>
    <w:rsid w:val="00E74E8F"/>
    <w:rsid w:val="00E77A44"/>
    <w:rsid w:val="00E77EEB"/>
    <w:rsid w:val="00E8179A"/>
    <w:rsid w:val="00E836E0"/>
    <w:rsid w:val="00E84638"/>
    <w:rsid w:val="00E85614"/>
    <w:rsid w:val="00E85E65"/>
    <w:rsid w:val="00E86F06"/>
    <w:rsid w:val="00E9011F"/>
    <w:rsid w:val="00E928D1"/>
    <w:rsid w:val="00E9292E"/>
    <w:rsid w:val="00E93D2A"/>
    <w:rsid w:val="00E93ED1"/>
    <w:rsid w:val="00E94EA2"/>
    <w:rsid w:val="00E96C45"/>
    <w:rsid w:val="00EA0154"/>
    <w:rsid w:val="00EA09CB"/>
    <w:rsid w:val="00EA3942"/>
    <w:rsid w:val="00EA5192"/>
    <w:rsid w:val="00EA559C"/>
    <w:rsid w:val="00EA67E3"/>
    <w:rsid w:val="00EA6B91"/>
    <w:rsid w:val="00EA7C77"/>
    <w:rsid w:val="00EB0FCE"/>
    <w:rsid w:val="00EB2594"/>
    <w:rsid w:val="00EB3161"/>
    <w:rsid w:val="00EB5029"/>
    <w:rsid w:val="00EB50CE"/>
    <w:rsid w:val="00EB77B2"/>
    <w:rsid w:val="00EC076F"/>
    <w:rsid w:val="00EC0B4A"/>
    <w:rsid w:val="00EC4A1B"/>
    <w:rsid w:val="00EC5039"/>
    <w:rsid w:val="00EC7369"/>
    <w:rsid w:val="00ED1322"/>
    <w:rsid w:val="00ED162A"/>
    <w:rsid w:val="00ED1E05"/>
    <w:rsid w:val="00ED1EE5"/>
    <w:rsid w:val="00ED234B"/>
    <w:rsid w:val="00ED36FD"/>
    <w:rsid w:val="00ED387D"/>
    <w:rsid w:val="00ED3EC2"/>
    <w:rsid w:val="00ED3F6A"/>
    <w:rsid w:val="00ED4A05"/>
    <w:rsid w:val="00ED5BBE"/>
    <w:rsid w:val="00ED5D5F"/>
    <w:rsid w:val="00ED777E"/>
    <w:rsid w:val="00ED7F2D"/>
    <w:rsid w:val="00EE0960"/>
    <w:rsid w:val="00EE2C41"/>
    <w:rsid w:val="00EE2ECD"/>
    <w:rsid w:val="00EE34B3"/>
    <w:rsid w:val="00EE4DB3"/>
    <w:rsid w:val="00EE5555"/>
    <w:rsid w:val="00EE6EAA"/>
    <w:rsid w:val="00EE753C"/>
    <w:rsid w:val="00EE7563"/>
    <w:rsid w:val="00EE7F37"/>
    <w:rsid w:val="00EF0225"/>
    <w:rsid w:val="00EF0DF9"/>
    <w:rsid w:val="00EF1785"/>
    <w:rsid w:val="00EF194B"/>
    <w:rsid w:val="00EF2360"/>
    <w:rsid w:val="00EF293C"/>
    <w:rsid w:val="00EF5357"/>
    <w:rsid w:val="00EF549F"/>
    <w:rsid w:val="00EF58D8"/>
    <w:rsid w:val="00EF7C5C"/>
    <w:rsid w:val="00F01998"/>
    <w:rsid w:val="00F024B2"/>
    <w:rsid w:val="00F02815"/>
    <w:rsid w:val="00F02E11"/>
    <w:rsid w:val="00F02F02"/>
    <w:rsid w:val="00F03AF2"/>
    <w:rsid w:val="00F04761"/>
    <w:rsid w:val="00F04ED3"/>
    <w:rsid w:val="00F05C9B"/>
    <w:rsid w:val="00F062D7"/>
    <w:rsid w:val="00F1099B"/>
    <w:rsid w:val="00F10F9B"/>
    <w:rsid w:val="00F11F57"/>
    <w:rsid w:val="00F12DDD"/>
    <w:rsid w:val="00F13FC9"/>
    <w:rsid w:val="00F16AEB"/>
    <w:rsid w:val="00F17066"/>
    <w:rsid w:val="00F172C1"/>
    <w:rsid w:val="00F176C0"/>
    <w:rsid w:val="00F22800"/>
    <w:rsid w:val="00F23297"/>
    <w:rsid w:val="00F24224"/>
    <w:rsid w:val="00F24B56"/>
    <w:rsid w:val="00F25153"/>
    <w:rsid w:val="00F256BD"/>
    <w:rsid w:val="00F25C25"/>
    <w:rsid w:val="00F3021C"/>
    <w:rsid w:val="00F313EA"/>
    <w:rsid w:val="00F31566"/>
    <w:rsid w:val="00F31E22"/>
    <w:rsid w:val="00F3300B"/>
    <w:rsid w:val="00F330D0"/>
    <w:rsid w:val="00F33337"/>
    <w:rsid w:val="00F333F9"/>
    <w:rsid w:val="00F33CC2"/>
    <w:rsid w:val="00F34247"/>
    <w:rsid w:val="00F3442F"/>
    <w:rsid w:val="00F36139"/>
    <w:rsid w:val="00F37B34"/>
    <w:rsid w:val="00F4001A"/>
    <w:rsid w:val="00F407A2"/>
    <w:rsid w:val="00F424B7"/>
    <w:rsid w:val="00F43218"/>
    <w:rsid w:val="00F44685"/>
    <w:rsid w:val="00F44C04"/>
    <w:rsid w:val="00F44C62"/>
    <w:rsid w:val="00F451B4"/>
    <w:rsid w:val="00F45533"/>
    <w:rsid w:val="00F47254"/>
    <w:rsid w:val="00F5044D"/>
    <w:rsid w:val="00F50CF3"/>
    <w:rsid w:val="00F5472F"/>
    <w:rsid w:val="00F55222"/>
    <w:rsid w:val="00F562D6"/>
    <w:rsid w:val="00F5739F"/>
    <w:rsid w:val="00F579BD"/>
    <w:rsid w:val="00F60F9E"/>
    <w:rsid w:val="00F61451"/>
    <w:rsid w:val="00F61611"/>
    <w:rsid w:val="00F62D4C"/>
    <w:rsid w:val="00F65727"/>
    <w:rsid w:val="00F66B38"/>
    <w:rsid w:val="00F7104B"/>
    <w:rsid w:val="00F7173B"/>
    <w:rsid w:val="00F7190A"/>
    <w:rsid w:val="00F71B37"/>
    <w:rsid w:val="00F71D04"/>
    <w:rsid w:val="00F720E5"/>
    <w:rsid w:val="00F73122"/>
    <w:rsid w:val="00F7465E"/>
    <w:rsid w:val="00F76D89"/>
    <w:rsid w:val="00F76FB9"/>
    <w:rsid w:val="00F771E8"/>
    <w:rsid w:val="00F77A1C"/>
    <w:rsid w:val="00F77A84"/>
    <w:rsid w:val="00F80D42"/>
    <w:rsid w:val="00F81653"/>
    <w:rsid w:val="00F82842"/>
    <w:rsid w:val="00F845A0"/>
    <w:rsid w:val="00F84E14"/>
    <w:rsid w:val="00F84F45"/>
    <w:rsid w:val="00F8796E"/>
    <w:rsid w:val="00F90051"/>
    <w:rsid w:val="00F903C7"/>
    <w:rsid w:val="00F91189"/>
    <w:rsid w:val="00F93A18"/>
    <w:rsid w:val="00F968F9"/>
    <w:rsid w:val="00F96CDD"/>
    <w:rsid w:val="00F97758"/>
    <w:rsid w:val="00FA0F66"/>
    <w:rsid w:val="00FA2B81"/>
    <w:rsid w:val="00FA47E1"/>
    <w:rsid w:val="00FA50BD"/>
    <w:rsid w:val="00FA7CFB"/>
    <w:rsid w:val="00FB119E"/>
    <w:rsid w:val="00FB1BC9"/>
    <w:rsid w:val="00FB2B09"/>
    <w:rsid w:val="00FB2BFC"/>
    <w:rsid w:val="00FB327C"/>
    <w:rsid w:val="00FB472C"/>
    <w:rsid w:val="00FB4DD3"/>
    <w:rsid w:val="00FB6FFA"/>
    <w:rsid w:val="00FC236E"/>
    <w:rsid w:val="00FC3586"/>
    <w:rsid w:val="00FC3CBA"/>
    <w:rsid w:val="00FC56EB"/>
    <w:rsid w:val="00FC57AF"/>
    <w:rsid w:val="00FC6B27"/>
    <w:rsid w:val="00FD16A4"/>
    <w:rsid w:val="00FD3006"/>
    <w:rsid w:val="00FD4804"/>
    <w:rsid w:val="00FD52AE"/>
    <w:rsid w:val="00FD63B0"/>
    <w:rsid w:val="00FD68FF"/>
    <w:rsid w:val="00FD6F21"/>
    <w:rsid w:val="00FE1151"/>
    <w:rsid w:val="00FE1A5B"/>
    <w:rsid w:val="00FE23B7"/>
    <w:rsid w:val="00FE2D73"/>
    <w:rsid w:val="00FE40B1"/>
    <w:rsid w:val="00FE4733"/>
    <w:rsid w:val="00FE5C30"/>
    <w:rsid w:val="00FE708C"/>
    <w:rsid w:val="00FF0CED"/>
    <w:rsid w:val="00FF1DEF"/>
    <w:rsid w:val="00FF5239"/>
    <w:rsid w:val="00FF5331"/>
    <w:rsid w:val="00FF5398"/>
    <w:rsid w:val="00FF59D2"/>
    <w:rsid w:val="00FF786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9A85B6"/>
  <w15:chartTrackingRefBased/>
  <w15:docId w15:val="{223872CA-CCE4-4349-BC3E-D1B59F1A5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36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3C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3CC2"/>
    <w:rPr>
      <w:lang w:val="en-GB"/>
    </w:rPr>
  </w:style>
  <w:style w:type="paragraph" w:styleId="Footer">
    <w:name w:val="footer"/>
    <w:basedOn w:val="Normal"/>
    <w:link w:val="FooterChar"/>
    <w:uiPriority w:val="99"/>
    <w:unhideWhenUsed/>
    <w:rsid w:val="00F33C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3CC2"/>
    <w:rPr>
      <w:lang w:val="en-GB"/>
    </w:rPr>
  </w:style>
  <w:style w:type="paragraph" w:customStyle="1" w:styleId="EndNoteBibliographyTitle">
    <w:name w:val="EndNote Bibliography Title"/>
    <w:basedOn w:val="Normal"/>
    <w:link w:val="EndNoteBibliographyTitleChar"/>
    <w:rsid w:val="00DB7B5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B7B5F"/>
    <w:rPr>
      <w:rFonts w:ascii="Calibri" w:hAnsi="Calibri" w:cs="Calibri"/>
      <w:noProof/>
      <w:lang w:val="en-US"/>
    </w:rPr>
  </w:style>
  <w:style w:type="paragraph" w:customStyle="1" w:styleId="EndNoteBibliography">
    <w:name w:val="EndNote Bibliography"/>
    <w:basedOn w:val="Normal"/>
    <w:link w:val="EndNoteBibliographyChar"/>
    <w:rsid w:val="00DB7B5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B7B5F"/>
    <w:rPr>
      <w:rFonts w:ascii="Calibri" w:hAnsi="Calibri" w:cs="Calibri"/>
      <w:noProof/>
      <w:lang w:val="en-US"/>
    </w:rPr>
  </w:style>
  <w:style w:type="character" w:styleId="Hyperlink">
    <w:name w:val="Hyperlink"/>
    <w:basedOn w:val="DefaultParagraphFont"/>
    <w:uiPriority w:val="99"/>
    <w:unhideWhenUsed/>
    <w:rsid w:val="005811B0"/>
    <w:rPr>
      <w:color w:val="0563C1" w:themeColor="hyperlink"/>
      <w:u w:val="single"/>
    </w:rPr>
  </w:style>
  <w:style w:type="character" w:styleId="UnresolvedMention">
    <w:name w:val="Unresolved Mention"/>
    <w:basedOn w:val="DefaultParagraphFont"/>
    <w:uiPriority w:val="99"/>
    <w:semiHidden/>
    <w:unhideWhenUsed/>
    <w:rsid w:val="005811B0"/>
    <w:rPr>
      <w:color w:val="605E5C"/>
      <w:shd w:val="clear" w:color="auto" w:fill="E1DFDD"/>
    </w:rPr>
  </w:style>
  <w:style w:type="paragraph" w:styleId="BalloonText">
    <w:name w:val="Balloon Text"/>
    <w:basedOn w:val="Normal"/>
    <w:link w:val="BalloonTextChar"/>
    <w:uiPriority w:val="99"/>
    <w:semiHidden/>
    <w:unhideWhenUsed/>
    <w:rsid w:val="003804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0463"/>
    <w:rPr>
      <w:rFonts w:ascii="Segoe UI" w:hAnsi="Segoe UI" w:cs="Segoe UI"/>
      <w:sz w:val="18"/>
      <w:szCs w:val="18"/>
      <w:lang w:val="en-GB"/>
    </w:rPr>
  </w:style>
  <w:style w:type="character" w:styleId="CommentReference">
    <w:name w:val="annotation reference"/>
    <w:basedOn w:val="DefaultParagraphFont"/>
    <w:uiPriority w:val="99"/>
    <w:semiHidden/>
    <w:unhideWhenUsed/>
    <w:rsid w:val="00BD4E15"/>
    <w:rPr>
      <w:sz w:val="16"/>
      <w:szCs w:val="16"/>
    </w:rPr>
  </w:style>
  <w:style w:type="paragraph" w:styleId="CommentText">
    <w:name w:val="annotation text"/>
    <w:basedOn w:val="Normal"/>
    <w:link w:val="CommentTextChar"/>
    <w:uiPriority w:val="99"/>
    <w:unhideWhenUsed/>
    <w:rsid w:val="00BD4E15"/>
    <w:pPr>
      <w:spacing w:line="240" w:lineRule="auto"/>
    </w:pPr>
    <w:rPr>
      <w:sz w:val="20"/>
      <w:szCs w:val="20"/>
    </w:rPr>
  </w:style>
  <w:style w:type="character" w:customStyle="1" w:styleId="CommentTextChar">
    <w:name w:val="Comment Text Char"/>
    <w:basedOn w:val="DefaultParagraphFont"/>
    <w:link w:val="CommentText"/>
    <w:uiPriority w:val="99"/>
    <w:rsid w:val="00BD4E15"/>
    <w:rPr>
      <w:sz w:val="20"/>
      <w:szCs w:val="20"/>
      <w:lang w:val="en-GB"/>
    </w:rPr>
  </w:style>
  <w:style w:type="paragraph" w:styleId="CommentSubject">
    <w:name w:val="annotation subject"/>
    <w:basedOn w:val="CommentText"/>
    <w:next w:val="CommentText"/>
    <w:link w:val="CommentSubjectChar"/>
    <w:uiPriority w:val="99"/>
    <w:semiHidden/>
    <w:unhideWhenUsed/>
    <w:rsid w:val="00BD4E15"/>
    <w:rPr>
      <w:b/>
      <w:bCs/>
    </w:rPr>
  </w:style>
  <w:style w:type="character" w:customStyle="1" w:styleId="CommentSubjectChar">
    <w:name w:val="Comment Subject Char"/>
    <w:basedOn w:val="CommentTextChar"/>
    <w:link w:val="CommentSubject"/>
    <w:uiPriority w:val="99"/>
    <w:semiHidden/>
    <w:rsid w:val="00BD4E15"/>
    <w:rPr>
      <w:b/>
      <w:bCs/>
      <w:sz w:val="20"/>
      <w:szCs w:val="20"/>
      <w:lang w:val="en-GB"/>
    </w:rPr>
  </w:style>
  <w:style w:type="paragraph" w:styleId="Revision">
    <w:name w:val="Revision"/>
    <w:hidden/>
    <w:uiPriority w:val="99"/>
    <w:semiHidden/>
    <w:rsid w:val="003E02F8"/>
    <w:pPr>
      <w:spacing w:after="0" w:line="240" w:lineRule="auto"/>
    </w:pPr>
    <w:rPr>
      <w:lang w:val="en-GB"/>
    </w:rPr>
  </w:style>
  <w:style w:type="paragraph" w:styleId="ListParagraph">
    <w:name w:val="List Paragraph"/>
    <w:basedOn w:val="Normal"/>
    <w:uiPriority w:val="34"/>
    <w:qFormat/>
    <w:rsid w:val="00532184"/>
    <w:pPr>
      <w:ind w:left="720"/>
      <w:contextualSpacing/>
    </w:pPr>
  </w:style>
  <w:style w:type="table" w:styleId="TableGrid">
    <w:name w:val="Table Grid"/>
    <w:basedOn w:val="TableNormal"/>
    <w:uiPriority w:val="39"/>
    <w:rsid w:val="00532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2184"/>
    <w:pPr>
      <w:spacing w:before="100" w:beforeAutospacing="1" w:after="100" w:afterAutospacing="1" w:line="240" w:lineRule="auto"/>
    </w:pPr>
    <w:rPr>
      <w:rFonts w:ascii="Times New Roman" w:eastAsia="Times New Roman" w:hAnsi="Times New Roman" w:cs="Times New Roman"/>
      <w:sz w:val="24"/>
      <w:szCs w:val="24"/>
      <w:lang w:val="en-SG" w:eastAsia="en-SG"/>
    </w:rPr>
  </w:style>
  <w:style w:type="character" w:styleId="PageNumber">
    <w:name w:val="page number"/>
    <w:basedOn w:val="DefaultParagraphFont"/>
    <w:uiPriority w:val="99"/>
    <w:semiHidden/>
    <w:unhideWhenUsed/>
    <w:rsid w:val="001D0092"/>
  </w:style>
  <w:style w:type="character" w:styleId="LineNumber">
    <w:name w:val="line number"/>
    <w:basedOn w:val="DefaultParagraphFont"/>
    <w:uiPriority w:val="99"/>
    <w:semiHidden/>
    <w:unhideWhenUsed/>
    <w:rsid w:val="005518D6"/>
  </w:style>
  <w:style w:type="character" w:styleId="FollowedHyperlink">
    <w:name w:val="FollowedHyperlink"/>
    <w:basedOn w:val="DefaultParagraphFont"/>
    <w:uiPriority w:val="99"/>
    <w:semiHidden/>
    <w:unhideWhenUsed/>
    <w:rsid w:val="00D624CC"/>
    <w:rPr>
      <w:color w:val="954F72" w:themeColor="followedHyperlink"/>
      <w:u w:val="single"/>
    </w:rPr>
  </w:style>
  <w:style w:type="character" w:customStyle="1" w:styleId="apple-converted-space">
    <w:name w:val="apple-converted-space"/>
    <w:basedOn w:val="DefaultParagraphFont"/>
    <w:rsid w:val="00860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stekhoven/missForest"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r-project.org"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obgnp@nus.edu.sg"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ran.r-project.org/web/packages/compositions/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dc3e94b-94e4-4e05-983e-659540d929e0"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F9A9D329B328C4BBE0DFCEE619434D8" ma:contentTypeVersion="18" ma:contentTypeDescription="Create a new document." ma:contentTypeScope="" ma:versionID="3f6e1ce56584385564fd9054c27e3d79">
  <xsd:schema xmlns:xsd="http://www.w3.org/2001/XMLSchema" xmlns:xs="http://www.w3.org/2001/XMLSchema" xmlns:p="http://schemas.microsoft.com/office/2006/metadata/properties" xmlns:ns3="0dc3e94b-94e4-4e05-983e-659540d929e0" xmlns:ns4="d0dea29b-97e7-479c-b803-7fedf1230a1e" targetNamespace="http://schemas.microsoft.com/office/2006/metadata/properties" ma:root="true" ma:fieldsID="10fd44906a8b3f7f14ef40da22bc8a11" ns3:_="" ns4:_="">
    <xsd:import namespace="0dc3e94b-94e4-4e05-983e-659540d929e0"/>
    <xsd:import namespace="d0dea29b-97e7-479c-b803-7fedf1230a1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c3e94b-94e4-4e05-983e-659540d929e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0dea29b-97e7-479c-b803-7fedf1230a1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9B40F36-68EA-4643-B1F4-F28CCACA0EBD}">
  <ds:schemaRefs>
    <ds:schemaRef ds:uri="http://schemas.openxmlformats.org/officeDocument/2006/bibliography"/>
  </ds:schemaRefs>
</ds:datastoreItem>
</file>

<file path=customXml/itemProps2.xml><?xml version="1.0" encoding="utf-8"?>
<ds:datastoreItem xmlns:ds="http://schemas.openxmlformats.org/officeDocument/2006/customXml" ds:itemID="{160C492B-DC34-4D2C-BE08-3D6B8F36EFA2}">
  <ds:schemaRefs>
    <ds:schemaRef ds:uri="http://schemas.microsoft.com/sharepoint/v3/contenttype/forms"/>
  </ds:schemaRefs>
</ds:datastoreItem>
</file>

<file path=customXml/itemProps3.xml><?xml version="1.0" encoding="utf-8"?>
<ds:datastoreItem xmlns:ds="http://schemas.openxmlformats.org/officeDocument/2006/customXml" ds:itemID="{E947892B-FFB5-42DC-9A0A-6851A180D8DA}">
  <ds:schemaRefs>
    <ds:schemaRef ds:uri="http://schemas.microsoft.com/office/2006/metadata/properties"/>
    <ds:schemaRef ds:uri="http://schemas.microsoft.com/office/infopath/2007/PartnerControls"/>
    <ds:schemaRef ds:uri="0dc3e94b-94e4-4e05-983e-659540d929e0"/>
  </ds:schemaRefs>
</ds:datastoreItem>
</file>

<file path=customXml/itemProps4.xml><?xml version="1.0" encoding="utf-8"?>
<ds:datastoreItem xmlns:ds="http://schemas.openxmlformats.org/officeDocument/2006/customXml" ds:itemID="{4DA574AD-E7F1-4549-8F3B-BB089F6177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c3e94b-94e4-4e05-983e-659540d929e0"/>
    <ds:schemaRef ds:uri="d0dea29b-97e7-479c-b803-7fedf1230a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8194</Words>
  <Characters>49729</Characters>
  <Application>Microsoft Office Word</Application>
  <DocSecurity>4</DocSecurity>
  <Lines>699</Lines>
  <Paragraphs>15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7791</CharactersWithSpaces>
  <SharedDoc>false</SharedDoc>
  <HLinks>
    <vt:vector size="12" baseType="variant">
      <vt:variant>
        <vt:i4>2097260</vt:i4>
      </vt:variant>
      <vt:variant>
        <vt:i4>265</vt:i4>
      </vt:variant>
      <vt:variant>
        <vt:i4>0</vt:i4>
      </vt:variant>
      <vt:variant>
        <vt:i4>5</vt:i4>
      </vt:variant>
      <vt:variant>
        <vt:lpwstr>https://cran.r-project.org/web/packages/compositions/index.html</vt:lpwstr>
      </vt:variant>
      <vt:variant>
        <vt:lpwstr/>
      </vt:variant>
      <vt:variant>
        <vt:i4>3670142</vt:i4>
      </vt:variant>
      <vt:variant>
        <vt:i4>262</vt:i4>
      </vt:variant>
      <vt:variant>
        <vt:i4>0</vt:i4>
      </vt:variant>
      <vt:variant>
        <vt:i4>5</vt:i4>
      </vt:variant>
      <vt:variant>
        <vt:lpwstr>https://www.who.int/news-room/fact-sheets/detail/obesity-and-overweigh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dc:creator>
  <cp:keywords/>
  <dc:description/>
  <cp:lastModifiedBy>Karen Drake</cp:lastModifiedBy>
  <cp:revision>2</cp:revision>
  <cp:lastPrinted>2025-02-06T12:31:00Z</cp:lastPrinted>
  <dcterms:created xsi:type="dcterms:W3CDTF">2025-11-21T15:15:00Z</dcterms:created>
  <dcterms:modified xsi:type="dcterms:W3CDTF">2025-11-2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9A9D329B328C4BBE0DFCEE619434D8</vt:lpwstr>
  </property>
</Properties>
</file>